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153BDC5C"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ins w:id="3" w:author="Petnathean Julled" w:date="2021-07-09T11:11:00Z">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ins>
            <w:del w:id="4" w:author="Petnathean Julled" w:date="2021-07-09T11:11:00Z">
              <w:r w:rsidR="00B22C32" w:rsidRPr="008B44AA" w:rsidDel="00CB7BFC">
                <w:rPr>
                  <w:rFonts w:ascii="Times New Roman" w:hAnsi="Times New Roman" w:cs="Times New Roman"/>
                </w:rPr>
                <w:delTex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XDS.b) Profile which allows the adopted organizations to share health documents with each other simultaneously.</w:delText>
              </w:r>
            </w:del>
            <w:r w:rsidR="00544ECD" w:rsidRPr="008B44AA">
              <w:rPr>
                <w:rFonts w:ascii="Times New Roman" w:hAnsi="Times New Roman" w:cs="Times New Roman"/>
              </w:rPr>
              <w:t xml:space="preserve"> </w:t>
            </w:r>
          </w:p>
          <w:p w14:paraId="576530A2" w14:textId="358C0E12"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ins w:id="5" w:author="Petnathean Julled" w:date="2021-07-09T11:11:00Z">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ins>
            <w:del w:id="6" w:author="Petnathean Julled" w:date="2021-07-09T11:11:00Z">
              <w:r w:rsidR="00B22C32" w:rsidRPr="008B44AA" w:rsidDel="00CB7BFC">
                <w:rPr>
                  <w:rFonts w:ascii="Times New Roman" w:hAnsi="Times New Roman" w:cs="Times New Roman"/>
                </w:rPr>
                <w:delTex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delText>
              </w:r>
            </w:del>
          </w:p>
          <w:p w14:paraId="05D9589D" w14:textId="790B05F0"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ins w:id="7" w:author="Petnathean Julled" w:date="2021-07-09T11:12:00Z">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ins>
            <w:del w:id="8" w:author="Petnathean Julled" w:date="2021-07-09T11:12:00Z">
              <w:r w:rsidR="00B22C32" w:rsidRPr="008B44AA" w:rsidDel="00CB7BFC">
                <w:rPr>
                  <w:rFonts w:ascii="Times New Roman" w:hAnsi="Times New Roman" w:cs="Times New Roman"/>
                </w:rPr>
                <w:delText>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XDS.b profile could be used with Blockchain technology to allow health document sharing through the decentralized networks while address cyber-security issues through unique characteristics of Blockchain technology.</w:delText>
              </w:r>
            </w:del>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40F73236" w:rsidR="00CD2711" w:rsidRPr="008B44AA" w:rsidRDefault="007440EE" w:rsidP="0010335F">
            <w:pPr>
              <w:jc w:val="thaiDistribute"/>
            </w:pPr>
            <w:ins w:id="9" w:author="Petnathean Julled" w:date="2021-07-09T21:17:00Z">
              <w:r>
                <w:t>167</w:t>
              </w:r>
            </w:ins>
            <w:del w:id="10" w:author="Petnathean Julled" w:date="2021-07-09T21:17:00Z">
              <w:r w:rsidR="00500B95" w:rsidRPr="008B44AA" w:rsidDel="007440EE">
                <w:delText>40</w:delText>
              </w:r>
            </w:del>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11" w:name="TableOfContents"/>
      <w:r w:rsidRPr="00BB2698">
        <w:rPr>
          <w:rFonts w:eastAsiaTheme="minorEastAsia"/>
          <w:b/>
          <w:bCs/>
          <w:sz w:val="28"/>
        </w:rPr>
        <w:t>CONTENTS</w:t>
      </w:r>
      <w:bookmarkEnd w:id="11"/>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5C881FE6" w:rsidR="00BB2698" w:rsidRPr="00FA2708" w:rsidRDefault="00604AE4" w:rsidP="003A1F11">
            <w:pPr>
              <w:spacing w:line="360" w:lineRule="auto"/>
              <w:rPr>
                <w:b/>
                <w:bCs/>
              </w:rPr>
            </w:pPr>
            <w:r w:rsidRPr="00FA2708">
              <w:rPr>
                <w:b/>
                <w:bCs/>
              </w:rPr>
              <w:fldChar w:fldCharType="begin"/>
            </w:r>
            <w:r w:rsidRPr="00FA2708">
              <w:rPr>
                <w:b/>
                <w:bCs/>
              </w:rPr>
              <w:instrText xml:space="preserve"> PAGEREF Acknowledgements \h </w:instrText>
            </w:r>
            <w:r w:rsidRPr="00FA2708">
              <w:rPr>
                <w:b/>
                <w:bCs/>
              </w:rPr>
            </w:r>
            <w:r w:rsidRPr="00FA2708">
              <w:rPr>
                <w:b/>
                <w:bCs/>
              </w:rPr>
              <w:fldChar w:fldCharType="separate"/>
            </w:r>
            <w:ins w:id="12" w:author="Petnathean Julled" w:date="2021-07-09T21:18:00Z">
              <w:r w:rsidR="00454CE9">
                <w:rPr>
                  <w:b/>
                  <w:bCs/>
                  <w:noProof/>
                </w:rPr>
                <w:t>iii</w:t>
              </w:r>
            </w:ins>
            <w:del w:id="13" w:author="Petnathean Julled" w:date="2021-07-09T11:13:00Z">
              <w:r w:rsidR="002A27EE" w:rsidDel="00437758">
                <w:rPr>
                  <w:b/>
                  <w:bCs/>
                  <w:noProof/>
                </w:rPr>
                <w:delText>iii</w:delText>
              </w:r>
            </w:del>
            <w:r w:rsidRPr="00FA2708">
              <w:rPr>
                <w:b/>
                <w:bCs/>
              </w:rPr>
              <w:fldChar w:fldCharType="end"/>
            </w:r>
          </w:p>
        </w:tc>
      </w:tr>
      <w:tr w:rsidR="00BB2698" w:rsidRPr="00A0013C" w14:paraId="6E457E58" w14:textId="77777777" w:rsidTr="00111C0E">
        <w:tc>
          <w:tcPr>
            <w:tcW w:w="7763" w:type="dxa"/>
          </w:tcPr>
          <w:p w14:paraId="362AD501" w14:textId="0E987925" w:rsidR="00BB2698" w:rsidRPr="00A0013C" w:rsidRDefault="00BB2698" w:rsidP="00241BB7">
            <w:pPr>
              <w:spacing w:line="360" w:lineRule="auto"/>
              <w:ind w:hanging="108"/>
              <w:rPr>
                <w:b/>
                <w:bCs/>
              </w:rPr>
            </w:pPr>
            <w:del w:id="14" w:author="Petnathean Julled" w:date="2021-07-09T21:16:00Z">
              <w:r w:rsidRPr="00A0013C" w:rsidDel="00234CAF">
                <w:rPr>
                  <w:b/>
                  <w:bCs/>
                </w:rPr>
                <w:fldChar w:fldCharType="begin"/>
              </w:r>
              <w:r w:rsidRPr="00A0013C" w:rsidDel="00234CAF">
                <w:rPr>
                  <w:b/>
                  <w:bCs/>
                </w:rPr>
                <w:delInstrText xml:space="preserve"> REF _Ref72933640 \h </w:delInstrText>
              </w:r>
              <w:r w:rsidR="00A57B88" w:rsidRPr="00A0013C" w:rsidDel="00234CAF">
                <w:rPr>
                  <w:b/>
                  <w:bCs/>
                </w:rPr>
                <w:delInstrText xml:space="preserve"> \* MERGEFORMAT </w:delInstrText>
              </w:r>
              <w:r w:rsidRPr="00A0013C" w:rsidDel="00234CAF">
                <w:rPr>
                  <w:b/>
                  <w:bCs/>
                </w:rPr>
              </w:r>
              <w:r w:rsidRPr="00A0013C" w:rsidDel="00234CAF">
                <w:rPr>
                  <w:b/>
                  <w:bCs/>
                </w:rPr>
                <w:fldChar w:fldCharType="separate"/>
              </w:r>
            </w:del>
            <w:del w:id="15" w:author="Petnathean Julled" w:date="2021-07-09T11:13:00Z">
              <w:r w:rsidRPr="00A0013C" w:rsidDel="00437758">
                <w:rPr>
                  <w:b/>
                  <w:bCs/>
                </w:rPr>
                <w:delText xml:space="preserve"> </w:delText>
              </w:r>
            </w:del>
            <w:del w:id="16" w:author="Petnathean Julled" w:date="2021-07-09T21:16:00Z">
              <w:r w:rsidRPr="00A0013C" w:rsidDel="00234CAF">
                <w:rPr>
                  <w:b/>
                  <w:bCs/>
                </w:rPr>
                <w:fldChar w:fldCharType="end"/>
              </w:r>
            </w:del>
            <w:r w:rsidRPr="00A0013C">
              <w:rPr>
                <w:b/>
                <w:bCs/>
              </w:rPr>
              <w:t>ABSTRACT</w:t>
            </w:r>
          </w:p>
        </w:tc>
        <w:tc>
          <w:tcPr>
            <w:tcW w:w="745" w:type="dxa"/>
          </w:tcPr>
          <w:p w14:paraId="243A5E6F" w14:textId="493DCB0B" w:rsidR="00BB2698" w:rsidRPr="00FA2708" w:rsidRDefault="00604AE4" w:rsidP="003A1F11">
            <w:pPr>
              <w:spacing w:line="360" w:lineRule="auto"/>
              <w:rPr>
                <w:b/>
                <w:bCs/>
              </w:rPr>
            </w:pPr>
            <w:r w:rsidRPr="00FA2708">
              <w:rPr>
                <w:b/>
                <w:bCs/>
              </w:rPr>
              <w:fldChar w:fldCharType="begin"/>
            </w:r>
            <w:r w:rsidRPr="00FA2708">
              <w:rPr>
                <w:b/>
                <w:bCs/>
              </w:rPr>
              <w:instrText xml:space="preserve"> PAGEREF Abstract \h </w:instrText>
            </w:r>
            <w:r w:rsidRPr="00FA2708">
              <w:rPr>
                <w:b/>
                <w:bCs/>
              </w:rPr>
            </w:r>
            <w:r w:rsidRPr="00FA2708">
              <w:rPr>
                <w:b/>
                <w:bCs/>
              </w:rPr>
              <w:fldChar w:fldCharType="separate"/>
            </w:r>
            <w:ins w:id="17" w:author="Petnathean Julled" w:date="2021-07-09T21:18:00Z">
              <w:r w:rsidR="00454CE9">
                <w:rPr>
                  <w:b/>
                  <w:bCs/>
                  <w:noProof/>
                </w:rPr>
                <w:t>iv</w:t>
              </w:r>
            </w:ins>
            <w:del w:id="18" w:author="Petnathean Julled" w:date="2021-07-09T11:13:00Z">
              <w:r w:rsidR="002A27EE" w:rsidDel="00437758">
                <w:rPr>
                  <w:b/>
                  <w:bCs/>
                  <w:noProof/>
                </w:rPr>
                <w:delText>iv</w:delText>
              </w:r>
            </w:del>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2B412E54" w:rsidR="00BB2698" w:rsidRPr="00FA2708" w:rsidRDefault="00604AE4" w:rsidP="003A1F11">
            <w:pPr>
              <w:spacing w:line="360" w:lineRule="auto"/>
              <w:rPr>
                <w:b/>
                <w:bCs/>
              </w:rPr>
            </w:pPr>
            <w:r w:rsidRPr="00FA2708">
              <w:rPr>
                <w:b/>
                <w:bCs/>
              </w:rPr>
              <w:fldChar w:fldCharType="begin"/>
            </w:r>
            <w:r w:rsidRPr="00FA2708">
              <w:rPr>
                <w:b/>
                <w:bCs/>
              </w:rPr>
              <w:instrText xml:space="preserve"> PAGEREF ListOfTables \h </w:instrText>
            </w:r>
            <w:r w:rsidRPr="00FA2708">
              <w:rPr>
                <w:b/>
                <w:bCs/>
              </w:rPr>
            </w:r>
            <w:r w:rsidRPr="00FA2708">
              <w:rPr>
                <w:b/>
                <w:bCs/>
              </w:rPr>
              <w:fldChar w:fldCharType="separate"/>
            </w:r>
            <w:ins w:id="19" w:author="Petnathean Julled" w:date="2021-07-09T21:18:00Z">
              <w:r w:rsidR="00454CE9">
                <w:rPr>
                  <w:b/>
                  <w:bCs/>
                  <w:noProof/>
                </w:rPr>
                <w:t>xi</w:t>
              </w:r>
            </w:ins>
            <w:del w:id="20" w:author="Petnathean Julled" w:date="2021-07-09T11:13:00Z">
              <w:r w:rsidR="002A27EE" w:rsidDel="00437758">
                <w:rPr>
                  <w:b/>
                  <w:bCs/>
                  <w:noProof/>
                </w:rPr>
                <w:delText>viii</w:delText>
              </w:r>
            </w:del>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2182BE14" w:rsidR="00BB2698" w:rsidRPr="00FA2708" w:rsidRDefault="00604AE4" w:rsidP="003A1F11">
            <w:pPr>
              <w:spacing w:line="360" w:lineRule="auto"/>
              <w:rPr>
                <w:b/>
                <w:bCs/>
              </w:rPr>
            </w:pPr>
            <w:r w:rsidRPr="00FA2708">
              <w:rPr>
                <w:b/>
                <w:bCs/>
              </w:rPr>
              <w:fldChar w:fldCharType="begin"/>
            </w:r>
            <w:r w:rsidRPr="00FA2708">
              <w:rPr>
                <w:b/>
                <w:bCs/>
              </w:rPr>
              <w:instrText xml:space="preserve"> PAGEREF ListOfFigures \h </w:instrText>
            </w:r>
            <w:r w:rsidRPr="00FA2708">
              <w:rPr>
                <w:b/>
                <w:bCs/>
              </w:rPr>
            </w:r>
            <w:r w:rsidRPr="00FA2708">
              <w:rPr>
                <w:b/>
                <w:bCs/>
              </w:rPr>
              <w:fldChar w:fldCharType="separate"/>
            </w:r>
            <w:ins w:id="21" w:author="Petnathean Julled" w:date="2021-07-09T21:18:00Z">
              <w:r w:rsidR="00454CE9">
                <w:rPr>
                  <w:b/>
                  <w:bCs/>
                  <w:noProof/>
                </w:rPr>
                <w:t>xii</w:t>
              </w:r>
            </w:ins>
            <w:del w:id="22" w:author="Petnathean Julled" w:date="2021-07-09T11:13:00Z">
              <w:r w:rsidR="002A27EE" w:rsidDel="00437758">
                <w:rPr>
                  <w:b/>
                  <w:bCs/>
                  <w:noProof/>
                </w:rPr>
                <w:delText>ix</w:delText>
              </w:r>
            </w:del>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5CEE1A6B" w:rsidR="00BB2698" w:rsidRPr="00FA2708" w:rsidRDefault="00604AE4" w:rsidP="003A1F11">
            <w:pPr>
              <w:spacing w:line="360" w:lineRule="auto"/>
              <w:rPr>
                <w:b/>
                <w:bCs/>
              </w:rPr>
            </w:pPr>
            <w:r w:rsidRPr="00FA2708">
              <w:rPr>
                <w:b/>
                <w:bCs/>
              </w:rPr>
              <w:fldChar w:fldCharType="begin"/>
            </w:r>
            <w:r w:rsidRPr="00FA2708">
              <w:rPr>
                <w:b/>
                <w:bCs/>
              </w:rPr>
              <w:instrText xml:space="preserve"> PAGEREF ListOfAbbreviations \h </w:instrText>
            </w:r>
            <w:r w:rsidRPr="00FA2708">
              <w:rPr>
                <w:b/>
                <w:bCs/>
              </w:rPr>
            </w:r>
            <w:r w:rsidRPr="00FA2708">
              <w:rPr>
                <w:b/>
                <w:bCs/>
              </w:rPr>
              <w:fldChar w:fldCharType="separate"/>
            </w:r>
            <w:ins w:id="23" w:author="Petnathean Julled" w:date="2021-07-09T21:18:00Z">
              <w:r w:rsidR="00454CE9">
                <w:rPr>
                  <w:b/>
                  <w:bCs/>
                  <w:noProof/>
                </w:rPr>
                <w:t>xxi</w:t>
              </w:r>
            </w:ins>
            <w:del w:id="24" w:author="Petnathean Julled" w:date="2021-07-09T11:13:00Z">
              <w:r w:rsidR="002A27EE" w:rsidDel="00437758">
                <w:rPr>
                  <w:b/>
                  <w:bCs/>
                  <w:noProof/>
                </w:rPr>
                <w:delText>xiii</w:delText>
              </w:r>
            </w:del>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64FD5449"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 \h </w:instrText>
            </w:r>
            <w:r w:rsidRPr="00FA2708">
              <w:rPr>
                <w:b/>
                <w:bCs/>
              </w:rPr>
            </w:r>
            <w:r w:rsidRPr="00FA2708">
              <w:rPr>
                <w:b/>
                <w:bCs/>
              </w:rPr>
              <w:fldChar w:fldCharType="separate"/>
            </w:r>
            <w:r w:rsidR="00454CE9">
              <w:rPr>
                <w:b/>
                <w:bCs/>
                <w:noProof/>
              </w:rPr>
              <w:t>1</w:t>
            </w:r>
            <w:r w:rsidRPr="00FA2708">
              <w:rPr>
                <w:b/>
                <w:bCs/>
              </w:rPr>
              <w:fldChar w:fldCharType="end"/>
            </w:r>
          </w:p>
        </w:tc>
      </w:tr>
      <w:tr w:rsidR="00604AE4" w:rsidRPr="00A0013C" w14:paraId="4EB9DB9E" w14:textId="77777777" w:rsidTr="00111C0E">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D013EE9" w:rsidR="00604AE4" w:rsidRPr="00FA2708" w:rsidRDefault="00604AE4" w:rsidP="003A1F11">
            <w:pPr>
              <w:spacing w:line="360" w:lineRule="auto"/>
            </w:pPr>
            <w:r w:rsidRPr="00FA2708">
              <w:fldChar w:fldCharType="begin"/>
            </w:r>
            <w:r w:rsidRPr="00FA2708">
              <w:instrText xml:space="preserve"> PAGEREF CHAPTERI_Objective \h </w:instrText>
            </w:r>
            <w:r w:rsidRPr="00FA2708">
              <w:fldChar w:fldCharType="separate"/>
            </w:r>
            <w:ins w:id="25" w:author="Petnathean Julled" w:date="2021-07-09T21:18:00Z">
              <w:r w:rsidR="00454CE9">
                <w:rPr>
                  <w:noProof/>
                </w:rPr>
                <w:t>4</w:t>
              </w:r>
            </w:ins>
            <w:del w:id="26" w:author="Petnathean Julled" w:date="2021-07-09T11:13:00Z">
              <w:r w:rsidR="002A27EE" w:rsidDel="00437758">
                <w:rPr>
                  <w:noProof/>
                </w:rPr>
                <w:delText>4</w:delText>
              </w:r>
            </w:del>
            <w:r w:rsidRPr="00FA2708">
              <w:fldChar w:fldCharType="end"/>
            </w:r>
          </w:p>
        </w:tc>
      </w:tr>
      <w:tr w:rsidR="00604AE4" w:rsidRPr="00A0013C" w14:paraId="723DAFB2" w14:textId="77777777" w:rsidTr="00111C0E">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CD73225" w:rsidR="00604AE4" w:rsidRPr="00FA2708" w:rsidRDefault="00604AE4" w:rsidP="003A1F11">
            <w:pPr>
              <w:spacing w:line="360" w:lineRule="auto"/>
            </w:pPr>
            <w:r w:rsidRPr="00FA2708">
              <w:fldChar w:fldCharType="begin"/>
            </w:r>
            <w:r w:rsidRPr="00FA2708">
              <w:instrText xml:space="preserve"> PAGEREF CHAPTERI_ProblemStatement \h </w:instrText>
            </w:r>
            <w:r w:rsidRPr="00FA2708">
              <w:fldChar w:fldCharType="separate"/>
            </w:r>
            <w:ins w:id="27" w:author="Petnathean Julled" w:date="2021-07-09T21:18:00Z">
              <w:r w:rsidR="00454CE9">
                <w:rPr>
                  <w:noProof/>
                </w:rPr>
                <w:t>4</w:t>
              </w:r>
            </w:ins>
            <w:del w:id="28" w:author="Petnathean Julled" w:date="2021-07-09T11:13:00Z">
              <w:r w:rsidR="002A27EE" w:rsidDel="00437758">
                <w:rPr>
                  <w:noProof/>
                </w:rPr>
                <w:delText>4</w:delText>
              </w:r>
            </w:del>
            <w:r w:rsidRPr="00FA2708">
              <w:fldChar w:fldCharType="end"/>
            </w:r>
          </w:p>
        </w:tc>
      </w:tr>
      <w:tr w:rsidR="00604AE4" w:rsidRPr="00A0013C" w14:paraId="4C858977" w14:textId="77777777" w:rsidTr="00111C0E">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FC6E1C4" w:rsidR="00604AE4" w:rsidRPr="00FA2708" w:rsidRDefault="00604AE4" w:rsidP="003A1F11">
            <w:pPr>
              <w:spacing w:line="360" w:lineRule="auto"/>
            </w:pPr>
            <w:r w:rsidRPr="00FA2708">
              <w:fldChar w:fldCharType="begin"/>
            </w:r>
            <w:r w:rsidRPr="00FA2708">
              <w:instrText xml:space="preserve"> PAGEREF CHAPTERI_Scopeofproject \h </w:instrText>
            </w:r>
            <w:r w:rsidRPr="00FA2708">
              <w:fldChar w:fldCharType="separate"/>
            </w:r>
            <w:ins w:id="29" w:author="Petnathean Julled" w:date="2021-07-09T21:18:00Z">
              <w:r w:rsidR="00454CE9">
                <w:rPr>
                  <w:noProof/>
                </w:rPr>
                <w:t>5</w:t>
              </w:r>
            </w:ins>
            <w:del w:id="30" w:author="Petnathean Julled" w:date="2021-07-09T11:13:00Z">
              <w:r w:rsidR="002A27EE" w:rsidDel="00437758">
                <w:rPr>
                  <w:noProof/>
                </w:rPr>
                <w:delText>5</w:delText>
              </w:r>
            </w:del>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14EAEC7D"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I \h </w:instrText>
            </w:r>
            <w:r w:rsidRPr="00FA2708">
              <w:rPr>
                <w:b/>
                <w:bCs/>
              </w:rPr>
            </w:r>
            <w:r w:rsidRPr="00FA2708">
              <w:rPr>
                <w:b/>
                <w:bCs/>
              </w:rPr>
              <w:fldChar w:fldCharType="separate"/>
            </w:r>
            <w:ins w:id="31" w:author="Petnathean Julled" w:date="2021-07-09T21:18:00Z">
              <w:r w:rsidR="00454CE9">
                <w:rPr>
                  <w:b/>
                  <w:bCs/>
                  <w:noProof/>
                </w:rPr>
                <w:t>6</w:t>
              </w:r>
            </w:ins>
            <w:del w:id="32" w:author="Petnathean Julled" w:date="2021-07-09T11:13:00Z">
              <w:r w:rsidR="002A27EE" w:rsidDel="00437758">
                <w:rPr>
                  <w:b/>
                  <w:bCs/>
                  <w:noProof/>
                </w:rPr>
                <w:delText>6</w:delText>
              </w:r>
            </w:del>
            <w:r w:rsidRPr="00FA2708">
              <w:rPr>
                <w:b/>
                <w:bCs/>
              </w:rPr>
              <w:fldChar w:fldCharType="end"/>
            </w:r>
          </w:p>
        </w:tc>
      </w:tr>
      <w:tr w:rsidR="00604AE4" w:rsidRPr="00A0013C" w14:paraId="492E83C3" w14:textId="77777777" w:rsidTr="00111C0E">
        <w:tc>
          <w:tcPr>
            <w:tcW w:w="7763" w:type="dxa"/>
          </w:tcPr>
          <w:p w14:paraId="24D6776B" w14:textId="70695F8B" w:rsidR="00604AE4" w:rsidRPr="00BB7232" w:rsidRDefault="00A0013C" w:rsidP="00A0013C">
            <w:pPr>
              <w:spacing w:line="360" w:lineRule="auto"/>
              <w:rPr>
                <w:u w:val="dotted"/>
              </w:rPr>
            </w:pPr>
            <w:r>
              <w:t xml:space="preserve">2.1 </w:t>
            </w:r>
            <w:r w:rsidR="00604AE4" w:rsidRPr="00A0013C">
              <w:fldChar w:fldCharType="begin"/>
            </w:r>
            <w:r w:rsidR="00604AE4" w:rsidRPr="00A0013C">
              <w:instrText xml:space="preserve"> REF CHAPTERII_21 \h </w:instrText>
            </w:r>
            <w:r w:rsidRPr="00A0013C">
              <w:instrText xml:space="preserve"> \* MERGEFORMAT </w:instrText>
            </w:r>
            <w:r w:rsidR="00604AE4" w:rsidRPr="00A0013C">
              <w:fldChar w:fldCharType="separate"/>
            </w:r>
            <w:ins w:id="33" w:author="Petnathean Julled" w:date="2021-07-09T21:18:00Z">
              <w:r w:rsidR="00454CE9" w:rsidRPr="00454CE9">
                <w:rPr>
                  <w:rPrChange w:id="34" w:author="Petnathean Julled" w:date="2021-07-09T21:18:00Z">
                    <w:rPr>
                      <w:b/>
                      <w:bCs/>
                      <w:sz w:val="28"/>
                      <w:szCs w:val="32"/>
                    </w:rPr>
                  </w:rPrChange>
                </w:rPr>
                <w:t>Integrating the Healthcare Enterprise (IHE)</w:t>
              </w:r>
            </w:ins>
            <w:del w:id="35" w:author="Petnathean Julled" w:date="2021-07-09T11:13:00Z">
              <w:r w:rsidR="00604AE4" w:rsidRPr="00A0013C" w:rsidDel="00437758">
                <w:delText>Integrating the Healthcare Enterprise (IHE)</w:delText>
              </w:r>
            </w:del>
            <w:r w:rsidR="00604AE4" w:rsidRPr="00A0013C">
              <w:fldChar w:fldCharType="end"/>
            </w:r>
            <w:r w:rsidR="00BB7232">
              <w:rPr>
                <w:u w:val="dotted"/>
              </w:rPr>
              <w:t>                                                  </w:t>
            </w:r>
          </w:p>
        </w:tc>
        <w:tc>
          <w:tcPr>
            <w:tcW w:w="745" w:type="dxa"/>
          </w:tcPr>
          <w:p w14:paraId="52B01BFC" w14:textId="68C5B6D9" w:rsidR="00604AE4" w:rsidRPr="00FA2708" w:rsidRDefault="00604AE4" w:rsidP="003A1F11">
            <w:pPr>
              <w:spacing w:line="360" w:lineRule="auto"/>
            </w:pPr>
            <w:r w:rsidRPr="00FA2708">
              <w:fldChar w:fldCharType="begin"/>
            </w:r>
            <w:r w:rsidRPr="00FA2708">
              <w:instrText xml:space="preserve"> PAGEREF CHAPTERII_21 \h </w:instrText>
            </w:r>
            <w:r w:rsidRPr="00FA2708">
              <w:fldChar w:fldCharType="separate"/>
            </w:r>
            <w:ins w:id="36" w:author="Petnathean Julled" w:date="2021-07-09T21:18:00Z">
              <w:r w:rsidR="00454CE9">
                <w:rPr>
                  <w:noProof/>
                </w:rPr>
                <w:t>6</w:t>
              </w:r>
            </w:ins>
            <w:del w:id="37" w:author="Petnathean Julled" w:date="2021-07-09T11:13:00Z">
              <w:r w:rsidR="002A27EE" w:rsidDel="00437758">
                <w:rPr>
                  <w:noProof/>
                </w:rPr>
                <w:delText>6</w:delText>
              </w:r>
            </w:del>
            <w:r w:rsidRPr="00FA2708">
              <w:fldChar w:fldCharType="end"/>
            </w:r>
          </w:p>
        </w:tc>
      </w:tr>
      <w:tr w:rsidR="00604AE4" w:rsidRPr="00A0013C" w14:paraId="3FDA8B78" w14:textId="77777777" w:rsidTr="00111C0E">
        <w:tc>
          <w:tcPr>
            <w:tcW w:w="7763" w:type="dxa"/>
          </w:tcPr>
          <w:p w14:paraId="075D70CD" w14:textId="2B84D178" w:rsidR="00604AE4" w:rsidRPr="00BB7232" w:rsidRDefault="00A0013C" w:rsidP="008E51F8">
            <w:pPr>
              <w:spacing w:line="360" w:lineRule="auto"/>
              <w:ind w:firstLine="427"/>
              <w:rPr>
                <w:u w:val="dotted"/>
              </w:rPr>
            </w:pPr>
            <w:r>
              <w:t xml:space="preserve">2.1.1 </w:t>
            </w:r>
            <w:r w:rsidR="00604AE4" w:rsidRPr="00A0013C">
              <w:fldChar w:fldCharType="begin"/>
            </w:r>
            <w:r w:rsidR="00604AE4" w:rsidRPr="00A0013C">
              <w:instrText xml:space="preserve"> REF CHAPTERII_211 \h </w:instrText>
            </w:r>
            <w:r w:rsidRPr="00A0013C">
              <w:instrText xml:space="preserve"> \* MERGEFORMAT </w:instrText>
            </w:r>
            <w:r w:rsidR="00604AE4" w:rsidRPr="00A0013C">
              <w:fldChar w:fldCharType="separate"/>
            </w:r>
            <w:ins w:id="38" w:author="Petnathean Julled" w:date="2021-07-09T21:18:00Z">
              <w:r w:rsidR="00454CE9" w:rsidRPr="00454CE9">
                <w:rPr>
                  <w:rPrChange w:id="39" w:author="Petnathean Julled" w:date="2021-07-09T21:18:00Z">
                    <w:rPr>
                      <w:b/>
                      <w:bCs/>
                    </w:rPr>
                  </w:rPrChange>
                </w:rPr>
                <w:t>IHE Process</w:t>
              </w:r>
            </w:ins>
            <w:del w:id="40" w:author="Petnathean Julled" w:date="2021-07-09T11:13:00Z">
              <w:r w:rsidR="00604AE4" w:rsidRPr="00A0013C" w:rsidDel="00437758">
                <w:delText>IHE Process</w:delText>
              </w:r>
            </w:del>
            <w:r w:rsidR="00604AE4" w:rsidRPr="00A0013C">
              <w:fldChar w:fldCharType="end"/>
            </w:r>
            <w:r w:rsidR="00BB7232">
              <w:rPr>
                <w:u w:val="dotted"/>
              </w:rPr>
              <w:t>                                                                                         </w:t>
            </w:r>
          </w:p>
        </w:tc>
        <w:tc>
          <w:tcPr>
            <w:tcW w:w="745" w:type="dxa"/>
          </w:tcPr>
          <w:p w14:paraId="26BD1BA7" w14:textId="2E5392BA" w:rsidR="00604AE4" w:rsidRPr="00FA2708" w:rsidRDefault="00604AE4" w:rsidP="003A1F11">
            <w:pPr>
              <w:spacing w:line="360" w:lineRule="auto"/>
            </w:pPr>
            <w:r w:rsidRPr="00FA2708">
              <w:fldChar w:fldCharType="begin"/>
            </w:r>
            <w:r w:rsidRPr="00FA2708">
              <w:instrText xml:space="preserve"> PAGEREF CHAPTERII_211 \h </w:instrText>
            </w:r>
            <w:r w:rsidRPr="00FA2708">
              <w:fldChar w:fldCharType="separate"/>
            </w:r>
            <w:ins w:id="41" w:author="Petnathean Julled" w:date="2021-07-09T21:18:00Z">
              <w:r w:rsidR="00454CE9">
                <w:rPr>
                  <w:noProof/>
                </w:rPr>
                <w:t>6</w:t>
              </w:r>
            </w:ins>
            <w:del w:id="42" w:author="Petnathean Julled" w:date="2021-07-09T11:13:00Z">
              <w:r w:rsidR="002A27EE" w:rsidDel="00437758">
                <w:rPr>
                  <w:noProof/>
                </w:rPr>
                <w:delText>6</w:delText>
              </w:r>
            </w:del>
            <w:r w:rsidRPr="00FA2708">
              <w:fldChar w:fldCharType="end"/>
            </w:r>
          </w:p>
        </w:tc>
      </w:tr>
      <w:tr w:rsidR="00604AE4" w:rsidRPr="00A0013C" w14:paraId="57EC3282" w14:textId="77777777" w:rsidTr="00111C0E">
        <w:tc>
          <w:tcPr>
            <w:tcW w:w="7763" w:type="dxa"/>
          </w:tcPr>
          <w:p w14:paraId="7C53879B" w14:textId="4B6D4057" w:rsidR="00604AE4" w:rsidRPr="00BB7232" w:rsidRDefault="00A0013C" w:rsidP="008E51F8">
            <w:pPr>
              <w:spacing w:line="360" w:lineRule="auto"/>
              <w:ind w:firstLine="427"/>
              <w:rPr>
                <w:u w:val="dotted"/>
              </w:rPr>
            </w:pPr>
            <w:r>
              <w:t xml:space="preserve">2.1.2 </w:t>
            </w:r>
            <w:r w:rsidR="00604AE4" w:rsidRPr="00A0013C">
              <w:fldChar w:fldCharType="begin"/>
            </w:r>
            <w:r w:rsidR="00604AE4" w:rsidRPr="00A0013C">
              <w:instrText xml:space="preserve"> REF CHAPTERII_212 \h </w:instrText>
            </w:r>
            <w:r w:rsidRPr="00A0013C">
              <w:instrText xml:space="preserve"> \* MERGEFORMAT </w:instrText>
            </w:r>
            <w:r w:rsidR="00604AE4" w:rsidRPr="00A0013C">
              <w:fldChar w:fldCharType="separate"/>
            </w:r>
            <w:ins w:id="43" w:author="Petnathean Julled" w:date="2021-07-09T21:18:00Z">
              <w:r w:rsidR="00454CE9" w:rsidRPr="00454CE9">
                <w:rPr>
                  <w:rPrChange w:id="44" w:author="Petnathean Julled" w:date="2021-07-09T21:18:00Z">
                    <w:rPr>
                      <w:b/>
                      <w:bCs/>
                    </w:rPr>
                  </w:rPrChange>
                </w:rPr>
                <w:t>IHE Integration Profiles</w:t>
              </w:r>
            </w:ins>
            <w:del w:id="45" w:author="Petnathean Julled" w:date="2021-07-09T11:13:00Z">
              <w:r w:rsidR="00604AE4" w:rsidRPr="00A0013C" w:rsidDel="00437758">
                <w:delText>IHE Integration Profiles</w:delText>
              </w:r>
            </w:del>
            <w:r w:rsidR="00604AE4" w:rsidRPr="00A0013C">
              <w:fldChar w:fldCharType="end"/>
            </w:r>
            <w:r w:rsidR="00BB7232">
              <w:rPr>
                <w:u w:val="dotted"/>
              </w:rPr>
              <w:t>                                                                       </w:t>
            </w:r>
          </w:p>
        </w:tc>
        <w:tc>
          <w:tcPr>
            <w:tcW w:w="745" w:type="dxa"/>
          </w:tcPr>
          <w:p w14:paraId="2B863D58" w14:textId="6BC2CA2D" w:rsidR="00604AE4" w:rsidRPr="00FA2708" w:rsidRDefault="00604AE4" w:rsidP="003A1F11">
            <w:pPr>
              <w:spacing w:line="360" w:lineRule="auto"/>
            </w:pPr>
            <w:r w:rsidRPr="00FA2708">
              <w:fldChar w:fldCharType="begin"/>
            </w:r>
            <w:r w:rsidRPr="00FA2708">
              <w:instrText xml:space="preserve"> PAGEREF CHAPTERII_212 \h </w:instrText>
            </w:r>
            <w:r w:rsidRPr="00FA2708">
              <w:fldChar w:fldCharType="separate"/>
            </w:r>
            <w:ins w:id="46" w:author="Petnathean Julled" w:date="2021-07-09T21:18:00Z">
              <w:r w:rsidR="00454CE9">
                <w:rPr>
                  <w:noProof/>
                </w:rPr>
                <w:t>7</w:t>
              </w:r>
            </w:ins>
            <w:del w:id="47" w:author="Petnathean Julled" w:date="2021-07-09T11:13:00Z">
              <w:r w:rsidR="002A27EE" w:rsidDel="00437758">
                <w:rPr>
                  <w:noProof/>
                </w:rPr>
                <w:delText>7</w:delText>
              </w:r>
            </w:del>
            <w:r w:rsidRPr="00FA2708">
              <w:fldChar w:fldCharType="end"/>
            </w:r>
          </w:p>
        </w:tc>
      </w:tr>
      <w:tr w:rsidR="00604AE4" w:rsidRPr="00A0013C" w14:paraId="2E6FF704" w14:textId="77777777" w:rsidTr="00111C0E">
        <w:tc>
          <w:tcPr>
            <w:tcW w:w="7763" w:type="dxa"/>
          </w:tcPr>
          <w:p w14:paraId="1CE7B0D6" w14:textId="6D552CBE" w:rsidR="00604AE4" w:rsidRPr="00BB7232" w:rsidRDefault="00A0013C" w:rsidP="008E51F8">
            <w:pPr>
              <w:spacing w:line="360" w:lineRule="auto"/>
              <w:ind w:firstLine="427"/>
              <w:rPr>
                <w:u w:val="dotted"/>
              </w:rPr>
            </w:pPr>
            <w:r>
              <w:t xml:space="preserve">2.1.3 </w:t>
            </w:r>
            <w:r w:rsidR="00604AE4" w:rsidRPr="00A0013C">
              <w:fldChar w:fldCharType="begin"/>
            </w:r>
            <w:r w:rsidR="00604AE4" w:rsidRPr="00A0013C">
              <w:instrText xml:space="preserve"> REF CHAPTERII_213 \h </w:instrText>
            </w:r>
            <w:r w:rsidRPr="00A0013C">
              <w:instrText xml:space="preserve"> \* MERGEFORMAT </w:instrText>
            </w:r>
            <w:r w:rsidR="00604AE4" w:rsidRPr="00A0013C">
              <w:fldChar w:fldCharType="separate"/>
            </w:r>
            <w:ins w:id="48" w:author="Petnathean Julled" w:date="2021-07-09T21:18:00Z">
              <w:r w:rsidR="00454CE9" w:rsidRPr="00454CE9">
                <w:rPr>
                  <w:rPrChange w:id="49" w:author="Petnathean Julled" w:date="2021-07-09T21:18:00Z">
                    <w:rPr>
                      <w:b/>
                      <w:bCs/>
                    </w:rPr>
                  </w:rPrChange>
                </w:rPr>
                <w:t xml:space="preserve">IHE Information Technology Infrastructure Technical Framework </w:t>
              </w:r>
            </w:ins>
            <w:del w:id="50" w:author="Petnathean Julled" w:date="2021-07-09T11:13:00Z">
              <w:r w:rsidR="00604AE4" w:rsidRPr="00A0013C" w:rsidDel="00437758">
                <w:delText xml:space="preserve">IHE Information Technology Infrastructure Technical Framework </w:delText>
              </w:r>
            </w:del>
            <w:r w:rsidR="00604AE4" w:rsidRPr="00A0013C">
              <w:fldChar w:fldCharType="end"/>
            </w:r>
            <w:r w:rsidR="00BB7232">
              <w:rPr>
                <w:u w:val="dotted"/>
              </w:rPr>
              <w:t>  </w:t>
            </w:r>
          </w:p>
        </w:tc>
        <w:tc>
          <w:tcPr>
            <w:tcW w:w="745" w:type="dxa"/>
          </w:tcPr>
          <w:p w14:paraId="7F77B537" w14:textId="2DD9EADB" w:rsidR="00604AE4" w:rsidRPr="00FA2708" w:rsidRDefault="00604AE4" w:rsidP="003A1F11">
            <w:pPr>
              <w:spacing w:line="360" w:lineRule="auto"/>
            </w:pPr>
            <w:r w:rsidRPr="00FA2708">
              <w:fldChar w:fldCharType="begin"/>
            </w:r>
            <w:r w:rsidRPr="00FA2708">
              <w:instrText xml:space="preserve"> PAGEREF CHAPTERII_213 \h </w:instrText>
            </w:r>
            <w:r w:rsidRPr="00FA2708">
              <w:fldChar w:fldCharType="separate"/>
            </w:r>
            <w:ins w:id="51" w:author="Petnathean Julled" w:date="2021-07-09T21:18:00Z">
              <w:r w:rsidR="00454CE9">
                <w:rPr>
                  <w:noProof/>
                </w:rPr>
                <w:t>8</w:t>
              </w:r>
            </w:ins>
            <w:del w:id="52" w:author="Petnathean Julled" w:date="2021-07-09T11:13:00Z">
              <w:r w:rsidR="002A27EE" w:rsidDel="00437758">
                <w:rPr>
                  <w:noProof/>
                </w:rPr>
                <w:delText>8</w:delText>
              </w:r>
            </w:del>
            <w:r w:rsidRPr="00FA2708">
              <w:fldChar w:fldCharType="end"/>
            </w:r>
          </w:p>
        </w:tc>
      </w:tr>
      <w:tr w:rsidR="00604AE4" w:rsidRPr="00A0013C" w14:paraId="351AE974" w14:textId="77777777" w:rsidTr="00111C0E">
        <w:tc>
          <w:tcPr>
            <w:tcW w:w="7763" w:type="dxa"/>
          </w:tcPr>
          <w:p w14:paraId="3A859D33" w14:textId="03E0C0C7" w:rsidR="00604AE4" w:rsidRPr="00BB7232" w:rsidRDefault="00A0013C" w:rsidP="008E51F8">
            <w:pPr>
              <w:spacing w:line="360" w:lineRule="auto"/>
              <w:ind w:firstLine="427"/>
              <w:rPr>
                <w:u w:val="dotted"/>
              </w:rPr>
            </w:pPr>
            <w:r>
              <w:t xml:space="preserve">2.1.4 </w:t>
            </w:r>
            <w:r w:rsidR="00604AE4" w:rsidRPr="00A0013C">
              <w:fldChar w:fldCharType="begin"/>
            </w:r>
            <w:r w:rsidR="00604AE4" w:rsidRPr="00A0013C">
              <w:instrText xml:space="preserve"> REF CHAPTERII_214 \h </w:instrText>
            </w:r>
            <w:r w:rsidRPr="00A0013C">
              <w:instrText xml:space="preserve"> \* MERGEFORMAT </w:instrText>
            </w:r>
            <w:r w:rsidR="00604AE4" w:rsidRPr="00A0013C">
              <w:fldChar w:fldCharType="separate"/>
            </w:r>
            <w:ins w:id="53" w:author="Petnathean Julled" w:date="2021-07-09T21:18:00Z">
              <w:r w:rsidR="00454CE9" w:rsidRPr="00454CE9">
                <w:rPr>
                  <w:rPrChange w:id="54" w:author="Petnathean Julled" w:date="2021-07-09T21:18:00Z">
                    <w:rPr>
                      <w:b/>
                      <w:bCs/>
                    </w:rPr>
                  </w:rPrChange>
                </w:rPr>
                <w:t>Cross-Enterprise Document Sharing Set-b (</w:t>
              </w:r>
              <w:proofErr w:type="spellStart"/>
              <w:r w:rsidR="00454CE9" w:rsidRPr="00454CE9">
                <w:rPr>
                  <w:rPrChange w:id="55" w:author="Petnathean Julled" w:date="2021-07-09T21:18:00Z">
                    <w:rPr>
                      <w:b/>
                      <w:bCs/>
                    </w:rPr>
                  </w:rPrChange>
                </w:rPr>
                <w:t>XDS.b</w:t>
              </w:r>
              <w:proofErr w:type="spellEnd"/>
              <w:r w:rsidR="00454CE9" w:rsidRPr="00454CE9">
                <w:rPr>
                  <w:rPrChange w:id="56" w:author="Petnathean Julled" w:date="2021-07-09T21:18:00Z">
                    <w:rPr>
                      <w:b/>
                      <w:bCs/>
                    </w:rPr>
                  </w:rPrChange>
                </w:rPr>
                <w:t xml:space="preserve">) Profile </w:t>
              </w:r>
            </w:ins>
            <w:del w:id="57" w:author="Petnathean Julled" w:date="2021-07-09T11:13:00Z">
              <w:r w:rsidR="00604AE4" w:rsidRPr="00A0013C" w:rsidDel="00437758">
                <w:delText xml:space="preserve">Cross-Enterprise Document Sharing Set-b (XDS.b) Profile </w:delText>
              </w:r>
            </w:del>
            <w:r w:rsidR="00604AE4" w:rsidRPr="00A0013C">
              <w:fldChar w:fldCharType="end"/>
            </w:r>
            <w:r w:rsidR="00BB7232">
              <w:rPr>
                <w:u w:val="dotted"/>
              </w:rPr>
              <w:t>              </w:t>
            </w:r>
          </w:p>
        </w:tc>
        <w:tc>
          <w:tcPr>
            <w:tcW w:w="745" w:type="dxa"/>
          </w:tcPr>
          <w:p w14:paraId="32EC7A41" w14:textId="7FEB06C1" w:rsidR="00604AE4" w:rsidRPr="00FA2708" w:rsidRDefault="00604AE4" w:rsidP="003A1F11">
            <w:pPr>
              <w:spacing w:line="360" w:lineRule="auto"/>
            </w:pPr>
            <w:r w:rsidRPr="00FA2708">
              <w:fldChar w:fldCharType="begin"/>
            </w:r>
            <w:r w:rsidRPr="00FA2708">
              <w:instrText xml:space="preserve"> PAGEREF CHAPTERII_214 \h </w:instrText>
            </w:r>
            <w:r w:rsidRPr="00FA2708">
              <w:fldChar w:fldCharType="separate"/>
            </w:r>
            <w:ins w:id="58" w:author="Petnathean Julled" w:date="2021-07-09T21:18:00Z">
              <w:r w:rsidR="00454CE9">
                <w:rPr>
                  <w:noProof/>
                </w:rPr>
                <w:t>8</w:t>
              </w:r>
            </w:ins>
            <w:del w:id="59" w:author="Petnathean Julled" w:date="2021-07-09T11:13:00Z">
              <w:r w:rsidR="002A27EE" w:rsidDel="00437758">
                <w:rPr>
                  <w:noProof/>
                </w:rPr>
                <w:delText>8</w:delText>
              </w:r>
            </w:del>
            <w:r w:rsidRPr="00FA2708">
              <w:fldChar w:fldCharType="end"/>
            </w:r>
          </w:p>
        </w:tc>
      </w:tr>
      <w:tr w:rsidR="00604AE4" w:rsidRPr="00A0013C" w14:paraId="6B8F4565" w14:textId="77777777" w:rsidTr="00111C0E">
        <w:tc>
          <w:tcPr>
            <w:tcW w:w="7763" w:type="dxa"/>
          </w:tcPr>
          <w:p w14:paraId="40B26ADE" w14:textId="1BD2D43A" w:rsidR="00604AE4" w:rsidRPr="00BB7232" w:rsidRDefault="00A0013C" w:rsidP="008E51F8">
            <w:pPr>
              <w:spacing w:line="360" w:lineRule="auto"/>
              <w:ind w:firstLine="427"/>
              <w:rPr>
                <w:u w:val="dotted"/>
              </w:rPr>
            </w:pPr>
            <w:r>
              <w:t xml:space="preserve">2.1.5 </w:t>
            </w:r>
            <w:r w:rsidR="00604AE4" w:rsidRPr="00A0013C">
              <w:fldChar w:fldCharType="begin"/>
            </w:r>
            <w:r w:rsidR="00604AE4" w:rsidRPr="00A0013C">
              <w:instrText xml:space="preserve"> REF CHAPTERII_215 \h </w:instrText>
            </w:r>
            <w:r w:rsidRPr="00A0013C">
              <w:instrText xml:space="preserve"> \* MERGEFORMAT </w:instrText>
            </w:r>
            <w:r w:rsidR="00604AE4" w:rsidRPr="00A0013C">
              <w:fldChar w:fldCharType="separate"/>
            </w:r>
            <w:ins w:id="60" w:author="Petnathean Julled" w:date="2021-07-09T21:18:00Z">
              <w:r w:rsidR="00454CE9" w:rsidRPr="00454CE9">
                <w:rPr>
                  <w:rPrChange w:id="61" w:author="Petnathean Julled" w:date="2021-07-09T21:18:00Z">
                    <w:rPr>
                      <w:b/>
                      <w:bCs/>
                    </w:rPr>
                  </w:rPrChange>
                </w:rPr>
                <w:t>XDS Transaction Format Types</w:t>
              </w:r>
            </w:ins>
            <w:del w:id="62" w:author="Petnathean Julled" w:date="2021-07-09T11:13:00Z">
              <w:r w:rsidR="00604AE4" w:rsidRPr="00A0013C" w:rsidDel="00437758">
                <w:delText>XDS Transaction Format Types</w:delText>
              </w:r>
            </w:del>
            <w:r w:rsidR="00604AE4" w:rsidRPr="00A0013C">
              <w:fldChar w:fldCharType="end"/>
            </w:r>
            <w:r w:rsidR="00BB7232">
              <w:rPr>
                <w:u w:val="dotted"/>
              </w:rPr>
              <w:t>                                                          </w:t>
            </w:r>
          </w:p>
        </w:tc>
        <w:tc>
          <w:tcPr>
            <w:tcW w:w="745" w:type="dxa"/>
          </w:tcPr>
          <w:p w14:paraId="17BA9267" w14:textId="4D076F49" w:rsidR="00604AE4" w:rsidRPr="00FA2708" w:rsidRDefault="00604AE4" w:rsidP="003A1F11">
            <w:pPr>
              <w:spacing w:line="360" w:lineRule="auto"/>
            </w:pPr>
            <w:r w:rsidRPr="00FA2708">
              <w:fldChar w:fldCharType="begin"/>
            </w:r>
            <w:r w:rsidRPr="00FA2708">
              <w:instrText xml:space="preserve"> PAGEREF CHAPTERII_215 \h </w:instrText>
            </w:r>
            <w:r w:rsidRPr="00FA2708">
              <w:fldChar w:fldCharType="separate"/>
            </w:r>
            <w:ins w:id="63" w:author="Petnathean Julled" w:date="2021-07-09T21:18:00Z">
              <w:r w:rsidR="00454CE9">
                <w:rPr>
                  <w:noProof/>
                </w:rPr>
                <w:t>11</w:t>
              </w:r>
            </w:ins>
            <w:del w:id="64" w:author="Petnathean Julled" w:date="2021-07-09T11:13:00Z">
              <w:r w:rsidR="002A27EE" w:rsidDel="00437758">
                <w:rPr>
                  <w:noProof/>
                </w:rPr>
                <w:delText>11</w:delText>
              </w:r>
            </w:del>
            <w:r w:rsidRPr="00FA2708">
              <w:fldChar w:fldCharType="end"/>
            </w:r>
          </w:p>
        </w:tc>
      </w:tr>
      <w:tr w:rsidR="00604AE4" w:rsidRPr="00A0013C" w14:paraId="2AB8E182" w14:textId="77777777" w:rsidTr="00111C0E">
        <w:tc>
          <w:tcPr>
            <w:tcW w:w="7763" w:type="dxa"/>
          </w:tcPr>
          <w:p w14:paraId="3E485653" w14:textId="5F714993" w:rsidR="00604AE4" w:rsidRPr="00BB7232" w:rsidRDefault="00A0013C" w:rsidP="008E51F8">
            <w:pPr>
              <w:spacing w:line="360" w:lineRule="auto"/>
              <w:ind w:firstLine="427"/>
              <w:rPr>
                <w:u w:val="dotted"/>
              </w:rPr>
            </w:pPr>
            <w:r>
              <w:t xml:space="preserve">2.1.6 </w:t>
            </w:r>
            <w:r w:rsidR="00604AE4" w:rsidRPr="00A0013C">
              <w:fldChar w:fldCharType="begin"/>
            </w:r>
            <w:r w:rsidR="00604AE4" w:rsidRPr="00A0013C">
              <w:instrText xml:space="preserve"> REF CHAPTERII_216 \h </w:instrText>
            </w:r>
            <w:r w:rsidRPr="00A0013C">
              <w:instrText xml:space="preserve"> \* MERGEFORMAT </w:instrText>
            </w:r>
            <w:r w:rsidR="00604AE4" w:rsidRPr="00A0013C">
              <w:fldChar w:fldCharType="separate"/>
            </w:r>
            <w:ins w:id="65" w:author="Petnathean Julled" w:date="2021-07-09T21:18:00Z">
              <w:r w:rsidR="00454CE9" w:rsidRPr="00454CE9">
                <w:rPr>
                  <w:rPrChange w:id="66" w:author="Petnathean Julled" w:date="2021-07-09T21:18:00Z">
                    <w:rPr>
                      <w:b/>
                      <w:bCs/>
                    </w:rPr>
                  </w:rPrChange>
                </w:rPr>
                <w:t>Transaction Object Type and Metadata Attributes</w:t>
              </w:r>
            </w:ins>
            <w:del w:id="67" w:author="Petnathean Julled" w:date="2021-07-09T11:13:00Z">
              <w:r w:rsidR="00604AE4" w:rsidRPr="00A0013C" w:rsidDel="00437758">
                <w:delText>Transaction Object Type and Metadata Attributes</w:delText>
              </w:r>
            </w:del>
            <w:r w:rsidR="00604AE4" w:rsidRPr="00A0013C">
              <w:fldChar w:fldCharType="end"/>
            </w:r>
            <w:r w:rsidR="00BB7232">
              <w:rPr>
                <w:u w:val="dotted"/>
              </w:rPr>
              <w:t>                              </w:t>
            </w:r>
          </w:p>
        </w:tc>
        <w:tc>
          <w:tcPr>
            <w:tcW w:w="745" w:type="dxa"/>
          </w:tcPr>
          <w:p w14:paraId="78247C13" w14:textId="2E66A58A" w:rsidR="00604AE4" w:rsidRPr="00FA2708" w:rsidRDefault="00604AE4" w:rsidP="003A1F11">
            <w:pPr>
              <w:spacing w:line="360" w:lineRule="auto"/>
            </w:pPr>
            <w:r w:rsidRPr="00FA2708">
              <w:fldChar w:fldCharType="begin"/>
            </w:r>
            <w:r w:rsidRPr="00FA2708">
              <w:instrText xml:space="preserve"> PAGEREF CHAPTERII_216 \h </w:instrText>
            </w:r>
            <w:r w:rsidRPr="00FA2708">
              <w:fldChar w:fldCharType="separate"/>
            </w:r>
            <w:ins w:id="68" w:author="Petnathean Julled" w:date="2021-07-09T21:18:00Z">
              <w:r w:rsidR="00454CE9">
                <w:rPr>
                  <w:noProof/>
                </w:rPr>
                <w:t>12</w:t>
              </w:r>
            </w:ins>
            <w:del w:id="69" w:author="Petnathean Julled" w:date="2021-07-09T11:13:00Z">
              <w:r w:rsidR="002A27EE" w:rsidDel="00437758">
                <w:rPr>
                  <w:noProof/>
                </w:rPr>
                <w:delText>12</w:delText>
              </w:r>
            </w:del>
            <w:r w:rsidRPr="00FA2708">
              <w:fldChar w:fldCharType="end"/>
            </w:r>
          </w:p>
        </w:tc>
      </w:tr>
      <w:tr w:rsidR="00604AE4" w:rsidRPr="00A0013C" w14:paraId="39962EDC" w14:textId="77777777" w:rsidTr="00111C0E">
        <w:tc>
          <w:tcPr>
            <w:tcW w:w="7763" w:type="dxa"/>
          </w:tcPr>
          <w:p w14:paraId="07FF2D4A" w14:textId="68F58D08" w:rsidR="00604AE4" w:rsidRPr="00BB7232" w:rsidRDefault="00A0013C" w:rsidP="00A0013C">
            <w:pPr>
              <w:spacing w:line="360" w:lineRule="auto"/>
              <w:rPr>
                <w:u w:val="dotted"/>
              </w:rPr>
            </w:pPr>
            <w:r>
              <w:t xml:space="preserve">2.2 </w:t>
            </w:r>
            <w:r w:rsidR="00604AE4" w:rsidRPr="00A0013C">
              <w:fldChar w:fldCharType="begin"/>
            </w:r>
            <w:r w:rsidR="00604AE4" w:rsidRPr="00A0013C">
              <w:instrText xml:space="preserve"> REF CHAPTERII_22 \h </w:instrText>
            </w:r>
            <w:r w:rsidRPr="00A0013C">
              <w:instrText xml:space="preserve"> \* MERGEFORMAT </w:instrText>
            </w:r>
            <w:r w:rsidR="00604AE4" w:rsidRPr="00A0013C">
              <w:fldChar w:fldCharType="separate"/>
            </w:r>
            <w:ins w:id="70" w:author="Petnathean Julled" w:date="2021-07-09T21:18:00Z">
              <w:r w:rsidR="00454CE9" w:rsidRPr="00454CE9">
                <w:rPr>
                  <w:rPrChange w:id="71" w:author="Petnathean Julled" w:date="2021-07-09T21:18:00Z">
                    <w:rPr>
                      <w:b/>
                      <w:bCs/>
                      <w:sz w:val="28"/>
                      <w:szCs w:val="32"/>
                    </w:rPr>
                  </w:rPrChange>
                </w:rPr>
                <w:t>Blockchain Technology</w:t>
              </w:r>
            </w:ins>
            <w:del w:id="72" w:author="Petnathean Julled" w:date="2021-07-09T11:13:00Z">
              <w:r w:rsidR="00604AE4" w:rsidRPr="00A0013C" w:rsidDel="00437758">
                <w:delText>Blockchain Technology</w:delText>
              </w:r>
            </w:del>
            <w:r w:rsidR="00604AE4" w:rsidRPr="00A0013C">
              <w:fldChar w:fldCharType="end"/>
            </w:r>
            <w:r w:rsidR="00BB7232">
              <w:rPr>
                <w:u w:val="dotted"/>
              </w:rPr>
              <w:t>                                                                                 </w:t>
            </w:r>
          </w:p>
        </w:tc>
        <w:tc>
          <w:tcPr>
            <w:tcW w:w="745" w:type="dxa"/>
          </w:tcPr>
          <w:p w14:paraId="6379253B" w14:textId="6F5A0F2F" w:rsidR="00604AE4" w:rsidRPr="00FA2708" w:rsidRDefault="00604AE4" w:rsidP="003A1F11">
            <w:pPr>
              <w:spacing w:line="360" w:lineRule="auto"/>
            </w:pPr>
            <w:r w:rsidRPr="00FA2708">
              <w:fldChar w:fldCharType="begin"/>
            </w:r>
            <w:r w:rsidRPr="00FA2708">
              <w:instrText xml:space="preserve"> PAGEREF CHAPTERII_22 \h </w:instrText>
            </w:r>
            <w:r w:rsidRPr="00FA2708">
              <w:fldChar w:fldCharType="separate"/>
            </w:r>
            <w:ins w:id="73" w:author="Petnathean Julled" w:date="2021-07-09T21:18:00Z">
              <w:r w:rsidR="00454CE9">
                <w:rPr>
                  <w:noProof/>
                </w:rPr>
                <w:t>17</w:t>
              </w:r>
            </w:ins>
            <w:del w:id="74" w:author="Petnathean Julled" w:date="2021-07-09T11:13:00Z">
              <w:r w:rsidR="002A27EE" w:rsidDel="00437758">
                <w:rPr>
                  <w:noProof/>
                </w:rPr>
                <w:delText>17</w:delText>
              </w:r>
            </w:del>
            <w:r w:rsidRPr="00FA2708">
              <w:fldChar w:fldCharType="end"/>
            </w:r>
          </w:p>
        </w:tc>
      </w:tr>
      <w:tr w:rsidR="00604AE4" w:rsidRPr="00A0013C" w14:paraId="0335002C" w14:textId="77777777" w:rsidTr="00111C0E">
        <w:tc>
          <w:tcPr>
            <w:tcW w:w="7763" w:type="dxa"/>
          </w:tcPr>
          <w:p w14:paraId="72A93908" w14:textId="2DC45B10" w:rsidR="00604AE4" w:rsidRPr="00BB7232" w:rsidRDefault="00A0013C" w:rsidP="008E51F8">
            <w:pPr>
              <w:spacing w:line="360" w:lineRule="auto"/>
              <w:ind w:firstLine="427"/>
              <w:rPr>
                <w:u w:val="dotted"/>
              </w:rPr>
            </w:pPr>
            <w:r>
              <w:t xml:space="preserve">2.2.1 </w:t>
            </w:r>
            <w:r w:rsidR="00604AE4" w:rsidRPr="00A0013C">
              <w:fldChar w:fldCharType="begin"/>
            </w:r>
            <w:r w:rsidR="00604AE4" w:rsidRPr="00A0013C">
              <w:instrText xml:space="preserve"> REF CHAPTERII_221 \h </w:instrText>
            </w:r>
            <w:r w:rsidRPr="00A0013C">
              <w:instrText xml:space="preserve"> \* MERGEFORMAT </w:instrText>
            </w:r>
            <w:r w:rsidR="00604AE4" w:rsidRPr="00A0013C">
              <w:fldChar w:fldCharType="separate"/>
            </w:r>
            <w:ins w:id="75" w:author="Petnathean Julled" w:date="2021-07-09T21:18:00Z">
              <w:r w:rsidR="00454CE9" w:rsidRPr="00454CE9">
                <w:rPr>
                  <w:rPrChange w:id="76" w:author="Petnathean Julled" w:date="2021-07-09T21:18:00Z">
                    <w:rPr>
                      <w:b/>
                      <w:bCs/>
                    </w:rPr>
                  </w:rPrChange>
                </w:rPr>
                <w:t>Definition of Blockchain</w:t>
              </w:r>
            </w:ins>
            <w:del w:id="77" w:author="Petnathean Julled" w:date="2021-07-09T11:13:00Z">
              <w:r w:rsidR="00604AE4" w:rsidRPr="00A0013C" w:rsidDel="00437758">
                <w:delText>Definition of Blockchain</w:delText>
              </w:r>
            </w:del>
            <w:r w:rsidR="00604AE4" w:rsidRPr="00A0013C">
              <w:fldChar w:fldCharType="end"/>
            </w:r>
            <w:r w:rsidR="00BB7232">
              <w:rPr>
                <w:u w:val="dotted"/>
              </w:rPr>
              <w:t>                                                                     </w:t>
            </w:r>
          </w:p>
        </w:tc>
        <w:tc>
          <w:tcPr>
            <w:tcW w:w="745" w:type="dxa"/>
          </w:tcPr>
          <w:p w14:paraId="60FDC9D6" w14:textId="7B2293D7" w:rsidR="00604AE4" w:rsidRPr="00FA2708" w:rsidRDefault="00604AE4" w:rsidP="003A1F11">
            <w:pPr>
              <w:spacing w:line="360" w:lineRule="auto"/>
            </w:pPr>
            <w:r w:rsidRPr="00FA2708">
              <w:fldChar w:fldCharType="begin"/>
            </w:r>
            <w:r w:rsidRPr="00FA2708">
              <w:instrText xml:space="preserve"> PAGEREF CHAPTERII_221 \h </w:instrText>
            </w:r>
            <w:r w:rsidRPr="00FA2708">
              <w:fldChar w:fldCharType="separate"/>
            </w:r>
            <w:ins w:id="78" w:author="Petnathean Julled" w:date="2021-07-09T21:18:00Z">
              <w:r w:rsidR="00454CE9">
                <w:rPr>
                  <w:noProof/>
                </w:rPr>
                <w:t>17</w:t>
              </w:r>
            </w:ins>
            <w:del w:id="79" w:author="Petnathean Julled" w:date="2021-07-09T11:13:00Z">
              <w:r w:rsidR="002A27EE" w:rsidDel="00437758">
                <w:rPr>
                  <w:noProof/>
                </w:rPr>
                <w:delText>17</w:delText>
              </w:r>
            </w:del>
            <w:r w:rsidRPr="00FA2708">
              <w:fldChar w:fldCharType="end"/>
            </w:r>
          </w:p>
        </w:tc>
      </w:tr>
      <w:tr w:rsidR="00604AE4" w:rsidRPr="00A0013C" w14:paraId="21DC53CB" w14:textId="77777777" w:rsidTr="00111C0E">
        <w:tc>
          <w:tcPr>
            <w:tcW w:w="7763" w:type="dxa"/>
          </w:tcPr>
          <w:p w14:paraId="36FA97B1" w14:textId="790F10E9" w:rsidR="00604AE4" w:rsidRPr="00BB7232" w:rsidRDefault="00A0013C" w:rsidP="008E51F8">
            <w:pPr>
              <w:spacing w:line="360" w:lineRule="auto"/>
              <w:ind w:firstLine="427"/>
              <w:rPr>
                <w:u w:val="dotted"/>
              </w:rPr>
            </w:pPr>
            <w:r>
              <w:t xml:space="preserve">2.2.2 </w:t>
            </w:r>
            <w:r w:rsidR="00604AE4" w:rsidRPr="00A0013C">
              <w:fldChar w:fldCharType="begin"/>
            </w:r>
            <w:r w:rsidR="00604AE4" w:rsidRPr="00A0013C">
              <w:instrText xml:space="preserve"> REF CHAPTERII_222 \h </w:instrText>
            </w:r>
            <w:r w:rsidRPr="00A0013C">
              <w:instrText xml:space="preserve"> \* MERGEFORMAT </w:instrText>
            </w:r>
            <w:r w:rsidR="00604AE4" w:rsidRPr="00A0013C">
              <w:fldChar w:fldCharType="separate"/>
            </w:r>
            <w:ins w:id="80" w:author="Petnathean Julled" w:date="2021-07-09T21:18:00Z">
              <w:r w:rsidR="00454CE9" w:rsidRPr="00454CE9">
                <w:rPr>
                  <w:rPrChange w:id="81" w:author="Petnathean Julled" w:date="2021-07-09T21:18:00Z">
                    <w:rPr>
                      <w:b/>
                      <w:bCs/>
                    </w:rPr>
                  </w:rPrChange>
                </w:rPr>
                <w:t>Benefit of Blockchain</w:t>
              </w:r>
            </w:ins>
            <w:del w:id="82" w:author="Petnathean Julled" w:date="2021-07-09T11:13:00Z">
              <w:r w:rsidR="00604AE4" w:rsidRPr="00A0013C" w:rsidDel="00437758">
                <w:delText>Benefit of Blockchain</w:delText>
              </w:r>
            </w:del>
            <w:r w:rsidR="00604AE4" w:rsidRPr="00A0013C">
              <w:fldChar w:fldCharType="end"/>
            </w:r>
            <w:r w:rsidR="00BB7232">
              <w:rPr>
                <w:u w:val="dotted"/>
              </w:rPr>
              <w:t>      </w:t>
            </w:r>
            <w:del w:id="83" w:author="Petnathean Julled" w:date="2021-07-09T21:22:00Z">
              <w:r w:rsidR="00BB7232" w:rsidDel="0056656D">
                <w:rPr>
                  <w:u w:val="dotted"/>
                </w:rPr>
                <w:delText> </w:delText>
              </w:r>
            </w:del>
            <w:r w:rsidR="00BB7232">
              <w:rPr>
                <w:u w:val="dotted"/>
              </w:rPr>
              <w:t>                                                                   </w:t>
            </w:r>
          </w:p>
        </w:tc>
        <w:tc>
          <w:tcPr>
            <w:tcW w:w="745" w:type="dxa"/>
          </w:tcPr>
          <w:p w14:paraId="469A2077" w14:textId="73C56E0D" w:rsidR="00604AE4" w:rsidRPr="00FA2708" w:rsidRDefault="00604AE4" w:rsidP="003A1F11">
            <w:pPr>
              <w:spacing w:line="360" w:lineRule="auto"/>
            </w:pPr>
            <w:r w:rsidRPr="00FA2708">
              <w:fldChar w:fldCharType="begin"/>
            </w:r>
            <w:r w:rsidRPr="00FA2708">
              <w:instrText xml:space="preserve"> PAGEREF CHAPTERII_222 \h </w:instrText>
            </w:r>
            <w:r w:rsidRPr="00FA2708">
              <w:fldChar w:fldCharType="separate"/>
            </w:r>
            <w:ins w:id="84" w:author="Petnathean Julled" w:date="2021-07-09T21:18:00Z">
              <w:r w:rsidR="00454CE9">
                <w:rPr>
                  <w:noProof/>
                </w:rPr>
                <w:t>18</w:t>
              </w:r>
            </w:ins>
            <w:del w:id="85" w:author="Petnathean Julled" w:date="2021-07-09T11:13:00Z">
              <w:r w:rsidR="002A27EE" w:rsidDel="00437758">
                <w:rPr>
                  <w:noProof/>
                </w:rPr>
                <w:delText>18</w:delText>
              </w:r>
            </w:del>
            <w:r w:rsidRPr="00FA2708">
              <w:fldChar w:fldCharType="end"/>
            </w:r>
          </w:p>
        </w:tc>
      </w:tr>
      <w:tr w:rsidR="00111C0E" w:rsidRPr="00A0013C" w14:paraId="6FF4F4A4" w14:textId="77777777" w:rsidTr="00111C0E">
        <w:tc>
          <w:tcPr>
            <w:tcW w:w="7763" w:type="dxa"/>
          </w:tcPr>
          <w:p w14:paraId="368A62C8" w14:textId="51BFEAA3" w:rsidR="00111C0E" w:rsidRPr="00BB7232" w:rsidRDefault="00111C0E" w:rsidP="0056656D">
            <w:pPr>
              <w:pStyle w:val="ListParagraph"/>
              <w:spacing w:after="0" w:line="360" w:lineRule="auto"/>
              <w:ind w:left="0" w:firstLine="427"/>
              <w:rPr>
                <w:rFonts w:ascii="Times New Roman" w:hAnsi="Times New Roman" w:cs="Times New Roman"/>
                <w:sz w:val="24"/>
                <w:szCs w:val="24"/>
                <w:u w:val="dotted"/>
              </w:rPr>
              <w:pPrChange w:id="86" w:author="Petnathean Julled" w:date="2021-07-09T21:22:00Z">
                <w:pPr>
                  <w:pStyle w:val="ListParagraph"/>
                  <w:spacing w:after="0" w:line="360" w:lineRule="auto"/>
                  <w:ind w:left="0" w:firstLine="427"/>
                </w:pPr>
              </w:pPrChange>
            </w:pPr>
            <w:r w:rsidRPr="00111C0E">
              <w:rPr>
                <w:rFonts w:ascii="Times New Roman" w:hAnsi="Times New Roman" w:cs="Times New Roman"/>
                <w:sz w:val="24"/>
                <w:szCs w:val="24"/>
              </w:rPr>
              <w:fldChar w:fldCharType="begin"/>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ins w:id="87" w:author="Petnathean Julled" w:date="2021-07-09T21:18:00Z">
              <w:r w:rsidR="00454CE9" w:rsidRPr="00454CE9">
                <w:rPr>
                  <w:rFonts w:ascii="Times New Roman" w:hAnsi="Times New Roman" w:cs="Times New Roman"/>
                  <w:sz w:val="24"/>
                  <w:szCs w:val="24"/>
                  <w:rPrChange w:id="88" w:author="Petnathean Julled" w:date="2021-07-09T21:18:00Z">
                    <w:rPr>
                      <w:rFonts w:ascii="Times New Roman" w:hAnsi="Times New Roman" w:cs="Times New Roman"/>
                      <w:b/>
                      <w:bCs/>
                      <w:sz w:val="24"/>
                      <w:szCs w:val="24"/>
                    </w:rPr>
                  </w:rPrChange>
                </w:rPr>
                <w:tab/>
                <w:t xml:space="preserve">2.2.3 Blockchain </w:t>
              </w:r>
              <w:r w:rsidR="00454CE9" w:rsidRPr="0056656D">
                <w:rPr>
                  <w:rFonts w:ascii="Times New Roman" w:hAnsi="Times New Roman" w:cs="Times New Roman"/>
                  <w:sz w:val="24"/>
                  <w:szCs w:val="24"/>
                  <w:rPrChange w:id="89" w:author="Petnathean Julled" w:date="2021-07-09T21:21:00Z">
                    <w:rPr>
                      <w:rFonts w:ascii="Times New Roman" w:hAnsi="Times New Roman" w:cs="Times New Roman"/>
                      <w:b/>
                      <w:bCs/>
                      <w:sz w:val="24"/>
                      <w:szCs w:val="24"/>
                    </w:rPr>
                  </w:rPrChange>
                </w:rPr>
                <w:t>Characteristics</w:t>
              </w:r>
            </w:ins>
            <w:del w:id="90" w:author="Petnathean Julled" w:date="2021-07-09T11:13:00Z">
              <w:r w:rsidRPr="00111C0E" w:rsidDel="00437758">
                <w:rPr>
                  <w:rFonts w:ascii="Times New Roman" w:hAnsi="Times New Roman" w:cs="Times New Roman"/>
                  <w:sz w:val="24"/>
                  <w:szCs w:val="24"/>
                </w:rPr>
                <w:delText>2.2.3 Blockchain Characteristics</w:delText>
              </w:r>
            </w:del>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ins w:id="91" w:author="Petnathean Julled" w:date="2021-07-09T11:16:00Z">
              <w:r w:rsidR="00437758">
                <w:rPr>
                  <w:rFonts w:ascii="Times New Roman" w:hAnsi="Times New Roman" w:cs="Times New Roman"/>
                  <w:sz w:val="24"/>
                  <w:szCs w:val="24"/>
                  <w:u w:val="dotted"/>
                </w:rPr>
                <w:t>   </w:t>
              </w:r>
            </w:ins>
            <w:del w:id="92" w:author="Petnathean Julled" w:date="2021-07-09T11:16:00Z">
              <w:r w:rsidR="00BB7232" w:rsidDel="00437758">
                <w:rPr>
                  <w:rFonts w:ascii="Times New Roman" w:hAnsi="Times New Roman" w:cs="Times New Roman"/>
                  <w:sz w:val="24"/>
                  <w:szCs w:val="24"/>
                  <w:u w:val="dotted"/>
                </w:rPr>
                <w:delText>          </w:delText>
              </w:r>
            </w:del>
          </w:p>
        </w:tc>
        <w:tc>
          <w:tcPr>
            <w:tcW w:w="745" w:type="dxa"/>
          </w:tcPr>
          <w:p w14:paraId="75FC6D2B" w14:textId="4667A891" w:rsidR="00111C0E" w:rsidRPr="00FA2708" w:rsidRDefault="00111C0E" w:rsidP="003A1F11">
            <w:pPr>
              <w:spacing w:line="360" w:lineRule="auto"/>
            </w:pPr>
            <w:r>
              <w:fldChar w:fldCharType="begin"/>
            </w:r>
            <w:r>
              <w:instrText xml:space="preserve"> PAGEREF CHAPTERII_223 \h </w:instrText>
            </w:r>
            <w:r>
              <w:fldChar w:fldCharType="separate"/>
            </w:r>
            <w:ins w:id="93" w:author="Petnathean Julled" w:date="2021-07-09T21:18:00Z">
              <w:r w:rsidR="00454CE9">
                <w:rPr>
                  <w:noProof/>
                </w:rPr>
                <w:t>18</w:t>
              </w:r>
            </w:ins>
            <w:del w:id="94" w:author="Petnathean Julled" w:date="2021-07-09T11:13:00Z">
              <w:r w:rsidR="002A27EE" w:rsidDel="00437758">
                <w:rPr>
                  <w:noProof/>
                </w:rPr>
                <w:delText>18</w:delText>
              </w:r>
            </w:del>
            <w:r>
              <w:fldChar w:fldCharType="end"/>
            </w:r>
          </w:p>
        </w:tc>
      </w:tr>
      <w:tr w:rsidR="00111C0E" w:rsidRPr="00A0013C" w14:paraId="3943B99C" w14:textId="77777777" w:rsidTr="00111C0E">
        <w:tc>
          <w:tcPr>
            <w:tcW w:w="7763" w:type="dxa"/>
          </w:tcPr>
          <w:p w14:paraId="6460D776" w14:textId="2AF4303C" w:rsidR="00111C0E" w:rsidRPr="003A1F11" w:rsidRDefault="00111C0E" w:rsidP="00111C0E">
            <w:pPr>
              <w:spacing w:line="360" w:lineRule="auto"/>
              <w:ind w:firstLine="427"/>
              <w:rPr>
                <w:u w:val="dotted"/>
              </w:rPr>
            </w:pPr>
            <w:r w:rsidRPr="00111C0E">
              <w:fldChar w:fldCharType="begin"/>
            </w:r>
            <w:r w:rsidRPr="00111C0E">
              <w:instrText xml:space="preserve"> REF CHAPTERII_224 \h  \* MERGEFORMAT </w:instrText>
            </w:r>
            <w:r w:rsidRPr="00111C0E">
              <w:fldChar w:fldCharType="separate"/>
            </w:r>
            <w:ins w:id="95" w:author="Petnathean Julled" w:date="2021-07-09T21:18:00Z">
              <w:r w:rsidR="00454CE9" w:rsidRPr="00454CE9">
                <w:rPr>
                  <w:rPrChange w:id="96" w:author="Petnathean Julled" w:date="2021-07-09T21:18:00Z">
                    <w:rPr>
                      <w:b/>
                      <w:bCs/>
                    </w:rPr>
                  </w:rPrChange>
                </w:rPr>
                <w:t>2.2.4 Blockchain Types</w:t>
              </w:r>
              <w:r w:rsidR="00454CE9">
                <w:rPr>
                  <w:b/>
                  <w:bCs/>
                </w:rPr>
                <w:t xml:space="preserve"> </w:t>
              </w:r>
            </w:ins>
            <w:del w:id="97" w:author="Petnathean Julled" w:date="2021-07-09T11:13:00Z">
              <w:r w:rsidRPr="00111C0E" w:rsidDel="00437758">
                <w:delText>2.2.4 Blockchain Types</w:delText>
              </w:r>
            </w:del>
            <w:r w:rsidRPr="00111C0E">
              <w:fldChar w:fldCharType="end"/>
            </w:r>
            <w:r w:rsidR="003A1F11">
              <w:rPr>
                <w:u w:val="dotted"/>
              </w:rPr>
              <w:t>                                                                       </w:t>
            </w:r>
            <w:del w:id="98" w:author="Petnathean Julled" w:date="2021-07-09T11:17:00Z">
              <w:r w:rsidR="003A1F11" w:rsidDel="00437758">
                <w:rPr>
                  <w:u w:val="dotted"/>
                </w:rPr>
                <w:delText> </w:delText>
              </w:r>
            </w:del>
            <w:r w:rsidR="003A1F11">
              <w:rPr>
                <w:u w:val="dotted"/>
              </w:rPr>
              <w:t>        </w:t>
            </w:r>
          </w:p>
        </w:tc>
        <w:tc>
          <w:tcPr>
            <w:tcW w:w="745" w:type="dxa"/>
          </w:tcPr>
          <w:p w14:paraId="7236BED4" w14:textId="7F845CC4" w:rsidR="00111C0E" w:rsidRPr="00FA2708" w:rsidRDefault="00111C0E" w:rsidP="003A1F11">
            <w:pPr>
              <w:spacing w:line="360" w:lineRule="auto"/>
            </w:pPr>
            <w:r>
              <w:fldChar w:fldCharType="begin"/>
            </w:r>
            <w:r>
              <w:instrText xml:space="preserve"> PAGEREF CHAPTERII_224 \h </w:instrText>
            </w:r>
            <w:r>
              <w:fldChar w:fldCharType="separate"/>
            </w:r>
            <w:ins w:id="99" w:author="Petnathean Julled" w:date="2021-07-09T21:18:00Z">
              <w:r w:rsidR="00454CE9">
                <w:rPr>
                  <w:noProof/>
                </w:rPr>
                <w:t>20</w:t>
              </w:r>
            </w:ins>
            <w:del w:id="100" w:author="Petnathean Julled" w:date="2021-07-09T11:13:00Z">
              <w:r w:rsidR="002A27EE" w:rsidDel="00437758">
                <w:rPr>
                  <w:noProof/>
                </w:rPr>
                <w:delText>20</w:delText>
              </w:r>
            </w:del>
            <w:r>
              <w:fldChar w:fldCharType="end"/>
            </w:r>
          </w:p>
        </w:tc>
      </w:tr>
      <w:tr w:rsidR="00111C0E" w:rsidRPr="00A0013C" w14:paraId="6919A09D" w14:textId="77777777" w:rsidTr="00111C0E">
        <w:tc>
          <w:tcPr>
            <w:tcW w:w="7763" w:type="dxa"/>
          </w:tcPr>
          <w:p w14:paraId="035E5433" w14:textId="028A8E5D" w:rsidR="00111C0E" w:rsidRPr="003A1F11" w:rsidRDefault="00111C0E" w:rsidP="00111C0E">
            <w:pPr>
              <w:spacing w:line="360" w:lineRule="auto"/>
              <w:ind w:firstLine="427"/>
              <w:rPr>
                <w:u w:val="dotted"/>
              </w:rPr>
            </w:pPr>
            <w:r w:rsidRPr="00111C0E">
              <w:fldChar w:fldCharType="begin"/>
            </w:r>
            <w:r w:rsidRPr="00111C0E">
              <w:instrText xml:space="preserve"> REF CHAPTERII_225 \h  \* MERGEFORMAT </w:instrText>
            </w:r>
            <w:r w:rsidRPr="00111C0E">
              <w:fldChar w:fldCharType="separate"/>
            </w:r>
            <w:ins w:id="101" w:author="Petnathean Julled" w:date="2021-07-09T21:18:00Z">
              <w:r w:rsidR="00454CE9" w:rsidRPr="00454CE9">
                <w:rPr>
                  <w:rPrChange w:id="102" w:author="Petnathean Julled" w:date="2021-07-09T21:18:00Z">
                    <w:rPr>
                      <w:b/>
                      <w:bCs/>
                    </w:rPr>
                  </w:rPrChange>
                </w:rPr>
                <w:t>2.2.5 Blockchain Components</w:t>
              </w:r>
            </w:ins>
            <w:del w:id="103" w:author="Petnathean Julled" w:date="2021-07-09T11:13:00Z">
              <w:r w:rsidRPr="00111C0E" w:rsidDel="00437758">
                <w:delText>2.2.5 Blockchain Components</w:delText>
              </w:r>
            </w:del>
            <w:r w:rsidRPr="00111C0E">
              <w:fldChar w:fldCharType="end"/>
            </w:r>
            <w:r w:rsidR="003A1F11">
              <w:rPr>
                <w:u w:val="dotted"/>
              </w:rPr>
              <w:t>                                                                     </w:t>
            </w:r>
          </w:p>
        </w:tc>
        <w:tc>
          <w:tcPr>
            <w:tcW w:w="745" w:type="dxa"/>
          </w:tcPr>
          <w:p w14:paraId="54D0CB71" w14:textId="23B24FB9" w:rsidR="00111C0E" w:rsidRPr="00FA2708" w:rsidRDefault="00111C0E" w:rsidP="003A1F11">
            <w:pPr>
              <w:spacing w:line="360" w:lineRule="auto"/>
            </w:pPr>
            <w:r>
              <w:fldChar w:fldCharType="begin"/>
            </w:r>
            <w:r>
              <w:instrText xml:space="preserve"> PAGEREF CHAPTERII_225 \h </w:instrText>
            </w:r>
            <w:r>
              <w:fldChar w:fldCharType="separate"/>
            </w:r>
            <w:ins w:id="104" w:author="Petnathean Julled" w:date="2021-07-09T21:18:00Z">
              <w:r w:rsidR="00454CE9">
                <w:rPr>
                  <w:noProof/>
                </w:rPr>
                <w:t>20</w:t>
              </w:r>
            </w:ins>
            <w:del w:id="105" w:author="Petnathean Julled" w:date="2021-07-09T11:13:00Z">
              <w:r w:rsidR="002A27EE" w:rsidDel="00437758">
                <w:rPr>
                  <w:noProof/>
                </w:rPr>
                <w:delText>20</w:delText>
              </w:r>
            </w:del>
            <w:r>
              <w:fldChar w:fldCharType="end"/>
            </w:r>
          </w:p>
        </w:tc>
      </w:tr>
      <w:tr w:rsidR="00604AE4" w:rsidRPr="00A0013C" w14:paraId="21C8D7ED" w14:textId="77777777" w:rsidTr="00111C0E">
        <w:tc>
          <w:tcPr>
            <w:tcW w:w="7763" w:type="dxa"/>
          </w:tcPr>
          <w:p w14:paraId="70DE93B9" w14:textId="64C3D79D" w:rsidR="00604AE4" w:rsidRPr="003A1F11" w:rsidRDefault="00A0013C" w:rsidP="00A0013C">
            <w:pPr>
              <w:spacing w:line="360" w:lineRule="auto"/>
              <w:rPr>
                <w:u w:val="dotted"/>
              </w:rPr>
            </w:pPr>
            <w:r>
              <w:t xml:space="preserve">2.3 </w:t>
            </w:r>
            <w:r w:rsidR="00604AE4" w:rsidRPr="00A0013C">
              <w:fldChar w:fldCharType="begin"/>
            </w:r>
            <w:r w:rsidR="00604AE4" w:rsidRPr="00A0013C">
              <w:instrText xml:space="preserve"> REF CHAPTERII_23 \h </w:instrText>
            </w:r>
            <w:r w:rsidRPr="00A0013C">
              <w:instrText xml:space="preserve"> \* MERGEFORMAT </w:instrText>
            </w:r>
            <w:r w:rsidR="00604AE4" w:rsidRPr="00A0013C">
              <w:fldChar w:fldCharType="separate"/>
            </w:r>
            <w:ins w:id="106" w:author="Petnathean Julled" w:date="2021-07-09T21:18:00Z">
              <w:r w:rsidR="00454CE9" w:rsidRPr="00454CE9">
                <w:rPr>
                  <w:rPrChange w:id="107" w:author="Petnathean Julled" w:date="2021-07-09T21:18:00Z">
                    <w:rPr>
                      <w:b/>
                      <w:bCs/>
                      <w:sz w:val="28"/>
                    </w:rPr>
                  </w:rPrChange>
                </w:rPr>
                <w:t>Ethereum and Smart-Contract</w:t>
              </w:r>
            </w:ins>
            <w:del w:id="108" w:author="Petnathean Julled" w:date="2021-07-09T11:13:00Z">
              <w:r w:rsidR="00604AE4" w:rsidRPr="00A0013C" w:rsidDel="00437758">
                <w:delText>Ethereum and Smart-Contract</w:delText>
              </w:r>
            </w:del>
            <w:r w:rsidR="00604AE4" w:rsidRPr="00A0013C">
              <w:fldChar w:fldCharType="end"/>
            </w:r>
            <w:r w:rsidR="003A1F11">
              <w:rPr>
                <w:u w:val="dotted"/>
              </w:rPr>
              <w:t>                                                                       </w:t>
            </w:r>
          </w:p>
        </w:tc>
        <w:tc>
          <w:tcPr>
            <w:tcW w:w="745" w:type="dxa"/>
          </w:tcPr>
          <w:p w14:paraId="25D61AA4" w14:textId="7C51B8F4" w:rsidR="00604AE4" w:rsidRPr="00FA2708" w:rsidRDefault="00604AE4" w:rsidP="003A1F11">
            <w:pPr>
              <w:spacing w:line="360" w:lineRule="auto"/>
            </w:pPr>
            <w:r w:rsidRPr="00FA2708">
              <w:fldChar w:fldCharType="begin"/>
            </w:r>
            <w:r w:rsidRPr="00FA2708">
              <w:instrText xml:space="preserve"> PAGEREF CHAPTERII_23 \h </w:instrText>
            </w:r>
            <w:r w:rsidRPr="00FA2708">
              <w:fldChar w:fldCharType="separate"/>
            </w:r>
            <w:ins w:id="109" w:author="Petnathean Julled" w:date="2021-07-09T21:18:00Z">
              <w:r w:rsidR="00454CE9">
                <w:rPr>
                  <w:noProof/>
                </w:rPr>
                <w:t>24</w:t>
              </w:r>
            </w:ins>
            <w:del w:id="110" w:author="Petnathean Julled" w:date="2021-07-09T11:13:00Z">
              <w:r w:rsidR="002A27EE" w:rsidDel="00437758">
                <w:rPr>
                  <w:noProof/>
                </w:rPr>
                <w:delText>24</w:delText>
              </w:r>
            </w:del>
            <w:r w:rsidRPr="00FA2708">
              <w:fldChar w:fldCharType="end"/>
            </w:r>
          </w:p>
        </w:tc>
      </w:tr>
      <w:tr w:rsidR="00604AE4" w:rsidRPr="00A0013C" w14:paraId="3ABA4432" w14:textId="77777777" w:rsidTr="00111C0E">
        <w:tc>
          <w:tcPr>
            <w:tcW w:w="7763" w:type="dxa"/>
          </w:tcPr>
          <w:p w14:paraId="3F121CE4" w14:textId="4314856F" w:rsidR="00604AE4" w:rsidRPr="003A1F11" w:rsidRDefault="007463E4" w:rsidP="008E51F8">
            <w:pPr>
              <w:spacing w:line="360" w:lineRule="auto"/>
              <w:ind w:firstLine="427"/>
              <w:rPr>
                <w:u w:val="dotted"/>
              </w:rPr>
            </w:pPr>
            <w:r w:rsidRPr="007463E4">
              <w:fldChar w:fldCharType="begin"/>
            </w:r>
            <w:r w:rsidRPr="007463E4">
              <w:instrText xml:space="preserve"> REF CHAPTERII_231 \h  \* MERGEFORMAT </w:instrText>
            </w:r>
            <w:r w:rsidRPr="007463E4">
              <w:fldChar w:fldCharType="separate"/>
            </w:r>
            <w:ins w:id="111" w:author="Petnathean Julled" w:date="2021-07-09T21:18:00Z">
              <w:r w:rsidR="00454CE9" w:rsidRPr="00454CE9">
                <w:rPr>
                  <w:rPrChange w:id="112" w:author="Petnathean Julled" w:date="2021-07-09T21:18:00Z">
                    <w:rPr>
                      <w:b/>
                      <w:bCs/>
                    </w:rPr>
                  </w:rPrChange>
                </w:rPr>
                <w:t>2.3.1 Smart Contract</w:t>
              </w:r>
            </w:ins>
            <w:del w:id="113" w:author="Petnathean Julled" w:date="2021-07-09T11:13:00Z">
              <w:r w:rsidRPr="007463E4" w:rsidDel="00437758">
                <w:delText>2.3.1 Smart Contract</w:delText>
              </w:r>
            </w:del>
            <w:r w:rsidRPr="007463E4">
              <w:fldChar w:fldCharType="end"/>
            </w:r>
            <w:r w:rsidR="003A1F11">
              <w:rPr>
                <w:u w:val="dotted"/>
              </w:rPr>
              <w:t>                                                                                     </w:t>
            </w:r>
          </w:p>
        </w:tc>
        <w:tc>
          <w:tcPr>
            <w:tcW w:w="745" w:type="dxa"/>
          </w:tcPr>
          <w:p w14:paraId="34EB1CBD" w14:textId="63646012" w:rsidR="00604AE4" w:rsidRPr="00FA2708" w:rsidRDefault="007463E4" w:rsidP="003A1F11">
            <w:pPr>
              <w:spacing w:line="360" w:lineRule="auto"/>
            </w:pPr>
            <w:r>
              <w:fldChar w:fldCharType="begin"/>
            </w:r>
            <w:r>
              <w:instrText xml:space="preserve"> PAGEREF CHAPTERII_231 \h </w:instrText>
            </w:r>
            <w:r>
              <w:fldChar w:fldCharType="separate"/>
            </w:r>
            <w:ins w:id="114" w:author="Petnathean Julled" w:date="2021-07-09T21:18:00Z">
              <w:r w:rsidR="00454CE9">
                <w:rPr>
                  <w:noProof/>
                </w:rPr>
                <w:t>25</w:t>
              </w:r>
            </w:ins>
            <w:del w:id="115" w:author="Petnathean Julled" w:date="2021-07-09T11:13:00Z">
              <w:r w:rsidR="002A27EE" w:rsidDel="00437758">
                <w:rPr>
                  <w:noProof/>
                </w:rPr>
                <w:delText>25</w:delText>
              </w:r>
            </w:del>
            <w:r>
              <w:fldChar w:fldCharType="end"/>
            </w:r>
          </w:p>
        </w:tc>
      </w:tr>
      <w:tr w:rsidR="00111C0E" w:rsidRPr="00A0013C" w14:paraId="36D86A03" w14:textId="77777777" w:rsidTr="00111C0E">
        <w:tc>
          <w:tcPr>
            <w:tcW w:w="7763" w:type="dxa"/>
          </w:tcPr>
          <w:p w14:paraId="71143869" w14:textId="40D70FED" w:rsidR="00111C0E" w:rsidRPr="003A1F11" w:rsidRDefault="00111C0E" w:rsidP="008E51F8">
            <w:pPr>
              <w:spacing w:line="360" w:lineRule="auto"/>
              <w:ind w:firstLine="427"/>
              <w:rPr>
                <w:u w:val="dotted"/>
              </w:rPr>
            </w:pPr>
            <w:r w:rsidRPr="00111C0E">
              <w:fldChar w:fldCharType="begin"/>
            </w:r>
            <w:r w:rsidRPr="00111C0E">
              <w:instrText xml:space="preserve"> REF CHAPTERII_232 \h  \* MERGEFORMAT </w:instrText>
            </w:r>
            <w:r w:rsidRPr="00111C0E">
              <w:fldChar w:fldCharType="separate"/>
            </w:r>
            <w:ins w:id="116" w:author="Petnathean Julled" w:date="2021-07-09T21:18:00Z">
              <w:r w:rsidR="00454CE9" w:rsidRPr="00454CE9">
                <w:rPr>
                  <w:rPrChange w:id="117" w:author="Petnathean Julled" w:date="2021-07-09T21:18:00Z">
                    <w:rPr>
                      <w:b/>
                      <w:bCs/>
                    </w:rPr>
                  </w:rPrChange>
                </w:rPr>
                <w:t>2.3.2 Quorum</w:t>
              </w:r>
              <w:r w:rsidR="00454CE9" w:rsidRPr="009E6047">
                <w:rPr>
                  <w:b/>
                  <w:bCs/>
                </w:rPr>
                <w:t xml:space="preserve"> </w:t>
              </w:r>
            </w:ins>
            <w:del w:id="118" w:author="Petnathean Julled" w:date="2021-07-09T11:13:00Z">
              <w:r w:rsidRPr="00111C0E" w:rsidDel="00437758">
                <w:delText>2.3.2 Quorum</w:delText>
              </w:r>
            </w:del>
            <w:r w:rsidRPr="00111C0E">
              <w:fldChar w:fldCharType="end"/>
            </w:r>
            <w:r w:rsidR="003A1F11">
              <w:rPr>
                <w:u w:val="dotted"/>
              </w:rPr>
              <w:t>        </w:t>
            </w:r>
            <w:del w:id="119" w:author="Petnathean Julled" w:date="2021-07-09T11:17:00Z">
              <w:r w:rsidR="003A1F11" w:rsidDel="00437758">
                <w:rPr>
                  <w:u w:val="dotted"/>
                </w:rPr>
                <w:delText>                       </w:delText>
              </w:r>
            </w:del>
            <w:ins w:id="120" w:author="Petnathean Julled" w:date="2021-07-09T11:17:00Z">
              <w:r w:rsidR="00437758">
                <w:rPr>
                  <w:u w:val="dotted"/>
                </w:rPr>
                <w:t>         </w:t>
              </w:r>
            </w:ins>
            <w:r w:rsidR="003A1F11">
              <w:rPr>
                <w:u w:val="dotted"/>
              </w:rPr>
              <w:t>                                                                 </w:t>
            </w:r>
            <w:ins w:id="121" w:author="Petnathean Julled" w:date="2021-07-09T21:24:00Z">
              <w:r w:rsidR="00C23FEA">
                <w:rPr>
                  <w:u w:val="dotted"/>
                </w:rPr>
                <w:t>            </w:t>
              </w:r>
            </w:ins>
          </w:p>
        </w:tc>
        <w:tc>
          <w:tcPr>
            <w:tcW w:w="745" w:type="dxa"/>
          </w:tcPr>
          <w:p w14:paraId="2FC5158C" w14:textId="627119D8" w:rsidR="00111C0E" w:rsidRPr="00FA2708" w:rsidRDefault="00111C0E" w:rsidP="003A1F11">
            <w:pPr>
              <w:spacing w:line="360" w:lineRule="auto"/>
            </w:pPr>
            <w:r>
              <w:fldChar w:fldCharType="begin"/>
            </w:r>
            <w:r>
              <w:instrText xml:space="preserve"> PAGEREF CHAPTERII_232 \h </w:instrText>
            </w:r>
            <w:r>
              <w:fldChar w:fldCharType="separate"/>
            </w:r>
            <w:ins w:id="122" w:author="Petnathean Julled" w:date="2021-07-09T21:18:00Z">
              <w:r w:rsidR="00454CE9">
                <w:rPr>
                  <w:noProof/>
                </w:rPr>
                <w:t>25</w:t>
              </w:r>
            </w:ins>
            <w:del w:id="123" w:author="Petnathean Julled" w:date="2021-07-09T11:13:00Z">
              <w:r w:rsidR="002A27EE" w:rsidDel="00437758">
                <w:rPr>
                  <w:noProof/>
                </w:rPr>
                <w:delText>25</w:delText>
              </w:r>
            </w:del>
            <w:r>
              <w:fldChar w:fldCharType="end"/>
            </w:r>
          </w:p>
        </w:tc>
      </w:tr>
      <w:tr w:rsidR="00351574" w:rsidRPr="00A0013C" w14:paraId="56A7CDC3" w14:textId="77777777" w:rsidTr="00111C0E">
        <w:trPr>
          <w:ins w:id="124" w:author="Petnathean Julled" w:date="2021-07-03T00:08:00Z"/>
        </w:trPr>
        <w:tc>
          <w:tcPr>
            <w:tcW w:w="7763" w:type="dxa"/>
          </w:tcPr>
          <w:p w14:paraId="4537BB59" w14:textId="77777777" w:rsidR="00351574" w:rsidRPr="00111C0E" w:rsidRDefault="00351574" w:rsidP="008E51F8">
            <w:pPr>
              <w:spacing w:line="360" w:lineRule="auto"/>
              <w:ind w:firstLine="427"/>
              <w:rPr>
                <w:ins w:id="125" w:author="Petnathean Julled" w:date="2021-07-03T00:08:00Z"/>
              </w:rPr>
            </w:pPr>
          </w:p>
        </w:tc>
        <w:tc>
          <w:tcPr>
            <w:tcW w:w="745" w:type="dxa"/>
          </w:tcPr>
          <w:p w14:paraId="061B0BFE" w14:textId="77777777" w:rsidR="00351574" w:rsidRDefault="00351574" w:rsidP="003A1F11">
            <w:pPr>
              <w:spacing w:line="360" w:lineRule="auto"/>
              <w:rPr>
                <w:ins w:id="126" w:author="Petnathean Julled" w:date="2021-07-03T00:08:00Z"/>
              </w:rPr>
            </w:pPr>
          </w:p>
        </w:tc>
      </w:tr>
      <w:tr w:rsidR="00604AE4" w:rsidRPr="00A0013C" w14:paraId="179D0FDD" w14:textId="77777777" w:rsidTr="00111C0E">
        <w:tc>
          <w:tcPr>
            <w:tcW w:w="7763" w:type="dxa"/>
          </w:tcPr>
          <w:p w14:paraId="04AC0F28" w14:textId="6F6B8D4D" w:rsidR="00604AE4" w:rsidRPr="003A1F11" w:rsidRDefault="00604AE4" w:rsidP="00624809">
            <w:pPr>
              <w:spacing w:line="360" w:lineRule="auto"/>
              <w:rPr>
                <w:u w:val="dotted"/>
              </w:rPr>
              <w:pPrChange w:id="127" w:author="Petnathean Julled" w:date="2021-07-09T21:21:00Z">
                <w:pPr>
                  <w:spacing w:line="360" w:lineRule="auto"/>
                </w:pPr>
              </w:pPrChange>
            </w:pPr>
            <w:r w:rsidRPr="00A0013C">
              <w:lastRenderedPageBreak/>
              <w:fldChar w:fldCharType="begin"/>
            </w:r>
            <w:r w:rsidRPr="00A0013C">
              <w:instrText xml:space="preserve"> REF CHAPTERII_24 \h </w:instrText>
            </w:r>
            <w:r w:rsidR="00A0013C" w:rsidRPr="00A0013C">
              <w:instrText xml:space="preserve"> \* MERGEFORMAT </w:instrText>
            </w:r>
            <w:r w:rsidRPr="00A0013C">
              <w:fldChar w:fldCharType="separate"/>
            </w:r>
            <w:ins w:id="128" w:author="Petnathean Julled" w:date="2021-07-09T21:18:00Z">
              <w:r w:rsidR="00454CE9" w:rsidRPr="00454CE9">
                <w:rPr>
                  <w:rPrChange w:id="129" w:author="Petnathean Julled" w:date="2021-07-09T21:18:00Z">
                    <w:rPr>
                      <w:b/>
                      <w:bCs/>
                      <w:sz w:val="28"/>
                    </w:rPr>
                  </w:rPrChange>
                </w:rPr>
                <w:t>2.</w:t>
              </w:r>
              <w:r w:rsidR="00454CE9" w:rsidRPr="00454CE9">
                <w:rPr>
                  <w:rPrChange w:id="130" w:author="Petnathean Julled" w:date="2021-07-09T21:18:00Z">
                    <w:rPr>
                      <w:b/>
                      <w:bCs/>
                      <w:sz w:val="28"/>
                      <w:szCs w:val="35"/>
                    </w:rPr>
                  </w:rPrChange>
                </w:rPr>
                <w:t>4</w:t>
              </w:r>
              <w:r w:rsidR="00454CE9" w:rsidRPr="00454CE9">
                <w:rPr>
                  <w:rPrChange w:id="131" w:author="Petnathean Julled" w:date="2021-07-09T21:18:00Z">
                    <w:rPr>
                      <w:b/>
                      <w:bCs/>
                      <w:sz w:val="28"/>
                    </w:rPr>
                  </w:rPrChange>
                </w:rPr>
                <w:t xml:space="preserve"> Related Work</w:t>
              </w:r>
            </w:ins>
            <w:del w:id="132" w:author="Petnathean Julled" w:date="2021-07-09T11:13:00Z">
              <w:r w:rsidRPr="00A0013C" w:rsidDel="00437758">
                <w:delText>2.4 Related Work</w:delText>
              </w:r>
            </w:del>
            <w:r w:rsidRPr="00A0013C">
              <w:fldChar w:fldCharType="end"/>
            </w:r>
            <w:del w:id="133" w:author="Petnathean Julled" w:date="2021-07-09T21:21:00Z">
              <w:r w:rsidR="003A1F11" w:rsidDel="00624809">
                <w:rPr>
                  <w:u w:val="dotted"/>
                </w:rPr>
                <w:delText> </w:delText>
              </w:r>
            </w:del>
            <w:r w:rsidR="003A1F11">
              <w:rPr>
                <w:u w:val="dotted"/>
              </w:rPr>
              <w:t>              </w:t>
            </w:r>
            <w:del w:id="134" w:author="Petnathean Julled" w:date="2021-07-09T11:17:00Z">
              <w:r w:rsidR="003A1F11" w:rsidDel="00437758">
                <w:rPr>
                  <w:u w:val="dotted"/>
                </w:rPr>
                <w:delText>                                                       </w:delText>
              </w:r>
            </w:del>
            <w:r w:rsidR="003A1F11">
              <w:rPr>
                <w:u w:val="dotted"/>
              </w:rPr>
              <w:t>                         </w:t>
            </w:r>
            <w:ins w:id="135" w:author="Petnathean Julled" w:date="2021-07-09T11:17:00Z">
              <w:r w:rsidR="00437758">
                <w:rPr>
                  <w:u w:val="dotted"/>
                </w:rPr>
                <w:t>                                                      </w:t>
              </w:r>
            </w:ins>
            <w:r w:rsidR="003A1F11">
              <w:rPr>
                <w:u w:val="dotted"/>
              </w:rPr>
              <w:t>  </w:t>
            </w:r>
          </w:p>
        </w:tc>
        <w:tc>
          <w:tcPr>
            <w:tcW w:w="745" w:type="dxa"/>
          </w:tcPr>
          <w:p w14:paraId="57CE1233" w14:textId="748D1E83" w:rsidR="00604AE4" w:rsidRPr="00FA2708" w:rsidRDefault="00604AE4" w:rsidP="003A1F11">
            <w:pPr>
              <w:spacing w:line="360" w:lineRule="auto"/>
            </w:pPr>
            <w:r w:rsidRPr="00FA2708">
              <w:fldChar w:fldCharType="begin"/>
            </w:r>
            <w:r w:rsidRPr="00FA2708">
              <w:instrText xml:space="preserve"> PAGEREF CHAPTERII_24 \h </w:instrText>
            </w:r>
            <w:r w:rsidRPr="00FA2708">
              <w:fldChar w:fldCharType="separate"/>
            </w:r>
            <w:ins w:id="136" w:author="Petnathean Julled" w:date="2021-07-09T21:18:00Z">
              <w:r w:rsidR="00454CE9">
                <w:rPr>
                  <w:noProof/>
                </w:rPr>
                <w:t>26</w:t>
              </w:r>
            </w:ins>
            <w:del w:id="137" w:author="Petnathean Julled" w:date="2021-07-09T11:13:00Z">
              <w:r w:rsidR="002A27EE" w:rsidDel="00437758">
                <w:rPr>
                  <w:noProof/>
                </w:rPr>
                <w:delText>26</w:delText>
              </w:r>
            </w:del>
            <w:r w:rsidRPr="00FA2708">
              <w:fldChar w:fldCharType="end"/>
            </w:r>
          </w:p>
        </w:tc>
      </w:tr>
      <w:tr w:rsidR="00604AE4" w:rsidRPr="00A0013C" w14:paraId="5001286F" w14:textId="77777777" w:rsidTr="00111C0E">
        <w:tc>
          <w:tcPr>
            <w:tcW w:w="7763" w:type="dxa"/>
          </w:tcPr>
          <w:p w14:paraId="121129CA" w14:textId="7452D682" w:rsidR="00604AE4" w:rsidRPr="003A1F11" w:rsidRDefault="00604AE4" w:rsidP="008E51F8">
            <w:pPr>
              <w:spacing w:line="360" w:lineRule="auto"/>
              <w:ind w:firstLine="427"/>
              <w:rPr>
                <w:u w:val="dotted"/>
              </w:rPr>
            </w:pPr>
            <w:r w:rsidRPr="00A0013C">
              <w:fldChar w:fldCharType="begin"/>
            </w:r>
            <w:r w:rsidRPr="00A0013C">
              <w:instrText xml:space="preserve"> REF CHAPTERII_241 \h </w:instrText>
            </w:r>
            <w:r w:rsidR="00A0013C" w:rsidRPr="00A0013C">
              <w:instrText xml:space="preserve"> \* MERGEFORMAT </w:instrText>
            </w:r>
            <w:r w:rsidRPr="00A0013C">
              <w:fldChar w:fldCharType="separate"/>
            </w:r>
            <w:ins w:id="138" w:author="Petnathean Julled" w:date="2021-07-09T21:18:00Z">
              <w:r w:rsidR="00454CE9" w:rsidRPr="00454CE9">
                <w:rPr>
                  <w:rPrChange w:id="139" w:author="Petnathean Julled" w:date="2021-07-09T21:18:00Z">
                    <w:rPr>
                      <w:b/>
                      <w:bCs/>
                    </w:rPr>
                  </w:rPrChange>
                </w:rPr>
                <w:t xml:space="preserve">2.4.1 A Blockchain-Based Approach to Health Information Exchange Networks </w:t>
              </w:r>
            </w:ins>
            <w:del w:id="140" w:author="Petnathean Julled" w:date="2021-07-09T11:13:00Z">
              <w:r w:rsidRPr="00A0013C" w:rsidDel="00437758">
                <w:delText xml:space="preserve">2.4.1 A Blockchain-Based Approach to Health Information Exchange Networks </w:delText>
              </w:r>
              <w:r w:rsidRPr="00A0013C" w:rsidDel="00437758">
                <w:rPr>
                  <w:noProof/>
                </w:rPr>
                <w:delText>[34]</w:delText>
              </w:r>
            </w:del>
            <w:r w:rsidRPr="00A0013C">
              <w:fldChar w:fldCharType="end"/>
            </w:r>
            <w:ins w:id="141" w:author="Petnathean Julled" w:date="2021-07-09T21:24:00Z">
              <w:r w:rsidR="009B2655">
                <w:t>     </w:t>
              </w:r>
            </w:ins>
            <w:r w:rsidR="003A1F11">
              <w:rPr>
                <w:u w:val="dotted"/>
              </w:rPr>
              <w:t>                </w:t>
            </w:r>
            <w:del w:id="142" w:author="Petnathean Julled" w:date="2021-07-09T11:17:00Z">
              <w:r w:rsidR="003A1F11" w:rsidDel="00437758">
                <w:rPr>
                  <w:u w:val="dotted"/>
                </w:rPr>
                <w:delText> </w:delText>
              </w:r>
            </w:del>
            <w:r w:rsidR="003A1F11">
              <w:rPr>
                <w:u w:val="dotted"/>
              </w:rPr>
              <w:t>                                                                                     </w:t>
            </w:r>
          </w:p>
        </w:tc>
        <w:tc>
          <w:tcPr>
            <w:tcW w:w="745" w:type="dxa"/>
          </w:tcPr>
          <w:p w14:paraId="09C648F1" w14:textId="77777777" w:rsidR="008E51F8" w:rsidRPr="00FA2708" w:rsidRDefault="008E51F8" w:rsidP="003A1F11">
            <w:pPr>
              <w:spacing w:line="360" w:lineRule="auto"/>
            </w:pPr>
          </w:p>
          <w:p w14:paraId="377CF649" w14:textId="4A5B034D" w:rsidR="00604AE4" w:rsidRPr="00FA2708" w:rsidRDefault="00604AE4" w:rsidP="003A1F11">
            <w:pPr>
              <w:spacing w:line="360" w:lineRule="auto"/>
            </w:pPr>
            <w:r w:rsidRPr="00FA2708">
              <w:fldChar w:fldCharType="begin"/>
            </w:r>
            <w:r w:rsidRPr="00FA2708">
              <w:instrText xml:space="preserve"> PAGEREF CHAPTERII_241 \h </w:instrText>
            </w:r>
            <w:r w:rsidRPr="00FA2708">
              <w:fldChar w:fldCharType="separate"/>
            </w:r>
            <w:ins w:id="143" w:author="Petnathean Julled" w:date="2021-07-09T21:18:00Z">
              <w:r w:rsidR="00454CE9">
                <w:rPr>
                  <w:noProof/>
                </w:rPr>
                <w:t>26</w:t>
              </w:r>
            </w:ins>
            <w:del w:id="144" w:author="Petnathean Julled" w:date="2021-07-09T11:13:00Z">
              <w:r w:rsidR="002A27EE" w:rsidDel="00437758">
                <w:rPr>
                  <w:noProof/>
                </w:rPr>
                <w:delText>26</w:delText>
              </w:r>
            </w:del>
            <w:r w:rsidRPr="00FA2708">
              <w:fldChar w:fldCharType="end"/>
            </w:r>
          </w:p>
        </w:tc>
      </w:tr>
      <w:tr w:rsidR="00604AE4" w:rsidRPr="00A0013C" w14:paraId="5B002515" w14:textId="77777777" w:rsidTr="00111C0E">
        <w:tc>
          <w:tcPr>
            <w:tcW w:w="7763" w:type="dxa"/>
          </w:tcPr>
          <w:p w14:paraId="64DB3599" w14:textId="0AD7E1BD" w:rsidR="00604AE4" w:rsidRPr="003A1F11" w:rsidRDefault="00604AE4" w:rsidP="008E51F8">
            <w:pPr>
              <w:spacing w:line="360" w:lineRule="auto"/>
              <w:ind w:firstLine="427"/>
              <w:rPr>
                <w:u w:val="dotted"/>
              </w:rPr>
            </w:pPr>
            <w:r w:rsidRPr="00A0013C">
              <w:fldChar w:fldCharType="begin"/>
            </w:r>
            <w:r w:rsidRPr="00A0013C">
              <w:instrText xml:space="preserve"> REF CHAPTERII_242 \h </w:instrText>
            </w:r>
            <w:r w:rsidR="00A0013C" w:rsidRPr="00A0013C">
              <w:instrText xml:space="preserve"> \* MERGEFORMAT </w:instrText>
            </w:r>
            <w:r w:rsidRPr="00A0013C">
              <w:fldChar w:fldCharType="separate"/>
            </w:r>
            <w:ins w:id="145" w:author="Petnathean Julled" w:date="2021-07-09T21:18:00Z">
              <w:r w:rsidR="00454CE9" w:rsidRPr="00454CE9">
                <w:rPr>
                  <w:rPrChange w:id="146" w:author="Petnathean Julled" w:date="2021-07-09T21:18:00Z">
                    <w:rPr>
                      <w:b/>
                      <w:bCs/>
                    </w:rPr>
                  </w:rPrChange>
                </w:rPr>
                <w:t>2.4.2 A Case Study for Blockchain in Healthcare: “</w:t>
              </w:r>
              <w:proofErr w:type="spellStart"/>
              <w:r w:rsidR="00454CE9" w:rsidRPr="00454CE9">
                <w:rPr>
                  <w:rPrChange w:id="147" w:author="Petnathean Julled" w:date="2021-07-09T21:18:00Z">
                    <w:rPr>
                      <w:b/>
                      <w:bCs/>
                    </w:rPr>
                  </w:rPrChange>
                </w:rPr>
                <w:t>MedRec</w:t>
              </w:r>
              <w:proofErr w:type="spellEnd"/>
              <w:r w:rsidR="00454CE9" w:rsidRPr="00454CE9">
                <w:rPr>
                  <w:rPrChange w:id="148" w:author="Petnathean Julled" w:date="2021-07-09T21:18:00Z">
                    <w:rPr>
                      <w:b/>
                      <w:bCs/>
                    </w:rPr>
                  </w:rPrChange>
                </w:rPr>
                <w:t xml:space="preserve">” Prototype for Electronic Health Records and Medical Research Data </w:t>
              </w:r>
            </w:ins>
            <w:del w:id="149" w:author="Petnathean Julled" w:date="2021-07-09T11:13:00Z">
              <w:r w:rsidRPr="00A0013C" w:rsidDel="00437758">
                <w:delText xml:space="preserve">2.4.2 A Case Study for Blockchain in Healthcare: “MedRec” prototype for electronic health records and medical research data </w:delText>
              </w:r>
              <w:r w:rsidRPr="00A0013C" w:rsidDel="00437758">
                <w:rPr>
                  <w:noProof/>
                </w:rPr>
                <w:delText>[35]</w:delText>
              </w:r>
            </w:del>
            <w:r w:rsidRPr="00A0013C">
              <w:fldChar w:fldCharType="end"/>
            </w:r>
            <w:ins w:id="150" w:author="Petnathean Julled" w:date="2021-07-09T21:25:00Z">
              <w:r w:rsidR="009B2655">
                <w:t>    </w:t>
              </w:r>
            </w:ins>
            <w:r w:rsidR="003A1F11">
              <w:rPr>
                <w:u w:val="dotted"/>
              </w:rPr>
              <w:t>     </w:t>
            </w:r>
            <w:del w:id="151" w:author="Petnathean Julled" w:date="2021-07-09T11:18:00Z">
              <w:r w:rsidR="003A1F11" w:rsidDel="00437758">
                <w:rPr>
                  <w:u w:val="dotted"/>
                </w:rPr>
                <w:delText>       </w:delText>
              </w:r>
            </w:del>
            <w:ins w:id="152" w:author="Petnathean Julled" w:date="2021-07-09T11:18:00Z">
              <w:r w:rsidR="00437758">
                <w:rPr>
                  <w:u w:val="dotted"/>
                </w:rPr>
                <w:t> </w:t>
              </w:r>
            </w:ins>
            <w:r w:rsidR="003A1F11">
              <w:rPr>
                <w:u w:val="dotted"/>
              </w:rPr>
              <w:t>                  </w:t>
            </w:r>
          </w:p>
        </w:tc>
        <w:tc>
          <w:tcPr>
            <w:tcW w:w="745" w:type="dxa"/>
          </w:tcPr>
          <w:p w14:paraId="0130A408" w14:textId="77777777" w:rsidR="008E51F8" w:rsidRPr="00FA2708" w:rsidRDefault="008E51F8" w:rsidP="003A1F11">
            <w:pPr>
              <w:spacing w:line="360" w:lineRule="auto"/>
            </w:pPr>
          </w:p>
          <w:p w14:paraId="48A41D2D" w14:textId="582A8712" w:rsidR="00604AE4" w:rsidRPr="00FA2708" w:rsidRDefault="00604AE4" w:rsidP="003A1F11">
            <w:pPr>
              <w:spacing w:line="360" w:lineRule="auto"/>
            </w:pPr>
            <w:r w:rsidRPr="00FA2708">
              <w:fldChar w:fldCharType="begin"/>
            </w:r>
            <w:r w:rsidRPr="00FA2708">
              <w:instrText xml:space="preserve"> PAGEREF CHAPTERII_242 \h </w:instrText>
            </w:r>
            <w:r w:rsidRPr="00FA2708">
              <w:fldChar w:fldCharType="separate"/>
            </w:r>
            <w:ins w:id="153" w:author="Petnathean Julled" w:date="2021-07-09T21:18:00Z">
              <w:r w:rsidR="00454CE9">
                <w:rPr>
                  <w:noProof/>
                </w:rPr>
                <w:t>27</w:t>
              </w:r>
            </w:ins>
            <w:del w:id="154" w:author="Petnathean Julled" w:date="2021-07-09T11:13:00Z">
              <w:r w:rsidR="002A27EE" w:rsidDel="00437758">
                <w:rPr>
                  <w:noProof/>
                </w:rPr>
                <w:delText>27</w:delText>
              </w:r>
            </w:del>
            <w:r w:rsidRPr="00FA2708">
              <w:fldChar w:fldCharType="end"/>
            </w:r>
          </w:p>
        </w:tc>
      </w:tr>
      <w:tr w:rsidR="00604AE4" w:rsidRPr="00A0013C" w14:paraId="283F85A7" w14:textId="77777777" w:rsidTr="00111C0E">
        <w:tc>
          <w:tcPr>
            <w:tcW w:w="7763" w:type="dxa"/>
          </w:tcPr>
          <w:p w14:paraId="7D2BAC14" w14:textId="5CAA6EDF" w:rsidR="00604AE4" w:rsidRPr="003A1F11" w:rsidRDefault="00604AE4" w:rsidP="008E51F8">
            <w:pPr>
              <w:spacing w:line="360" w:lineRule="auto"/>
              <w:ind w:firstLine="427"/>
              <w:rPr>
                <w:u w:val="dotted"/>
              </w:rPr>
            </w:pPr>
            <w:r w:rsidRPr="00A0013C">
              <w:fldChar w:fldCharType="begin"/>
            </w:r>
            <w:r w:rsidRPr="00A0013C">
              <w:instrText xml:space="preserve"> REF CHAPTERII_243 \h </w:instrText>
            </w:r>
            <w:r w:rsidR="00A0013C" w:rsidRPr="00A0013C">
              <w:instrText xml:space="preserve"> \* MERGEFORMAT </w:instrText>
            </w:r>
            <w:r w:rsidRPr="00A0013C">
              <w:fldChar w:fldCharType="separate"/>
            </w:r>
            <w:ins w:id="155" w:author="Petnathean Julled" w:date="2021-07-09T21:18:00Z">
              <w:r w:rsidR="00454CE9" w:rsidRPr="00454CE9">
                <w:rPr>
                  <w:rPrChange w:id="156" w:author="Petnathean Julled" w:date="2021-07-09T21:18:00Z">
                    <w:rPr>
                      <w:b/>
                      <w:bCs/>
                    </w:rPr>
                  </w:rPrChange>
                </w:rPr>
                <w:t>2.4.3</w:t>
              </w:r>
              <w:r w:rsidR="00454CE9" w:rsidRPr="00454CE9">
                <w:rPr>
                  <w:spacing w:val="-12"/>
                  <w:rPrChange w:id="157" w:author="Petnathean Julled" w:date="2021-07-09T21:18:00Z">
                    <w:rPr>
                      <w:b/>
                      <w:bCs/>
                      <w:spacing w:val="-12"/>
                    </w:rPr>
                  </w:rPrChange>
                </w:rPr>
                <w:t xml:space="preserve"> </w:t>
              </w:r>
              <w:r w:rsidR="00454CE9" w:rsidRPr="00454CE9">
                <w:rPr>
                  <w:rPrChange w:id="158" w:author="Petnathean Julled" w:date="2021-07-09T21:18:00Z">
                    <w:rPr>
                      <w:b/>
                      <w:bCs/>
                    </w:rPr>
                  </w:rPrChange>
                </w:rPr>
                <w:t xml:space="preserve">Blockchain-Based Data Preservation System for Medical Data </w:t>
              </w:r>
            </w:ins>
            <w:del w:id="159" w:author="Petnathean Julled" w:date="2021-07-09T11:13:00Z">
              <w:r w:rsidRPr="00A0013C" w:rsidDel="00437758">
                <w:delText>2.4.3</w:delText>
              </w:r>
              <w:r w:rsidRPr="00A0013C" w:rsidDel="00437758">
                <w:rPr>
                  <w:spacing w:val="-12"/>
                </w:rPr>
                <w:delText xml:space="preserve"> </w:delText>
              </w:r>
              <w:r w:rsidRPr="00A0013C" w:rsidDel="00437758">
                <w:delText xml:space="preserve">Blockchain-Based Data Preservation System for Medical Data </w:delText>
              </w:r>
              <w:r w:rsidRPr="00A0013C" w:rsidDel="00437758">
                <w:rPr>
                  <w:noProof/>
                </w:rPr>
                <w:delText>[37]</w:delText>
              </w:r>
            </w:del>
            <w:r w:rsidRPr="00A0013C">
              <w:fldChar w:fldCharType="end"/>
            </w:r>
            <w:r w:rsidR="003A1F11">
              <w:rPr>
                <w:u w:val="dotted"/>
              </w:rPr>
              <w:t> </w:t>
            </w:r>
            <w:ins w:id="160" w:author="Petnathean Julled" w:date="2021-07-09T21:25:00Z">
              <w:r w:rsidR="009B2655">
                <w:rPr>
                  <w:u w:val="dotted"/>
                </w:rPr>
                <w:t>   </w:t>
              </w:r>
            </w:ins>
            <w:r w:rsidR="003A1F11">
              <w:rPr>
                <w:u w:val="dotted"/>
              </w:rPr>
              <w:t> </w:t>
            </w:r>
          </w:p>
        </w:tc>
        <w:tc>
          <w:tcPr>
            <w:tcW w:w="745" w:type="dxa"/>
          </w:tcPr>
          <w:p w14:paraId="0F757614" w14:textId="2C8BE508" w:rsidR="00604AE4" w:rsidRPr="00FA2708" w:rsidRDefault="00604AE4" w:rsidP="003A1F11">
            <w:pPr>
              <w:spacing w:line="360" w:lineRule="auto"/>
            </w:pPr>
            <w:r w:rsidRPr="00FA2708">
              <w:fldChar w:fldCharType="begin"/>
            </w:r>
            <w:r w:rsidRPr="00FA2708">
              <w:instrText xml:space="preserve"> PAGEREF CHAPTERII_243 \h </w:instrText>
            </w:r>
            <w:r w:rsidRPr="00FA2708">
              <w:fldChar w:fldCharType="separate"/>
            </w:r>
            <w:ins w:id="161" w:author="Petnathean Julled" w:date="2021-07-09T21:18:00Z">
              <w:r w:rsidR="00454CE9">
                <w:rPr>
                  <w:noProof/>
                </w:rPr>
                <w:t>27</w:t>
              </w:r>
            </w:ins>
            <w:del w:id="162" w:author="Petnathean Julled" w:date="2021-07-09T11:13:00Z">
              <w:r w:rsidR="002A27EE" w:rsidDel="00437758">
                <w:rPr>
                  <w:noProof/>
                </w:rPr>
                <w:delText>27</w:delText>
              </w:r>
            </w:del>
            <w:r w:rsidRPr="00FA2708">
              <w:fldChar w:fldCharType="end"/>
            </w:r>
          </w:p>
        </w:tc>
      </w:tr>
      <w:tr w:rsidR="00604AE4" w:rsidRPr="00A0013C" w14:paraId="1285CEC1" w14:textId="77777777" w:rsidTr="00111C0E">
        <w:tc>
          <w:tcPr>
            <w:tcW w:w="7763" w:type="dxa"/>
          </w:tcPr>
          <w:p w14:paraId="14FB214E" w14:textId="10AAD69C" w:rsidR="00604AE4" w:rsidRPr="003A1F11" w:rsidRDefault="00604AE4" w:rsidP="008E51F8">
            <w:pPr>
              <w:spacing w:line="360" w:lineRule="auto"/>
              <w:ind w:firstLine="427"/>
              <w:rPr>
                <w:u w:val="dotted"/>
              </w:rPr>
            </w:pPr>
            <w:r w:rsidRPr="00A0013C">
              <w:fldChar w:fldCharType="begin"/>
            </w:r>
            <w:r w:rsidRPr="00A0013C">
              <w:instrText xml:space="preserve"> REF CHAPTERII_244 \h </w:instrText>
            </w:r>
            <w:r w:rsidR="00A0013C" w:rsidRPr="00A0013C">
              <w:instrText xml:space="preserve"> \* MERGEFORMAT </w:instrText>
            </w:r>
            <w:r w:rsidRPr="00A0013C">
              <w:fldChar w:fldCharType="separate"/>
            </w:r>
            <w:ins w:id="163" w:author="Petnathean Julled" w:date="2021-07-09T21:18:00Z">
              <w:r w:rsidR="00454CE9" w:rsidRPr="00454CE9">
                <w:rPr>
                  <w:rPrChange w:id="164" w:author="Petnathean Julled" w:date="2021-07-09T21:18:00Z">
                    <w:rPr>
                      <w:b/>
                      <w:bCs/>
                    </w:rPr>
                  </w:rPrChange>
                </w:rPr>
                <w:t xml:space="preserve">2.4.4 Blockchain-Based Electronic Healthcare Record System for Healthcare 4.0 Applications </w:t>
              </w:r>
            </w:ins>
            <w:del w:id="165" w:author="Petnathean Julled" w:date="2021-07-09T11:13:00Z">
              <w:r w:rsidRPr="00A0013C" w:rsidDel="00437758">
                <w:delText xml:space="preserve">2.4.4 Blockchain-based electronic healthcare record system for healthcare 4.0 applications </w:delText>
              </w:r>
              <w:r w:rsidRPr="00A0013C" w:rsidDel="00437758">
                <w:rPr>
                  <w:noProof/>
                </w:rPr>
                <w:delText>[38]</w:delText>
              </w:r>
            </w:del>
            <w:r w:rsidRPr="00A0013C">
              <w:fldChar w:fldCharType="end"/>
            </w:r>
            <w:r w:rsidR="003A1F11">
              <w:rPr>
                <w:u w:val="dotted"/>
              </w:rPr>
              <w:t> </w:t>
            </w:r>
            <w:ins w:id="166" w:author="Petnathean Julled" w:date="2021-07-09T21:25:00Z">
              <w:r w:rsidR="009B2655">
                <w:rPr>
                  <w:u w:val="dotted"/>
                </w:rPr>
                <w:t>     </w:t>
              </w:r>
            </w:ins>
            <w:r w:rsidR="003A1F11">
              <w:rPr>
                <w:u w:val="dotted"/>
              </w:rPr>
              <w:t>    </w:t>
            </w:r>
            <w:del w:id="167" w:author="Petnathean Julled" w:date="2021-07-09T11:18:00Z">
              <w:r w:rsidR="003A1F11" w:rsidDel="00437758">
                <w:rPr>
                  <w:u w:val="dotted"/>
                </w:rPr>
                <w:delText>              </w:delText>
              </w:r>
            </w:del>
            <w:r w:rsidR="003A1F11">
              <w:rPr>
                <w:u w:val="dotted"/>
              </w:rPr>
              <w:t>         </w:t>
            </w:r>
            <w:del w:id="168" w:author="Petnathean Julled" w:date="2021-07-09T11:18:00Z">
              <w:r w:rsidR="003A1F11" w:rsidDel="00437758">
                <w:rPr>
                  <w:u w:val="dotted"/>
                </w:rPr>
                <w:delText>              </w:delText>
              </w:r>
            </w:del>
            <w:ins w:id="169" w:author="Petnathean Julled" w:date="2021-07-09T11:18:00Z">
              <w:r w:rsidR="00437758">
                <w:rPr>
                  <w:u w:val="dotted"/>
                </w:rPr>
                <w:t>       </w:t>
              </w:r>
            </w:ins>
            <w:r w:rsidR="003A1F11">
              <w:rPr>
                <w:u w:val="dotted"/>
              </w:rPr>
              <w:t>                                                  </w:t>
            </w:r>
          </w:p>
        </w:tc>
        <w:tc>
          <w:tcPr>
            <w:tcW w:w="745" w:type="dxa"/>
          </w:tcPr>
          <w:p w14:paraId="334BD661" w14:textId="77777777" w:rsidR="008E51F8" w:rsidRPr="00FA2708" w:rsidRDefault="008E51F8" w:rsidP="003A1F11">
            <w:pPr>
              <w:spacing w:line="360" w:lineRule="auto"/>
            </w:pPr>
          </w:p>
          <w:p w14:paraId="01396935" w14:textId="21E96BEC" w:rsidR="00604AE4" w:rsidRPr="00FA2708" w:rsidRDefault="00604AE4" w:rsidP="003A1F11">
            <w:pPr>
              <w:spacing w:line="360" w:lineRule="auto"/>
            </w:pPr>
            <w:r w:rsidRPr="00FA2708">
              <w:fldChar w:fldCharType="begin"/>
            </w:r>
            <w:r w:rsidRPr="00FA2708">
              <w:instrText xml:space="preserve"> PAGEREF CHAPTERII_244 \h </w:instrText>
            </w:r>
            <w:r w:rsidRPr="00FA2708">
              <w:fldChar w:fldCharType="separate"/>
            </w:r>
            <w:ins w:id="170" w:author="Petnathean Julled" w:date="2021-07-09T21:18:00Z">
              <w:r w:rsidR="00454CE9">
                <w:rPr>
                  <w:noProof/>
                </w:rPr>
                <w:t>28</w:t>
              </w:r>
            </w:ins>
            <w:del w:id="171" w:author="Petnathean Julled" w:date="2021-07-09T11:13:00Z">
              <w:r w:rsidR="002A27EE" w:rsidDel="00437758">
                <w:rPr>
                  <w:noProof/>
                </w:rPr>
                <w:delText>28</w:delText>
              </w:r>
            </w:del>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6B93A867"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II \h </w:instrText>
            </w:r>
            <w:r w:rsidRPr="00FA2708">
              <w:rPr>
                <w:b/>
                <w:bCs/>
              </w:rPr>
            </w:r>
            <w:r w:rsidRPr="00FA2708">
              <w:rPr>
                <w:b/>
                <w:bCs/>
              </w:rPr>
              <w:fldChar w:fldCharType="separate"/>
            </w:r>
            <w:ins w:id="172" w:author="Petnathean Julled" w:date="2021-07-09T21:18:00Z">
              <w:r w:rsidR="00454CE9">
                <w:rPr>
                  <w:b/>
                  <w:bCs/>
                  <w:noProof/>
                </w:rPr>
                <w:t>29</w:t>
              </w:r>
            </w:ins>
            <w:del w:id="173" w:author="Petnathean Julled" w:date="2021-07-09T11:13:00Z">
              <w:r w:rsidR="002A27EE" w:rsidDel="00437758">
                <w:rPr>
                  <w:b/>
                  <w:bCs/>
                  <w:noProof/>
                </w:rPr>
                <w:delText>29</w:delText>
              </w:r>
            </w:del>
            <w:r w:rsidRPr="00FA2708">
              <w:rPr>
                <w:b/>
                <w:bCs/>
              </w:rPr>
              <w:fldChar w:fldCharType="end"/>
            </w:r>
          </w:p>
        </w:tc>
      </w:tr>
      <w:tr w:rsidR="00604AE4" w:rsidRPr="00A0013C" w14:paraId="65794D0E" w14:textId="77777777" w:rsidTr="00111C0E">
        <w:tc>
          <w:tcPr>
            <w:tcW w:w="7763" w:type="dxa"/>
          </w:tcPr>
          <w:p w14:paraId="3C41A240" w14:textId="2D48A4BB" w:rsidR="00604AE4" w:rsidRPr="00F73BD6" w:rsidRDefault="008E51F8" w:rsidP="00A0013C">
            <w:pPr>
              <w:spacing w:line="360" w:lineRule="auto"/>
              <w:rPr>
                <w:rFonts w:cstheme="minorBidi"/>
                <w:u w:val="dotted"/>
                <w:cs/>
              </w:rPr>
            </w:pPr>
            <w:r>
              <w:t xml:space="preserve">3.1 </w:t>
            </w:r>
            <w:r w:rsidR="00604AE4" w:rsidRPr="00A0013C">
              <w:fldChar w:fldCharType="begin"/>
            </w:r>
            <w:r w:rsidR="00604AE4" w:rsidRPr="00A0013C">
              <w:instrText xml:space="preserve"> REF CHAPTERIII_31 \h </w:instrText>
            </w:r>
            <w:r w:rsidR="00A0013C" w:rsidRPr="00A0013C">
              <w:instrText xml:space="preserve"> \* MERGEFORMAT </w:instrText>
            </w:r>
            <w:r w:rsidR="00604AE4" w:rsidRPr="00A0013C">
              <w:fldChar w:fldCharType="separate"/>
            </w:r>
            <w:ins w:id="174" w:author="Petnathean Julled" w:date="2021-07-09T21:18:00Z">
              <w:r w:rsidR="00454CE9">
                <w:t>Use Case Scenario</w:t>
              </w:r>
            </w:ins>
            <w:del w:id="175" w:author="Petnathean Julled" w:date="2021-07-09T11:13:00Z">
              <w:r w:rsidR="00604AE4" w:rsidRPr="00A0013C" w:rsidDel="00437758">
                <w:delText>Use case scenario</w:delText>
              </w:r>
            </w:del>
            <w:r w:rsidR="00604AE4" w:rsidRPr="00A0013C">
              <w:fldChar w:fldCharType="end"/>
            </w:r>
            <w:r w:rsidR="003A1F11">
              <w:rPr>
                <w:u w:val="dotted"/>
              </w:rPr>
              <w:t>  </w:t>
            </w:r>
            <w:del w:id="176" w:author="Petnathean Julled" w:date="2021-07-09T21:21:00Z">
              <w:r w:rsidR="003A1F11" w:rsidDel="00624809">
                <w:rPr>
                  <w:u w:val="dotted"/>
                </w:rPr>
                <w:delText> </w:delText>
              </w:r>
            </w:del>
            <w:r w:rsidR="003A1F11">
              <w:rPr>
                <w:u w:val="dotted"/>
              </w:rPr>
              <w:t>                                                       </w:t>
            </w:r>
            <w:ins w:id="177" w:author="Petnathean Julled" w:date="2021-07-09T11:18:00Z">
              <w:r w:rsidR="00437758">
                <w:rPr>
                  <w:u w:val="dotted"/>
                </w:rPr>
                <w:t>     </w:t>
              </w:r>
            </w:ins>
            <w:del w:id="178" w:author="Petnathean Julled" w:date="2021-07-09T11:18:00Z">
              <w:r w:rsidR="003A1F11" w:rsidDel="00437758">
                <w:rPr>
                  <w:u w:val="dotted"/>
                </w:rPr>
                <w:delText>         </w:delText>
              </w:r>
            </w:del>
            <w:r w:rsidR="003A1F11">
              <w:rPr>
                <w:u w:val="dotted"/>
              </w:rPr>
              <w:t>               </w:t>
            </w:r>
            <w:ins w:id="179" w:author="Petnathean Julled" w:date="2021-07-09T11:19:00Z">
              <w:r w:rsidR="00437758">
                <w:rPr>
                  <w:u w:val="dotted"/>
                </w:rPr>
                <w:t> </w:t>
              </w:r>
            </w:ins>
            <w:r w:rsidR="003A1F11">
              <w:rPr>
                <w:u w:val="dotted"/>
              </w:rPr>
              <w:t>         </w:t>
            </w:r>
          </w:p>
        </w:tc>
        <w:tc>
          <w:tcPr>
            <w:tcW w:w="745" w:type="dxa"/>
          </w:tcPr>
          <w:p w14:paraId="3CFA32BD" w14:textId="295EBEAE" w:rsidR="00604AE4" w:rsidRPr="00FA2708" w:rsidRDefault="00604AE4" w:rsidP="003A1F11">
            <w:pPr>
              <w:spacing w:line="360" w:lineRule="auto"/>
            </w:pPr>
            <w:r w:rsidRPr="00FA2708">
              <w:fldChar w:fldCharType="begin"/>
            </w:r>
            <w:r w:rsidRPr="00FA2708">
              <w:instrText xml:space="preserve"> PAGEREF CHAPTERIII_31 \h </w:instrText>
            </w:r>
            <w:r w:rsidRPr="00FA2708">
              <w:fldChar w:fldCharType="separate"/>
            </w:r>
            <w:ins w:id="180" w:author="Petnathean Julled" w:date="2021-07-09T21:18:00Z">
              <w:r w:rsidR="00454CE9">
                <w:rPr>
                  <w:noProof/>
                </w:rPr>
                <w:t>29</w:t>
              </w:r>
            </w:ins>
            <w:del w:id="181" w:author="Petnathean Julled" w:date="2021-07-09T11:13:00Z">
              <w:r w:rsidR="002A27EE" w:rsidDel="00437758">
                <w:rPr>
                  <w:noProof/>
                </w:rPr>
                <w:delText>29</w:delText>
              </w:r>
            </w:del>
            <w:r w:rsidRPr="00FA2708">
              <w:fldChar w:fldCharType="end"/>
            </w:r>
          </w:p>
        </w:tc>
      </w:tr>
      <w:tr w:rsidR="00604AE4" w:rsidRPr="00A0013C" w14:paraId="01288530" w14:textId="77777777" w:rsidTr="00111C0E">
        <w:tc>
          <w:tcPr>
            <w:tcW w:w="7763" w:type="dxa"/>
          </w:tcPr>
          <w:p w14:paraId="491072A0" w14:textId="6C067491" w:rsidR="00604AE4" w:rsidRPr="00F73BD6" w:rsidRDefault="008E51F8" w:rsidP="00A0013C">
            <w:pPr>
              <w:spacing w:line="360" w:lineRule="auto"/>
              <w:rPr>
                <w:rFonts w:cstheme="minorBidi"/>
                <w:u w:val="dotted"/>
              </w:rPr>
            </w:pPr>
            <w:r>
              <w:t xml:space="preserve">3.2 </w:t>
            </w:r>
            <w:r w:rsidR="00604AE4" w:rsidRPr="00A0013C">
              <w:fldChar w:fldCharType="begin"/>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del w:id="182"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170A4C94" w14:textId="3B31FCB2" w:rsidR="00604AE4" w:rsidRPr="00FA2708" w:rsidRDefault="00604AE4" w:rsidP="003A1F11">
            <w:pPr>
              <w:spacing w:line="360" w:lineRule="auto"/>
            </w:pPr>
            <w:r w:rsidRPr="00FA2708">
              <w:fldChar w:fldCharType="begin"/>
            </w:r>
            <w:r w:rsidRPr="00FA2708">
              <w:instrText xml:space="preserve"> PAGEREF CHAPTERIII_32 \h </w:instrText>
            </w:r>
            <w:r w:rsidRPr="00FA2708">
              <w:fldChar w:fldCharType="separate"/>
            </w:r>
            <w:ins w:id="183" w:author="Petnathean Julled" w:date="2021-07-09T21:18:00Z">
              <w:r w:rsidR="00454CE9">
                <w:rPr>
                  <w:noProof/>
                </w:rPr>
                <w:t>30</w:t>
              </w:r>
            </w:ins>
            <w:del w:id="184" w:author="Petnathean Julled" w:date="2021-07-09T11:13:00Z">
              <w:r w:rsidR="002A27EE" w:rsidDel="00437758">
                <w:rPr>
                  <w:noProof/>
                </w:rPr>
                <w:delText>30</w:delText>
              </w:r>
            </w:del>
            <w:r w:rsidRPr="00FA2708">
              <w:fldChar w:fldCharType="end"/>
            </w:r>
          </w:p>
        </w:tc>
      </w:tr>
      <w:tr w:rsidR="00604AE4" w:rsidRPr="00A0013C" w14:paraId="238711B7" w14:textId="77777777" w:rsidTr="00111C0E">
        <w:tc>
          <w:tcPr>
            <w:tcW w:w="7763" w:type="dxa"/>
          </w:tcPr>
          <w:p w14:paraId="7D835ECD" w14:textId="582C0F02" w:rsidR="00604AE4" w:rsidRPr="00F73BD6" w:rsidRDefault="008E51F8" w:rsidP="00A0013C">
            <w:pPr>
              <w:spacing w:line="360" w:lineRule="auto"/>
              <w:rPr>
                <w:rFonts w:cstheme="minorBidi"/>
                <w:u w:val="dotted"/>
              </w:rPr>
            </w:pPr>
            <w:r>
              <w:t xml:space="preserve">3.3 </w:t>
            </w:r>
            <w:r w:rsidR="00604AE4" w:rsidRPr="00A0013C">
              <w:fldChar w:fldCharType="begin"/>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del w:id="185" w:author="Petnathean Julled" w:date="2021-07-09T21:21:00Z">
              <w:r w:rsidR="00F73BD6" w:rsidDel="00624809">
                <w:rPr>
                  <w:rFonts w:cstheme="minorBidi" w:hint="cs"/>
                  <w:u w:val="dotted"/>
                  <w:cs/>
                </w:rPr>
                <w:delText> </w:delText>
              </w:r>
            </w:del>
            <w:r w:rsidR="00F73BD6">
              <w:rPr>
                <w:rFonts w:cstheme="minorBidi" w:hint="cs"/>
                <w:u w:val="dotted"/>
                <w:cs/>
              </w:rPr>
              <w:t>                                                                                              </w:t>
            </w:r>
            <w:del w:id="186"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3D8E99E" w14:textId="1CAEA703" w:rsidR="00604AE4" w:rsidRPr="00FA2708" w:rsidRDefault="00604AE4" w:rsidP="003A1F11">
            <w:pPr>
              <w:spacing w:line="360" w:lineRule="auto"/>
            </w:pPr>
            <w:r w:rsidRPr="00FA2708">
              <w:fldChar w:fldCharType="begin"/>
            </w:r>
            <w:r w:rsidRPr="00FA2708">
              <w:instrText xml:space="preserve"> PAGEREF CHAPTERIII_33 \h </w:instrText>
            </w:r>
            <w:r w:rsidRPr="00FA2708">
              <w:fldChar w:fldCharType="separate"/>
            </w:r>
            <w:ins w:id="187" w:author="Petnathean Julled" w:date="2021-07-09T21:18:00Z">
              <w:r w:rsidR="00454CE9">
                <w:rPr>
                  <w:noProof/>
                </w:rPr>
                <w:t>31</w:t>
              </w:r>
            </w:ins>
            <w:del w:id="188" w:author="Petnathean Julled" w:date="2021-07-09T11:13:00Z">
              <w:r w:rsidR="002A27EE" w:rsidDel="00437758">
                <w:rPr>
                  <w:noProof/>
                </w:rPr>
                <w:delText>31</w:delText>
              </w:r>
            </w:del>
            <w:r w:rsidRPr="00FA2708">
              <w:fldChar w:fldCharType="end"/>
            </w:r>
          </w:p>
        </w:tc>
      </w:tr>
      <w:tr w:rsidR="00604AE4" w:rsidRPr="00A0013C" w14:paraId="770A3098" w14:textId="77777777" w:rsidTr="00111C0E">
        <w:tc>
          <w:tcPr>
            <w:tcW w:w="7763" w:type="dxa"/>
          </w:tcPr>
          <w:p w14:paraId="6520D903" w14:textId="0BD3D200" w:rsidR="00604AE4" w:rsidRPr="00F73BD6" w:rsidRDefault="008E51F8" w:rsidP="00A0013C">
            <w:pPr>
              <w:spacing w:line="360" w:lineRule="auto"/>
              <w:rPr>
                <w:rFonts w:cstheme="minorBidi"/>
                <w:u w:val="dotted"/>
              </w:rPr>
            </w:pPr>
            <w:r>
              <w:t xml:space="preserve">3.4 </w:t>
            </w:r>
            <w:r w:rsidR="00604AE4" w:rsidRPr="00A0013C">
              <w:fldChar w:fldCharType="begin"/>
            </w:r>
            <w:r w:rsidR="00604AE4" w:rsidRPr="00A0013C">
              <w:instrText xml:space="preserve"> REF CHAPTERIII_34 \h </w:instrText>
            </w:r>
            <w:r w:rsidR="00A0013C" w:rsidRPr="00A0013C">
              <w:instrText xml:space="preserve"> \* MERGEFORMAT </w:instrText>
            </w:r>
            <w:r w:rsidR="00604AE4" w:rsidRPr="00A0013C">
              <w:fldChar w:fldCharType="separate"/>
            </w:r>
            <w:ins w:id="189" w:author="Petnathean Julled" w:date="2021-07-09T21:18:00Z">
              <w:r w:rsidR="00454CE9" w:rsidRPr="008A6DD2">
                <w:t xml:space="preserve">Integrating Blockchain with </w:t>
              </w:r>
              <w:proofErr w:type="spellStart"/>
              <w:r w:rsidR="00454CE9" w:rsidRPr="008A6DD2">
                <w:t>XDS.b</w:t>
              </w:r>
              <w:proofErr w:type="spellEnd"/>
              <w:r w:rsidR="00454CE9">
                <w:t xml:space="preserve"> Profile</w:t>
              </w:r>
            </w:ins>
            <w:del w:id="190" w:author="Petnathean Julled" w:date="2021-07-09T11:13:00Z">
              <w:r w:rsidR="00604AE4" w:rsidRPr="00A0013C" w:rsidDel="00437758">
                <w:delText>Integrating Blockchain with XDS.b Profile</w:delText>
              </w:r>
            </w:del>
            <w:r w:rsidR="00604AE4" w:rsidRPr="00A0013C">
              <w:fldChar w:fldCharType="end"/>
            </w:r>
            <w:del w:id="191" w:author="Petnathean Julled" w:date="2021-07-09T21:21:00Z">
              <w:r w:rsidR="00F73BD6" w:rsidDel="00624809">
                <w:rPr>
                  <w:rFonts w:cstheme="minorBidi" w:hint="cs"/>
                  <w:u w:val="dotted"/>
                  <w:cs/>
                </w:rPr>
                <w:delText> </w:delText>
              </w:r>
            </w:del>
            <w:r w:rsidR="00F73BD6">
              <w:rPr>
                <w:rFonts w:cstheme="minorBidi" w:hint="cs"/>
                <w:u w:val="dotted"/>
                <w:cs/>
              </w:rPr>
              <w:t>                                                       </w:t>
            </w:r>
            <w:del w:id="192"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83226E0" w14:textId="0D52B318" w:rsidR="00604AE4" w:rsidRPr="00FA2708" w:rsidRDefault="00604AE4" w:rsidP="003A1F11">
            <w:pPr>
              <w:spacing w:line="360" w:lineRule="auto"/>
            </w:pPr>
            <w:r w:rsidRPr="00FA2708">
              <w:fldChar w:fldCharType="begin"/>
            </w:r>
            <w:r w:rsidRPr="00FA2708">
              <w:instrText xml:space="preserve"> PAGEREF CHAPTERIII_34 \h </w:instrText>
            </w:r>
            <w:r w:rsidRPr="00FA2708">
              <w:fldChar w:fldCharType="separate"/>
            </w:r>
            <w:ins w:id="193" w:author="Petnathean Julled" w:date="2021-07-09T21:18:00Z">
              <w:r w:rsidR="00454CE9">
                <w:rPr>
                  <w:noProof/>
                </w:rPr>
                <w:t>32</w:t>
              </w:r>
            </w:ins>
            <w:del w:id="194" w:author="Petnathean Julled" w:date="2021-07-09T11:13:00Z">
              <w:r w:rsidR="002A27EE" w:rsidDel="00437758">
                <w:rPr>
                  <w:noProof/>
                </w:rPr>
                <w:delText>32</w:delText>
              </w:r>
            </w:del>
            <w:r w:rsidRPr="00FA2708">
              <w:fldChar w:fldCharType="end"/>
            </w:r>
          </w:p>
        </w:tc>
      </w:tr>
      <w:tr w:rsidR="00604AE4" w:rsidRPr="00A0013C" w14:paraId="6B9592E2" w14:textId="77777777" w:rsidTr="00111C0E">
        <w:tc>
          <w:tcPr>
            <w:tcW w:w="7763" w:type="dxa"/>
          </w:tcPr>
          <w:p w14:paraId="67232A3A" w14:textId="582B647D" w:rsidR="00604AE4" w:rsidRPr="00F73BD6" w:rsidRDefault="00604AE4" w:rsidP="00624809">
            <w:pPr>
              <w:pStyle w:val="Heading2"/>
              <w:rPr>
                <w:rFonts w:cstheme="minorBidi"/>
                <w:b w:val="0"/>
                <w:bCs w:val="0"/>
                <w:sz w:val="24"/>
                <w:szCs w:val="24"/>
                <w:u w:val="dotted"/>
              </w:rPr>
              <w:pPrChange w:id="195" w:author="Petnathean Julled" w:date="2021-07-09T21:21:00Z">
                <w:pPr>
                  <w:pStyle w:val="Heading2"/>
                </w:pPr>
              </w:pPrChange>
            </w:pPr>
            <w:r w:rsidRPr="00A0013C">
              <w:rPr>
                <w:b w:val="0"/>
                <w:bCs w:val="0"/>
                <w:sz w:val="24"/>
                <w:szCs w:val="24"/>
              </w:rPr>
              <w:fldChar w:fldCharType="begin"/>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196" w:author="Petnathean Julled" w:date="2021-07-09T21:18:00Z">
              <w:r w:rsidR="00454CE9" w:rsidRPr="00454CE9">
                <w:rPr>
                  <w:b w:val="0"/>
                  <w:bCs w:val="0"/>
                  <w:sz w:val="24"/>
                  <w:szCs w:val="24"/>
                  <w:rPrChange w:id="197" w:author="Petnathean Julled" w:date="2021-07-09T21:18:00Z">
                    <w:rPr/>
                  </w:rPrChange>
                </w:rPr>
                <w:t>3.5 Design Functions</w:t>
              </w:r>
            </w:ins>
            <w:del w:id="198" w:author="Petnathean Julled" w:date="2021-07-09T11:13:00Z">
              <w:r w:rsidRPr="00A0013C" w:rsidDel="00437758">
                <w:rPr>
                  <w:b w:val="0"/>
                  <w:bCs w:val="0"/>
                  <w:sz w:val="24"/>
                  <w:szCs w:val="24"/>
                </w:rPr>
                <w:delText>3.5 Design Functions</w:delText>
              </w:r>
            </w:del>
            <w:r w:rsidRPr="00A0013C">
              <w:rPr>
                <w:b w:val="0"/>
                <w:bCs w:val="0"/>
                <w:sz w:val="24"/>
                <w:szCs w:val="24"/>
              </w:rPr>
              <w:fldChar w:fldCharType="end"/>
            </w:r>
            <w:r w:rsidR="00F73BD6">
              <w:rPr>
                <w:rFonts w:cstheme="minorBidi" w:hint="cs"/>
                <w:b w:val="0"/>
                <w:bCs w:val="0"/>
                <w:sz w:val="24"/>
                <w:szCs w:val="24"/>
                <w:u w:val="dotted"/>
                <w:cs/>
              </w:rPr>
              <w:t>                        </w:t>
            </w:r>
            <w:del w:id="199" w:author="Petnathean Julled" w:date="2021-07-09T11:18: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00" w:author="Petnathean Julled" w:date="2021-07-09T11:18:00Z">
              <w:r w:rsidR="00437758">
                <w:rPr>
                  <w:rFonts w:cstheme="minorBidi"/>
                  <w:b w:val="0"/>
                  <w:bCs w:val="0"/>
                  <w:sz w:val="24"/>
                  <w:szCs w:val="24"/>
                  <w:u w:val="dotted"/>
                </w:rPr>
                <w:t>                 </w:t>
              </w:r>
            </w:ins>
            <w:ins w:id="201"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ins w:id="202"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B17D00E" w14:textId="39FB8136" w:rsidR="00604AE4" w:rsidRPr="00FA2708" w:rsidRDefault="00604AE4" w:rsidP="003A1F11">
            <w:pPr>
              <w:spacing w:line="360" w:lineRule="auto"/>
            </w:pPr>
            <w:r w:rsidRPr="00FA2708">
              <w:fldChar w:fldCharType="begin"/>
            </w:r>
            <w:r w:rsidRPr="00FA2708">
              <w:instrText xml:space="preserve"> PAGEREF CHAPTERIII_35 \h </w:instrText>
            </w:r>
            <w:r w:rsidRPr="00FA2708">
              <w:fldChar w:fldCharType="separate"/>
            </w:r>
            <w:ins w:id="203" w:author="Petnathean Julled" w:date="2021-07-09T21:18:00Z">
              <w:r w:rsidR="00454CE9">
                <w:rPr>
                  <w:noProof/>
                </w:rPr>
                <w:t>34</w:t>
              </w:r>
            </w:ins>
            <w:del w:id="204" w:author="Petnathean Julled" w:date="2021-07-09T11:13:00Z">
              <w:r w:rsidR="002A27EE" w:rsidDel="00437758">
                <w:rPr>
                  <w:noProof/>
                </w:rPr>
                <w:delText>33</w:delText>
              </w:r>
            </w:del>
            <w:r w:rsidRPr="00FA2708">
              <w:fldChar w:fldCharType="end"/>
            </w:r>
          </w:p>
        </w:tc>
      </w:tr>
      <w:tr w:rsidR="00604AE4" w:rsidRPr="00A0013C" w14:paraId="2D6431B1" w14:textId="77777777" w:rsidTr="00111C0E">
        <w:tc>
          <w:tcPr>
            <w:tcW w:w="7763" w:type="dxa"/>
          </w:tcPr>
          <w:p w14:paraId="023A8D4B" w14:textId="3C08B53E" w:rsidR="00604AE4" w:rsidRPr="00F73BD6" w:rsidRDefault="00604AE4" w:rsidP="008E51F8">
            <w:pPr>
              <w:spacing w:line="360" w:lineRule="auto"/>
              <w:ind w:firstLine="427"/>
              <w:rPr>
                <w:rFonts w:cstheme="minorBidi"/>
                <w:u w:val="dotted"/>
              </w:rPr>
            </w:pPr>
            <w:r w:rsidRPr="00A0013C">
              <w:fldChar w:fldCharType="begin"/>
            </w:r>
            <w:r w:rsidRPr="00A0013C">
              <w:instrText xml:space="preserve"> REF CHAPTERIII_351 \h </w:instrText>
            </w:r>
            <w:r w:rsidR="00A0013C" w:rsidRPr="00A0013C">
              <w:instrText xml:space="preserve"> \* MERGEFORMAT </w:instrText>
            </w:r>
            <w:r w:rsidRPr="00A0013C">
              <w:fldChar w:fldCharType="separate"/>
            </w:r>
            <w:ins w:id="205" w:author="Petnathean Julled" w:date="2021-07-09T21:18:00Z">
              <w:r w:rsidR="00454CE9" w:rsidRPr="00454CE9">
                <w:rPr>
                  <w:rPrChange w:id="206" w:author="Petnathean Julled" w:date="2021-07-09T21:18:00Z">
                    <w:rPr>
                      <w:rFonts w:cstheme="minorBidi"/>
                      <w:b/>
                      <w:bCs/>
                    </w:rPr>
                  </w:rPrChange>
                </w:rPr>
                <w:t>3.5.1 Document Register</w:t>
              </w:r>
            </w:ins>
            <w:del w:id="207" w:author="Petnathean Julled" w:date="2021-07-09T11:13:00Z">
              <w:r w:rsidRPr="00A0013C" w:rsidDel="00437758">
                <w:delText>3.5.1 Document Register</w:delText>
              </w:r>
            </w:del>
            <w:r w:rsidRPr="00A0013C">
              <w:fldChar w:fldCharType="end"/>
            </w:r>
            <w:del w:id="208"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1B4B28AD" w14:textId="2285E050" w:rsidR="00604AE4" w:rsidRPr="00FA2708" w:rsidRDefault="00604AE4" w:rsidP="003A1F11">
            <w:pPr>
              <w:spacing w:line="360" w:lineRule="auto"/>
            </w:pPr>
            <w:r w:rsidRPr="00FA2708">
              <w:fldChar w:fldCharType="begin"/>
            </w:r>
            <w:r w:rsidRPr="00FA2708">
              <w:instrText xml:space="preserve"> PAGEREF CHAPTERIII_351 \h </w:instrText>
            </w:r>
            <w:r w:rsidRPr="00FA2708">
              <w:fldChar w:fldCharType="separate"/>
            </w:r>
            <w:ins w:id="209" w:author="Petnathean Julled" w:date="2021-07-09T21:18:00Z">
              <w:r w:rsidR="00454CE9">
                <w:rPr>
                  <w:noProof/>
                </w:rPr>
                <w:t>34</w:t>
              </w:r>
            </w:ins>
            <w:del w:id="210" w:author="Petnathean Julled" w:date="2021-07-09T11:13:00Z">
              <w:r w:rsidR="002A27EE" w:rsidDel="00437758">
                <w:rPr>
                  <w:noProof/>
                </w:rPr>
                <w:delText>33</w:delText>
              </w:r>
            </w:del>
            <w:r w:rsidRPr="00FA2708">
              <w:fldChar w:fldCharType="end"/>
            </w:r>
          </w:p>
        </w:tc>
      </w:tr>
      <w:tr w:rsidR="00604AE4" w:rsidRPr="00A0013C" w14:paraId="27367945" w14:textId="77777777" w:rsidTr="00111C0E">
        <w:tc>
          <w:tcPr>
            <w:tcW w:w="7763" w:type="dxa"/>
          </w:tcPr>
          <w:p w14:paraId="73C00313" w14:textId="1DB010E7" w:rsidR="00604AE4" w:rsidRPr="00F73BD6" w:rsidRDefault="00604AE4" w:rsidP="008E51F8">
            <w:pPr>
              <w:spacing w:line="360" w:lineRule="auto"/>
              <w:ind w:firstLine="427"/>
              <w:rPr>
                <w:rFonts w:cstheme="minorBidi"/>
                <w:u w:val="dotted"/>
              </w:rPr>
            </w:pPr>
            <w:r w:rsidRPr="00A0013C">
              <w:fldChar w:fldCharType="begin"/>
            </w:r>
            <w:r w:rsidRPr="00A0013C">
              <w:instrText xml:space="preserve"> REF CHAPTERIII_352 \h </w:instrText>
            </w:r>
            <w:r w:rsidR="00A0013C" w:rsidRPr="00A0013C">
              <w:instrText xml:space="preserve"> \* MERGEFORMAT </w:instrText>
            </w:r>
            <w:r w:rsidRPr="00A0013C">
              <w:fldChar w:fldCharType="separate"/>
            </w:r>
            <w:ins w:id="211" w:author="Petnathean Julled" w:date="2021-07-09T21:18:00Z">
              <w:r w:rsidR="00454CE9" w:rsidRPr="00454CE9">
                <w:rPr>
                  <w:rPrChange w:id="212" w:author="Petnathean Julled" w:date="2021-07-09T21:18:00Z">
                    <w:rPr>
                      <w:rFonts w:cstheme="minorBidi"/>
                      <w:b/>
                      <w:bCs/>
                    </w:rPr>
                  </w:rPrChange>
                </w:rPr>
                <w:t>3.5.2 Document Search</w:t>
              </w:r>
            </w:ins>
            <w:del w:id="213" w:author="Petnathean Julled" w:date="2021-07-09T11:13:00Z">
              <w:r w:rsidRPr="00A0013C" w:rsidDel="00437758">
                <w:delText>3.5.2 Document Search</w:delText>
              </w:r>
            </w:del>
            <w:r w:rsidRPr="00A0013C">
              <w:fldChar w:fldCharType="end"/>
            </w:r>
            <w:del w:id="214"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2842D6C8" w14:textId="4C9BB017" w:rsidR="00604AE4" w:rsidRPr="00FA2708" w:rsidRDefault="00604AE4" w:rsidP="003A1F11">
            <w:pPr>
              <w:spacing w:line="360" w:lineRule="auto"/>
            </w:pPr>
            <w:r w:rsidRPr="00FA2708">
              <w:fldChar w:fldCharType="begin"/>
            </w:r>
            <w:r w:rsidRPr="00FA2708">
              <w:instrText xml:space="preserve"> PAGEREF CHAPTERIII_352 \h </w:instrText>
            </w:r>
            <w:r w:rsidRPr="00FA2708">
              <w:fldChar w:fldCharType="separate"/>
            </w:r>
            <w:ins w:id="215" w:author="Petnathean Julled" w:date="2021-07-09T21:18:00Z">
              <w:r w:rsidR="00454CE9">
                <w:rPr>
                  <w:noProof/>
                </w:rPr>
                <w:t>34</w:t>
              </w:r>
            </w:ins>
            <w:del w:id="216" w:author="Petnathean Julled" w:date="2021-07-09T11:13:00Z">
              <w:r w:rsidR="002A27EE" w:rsidDel="00437758">
                <w:rPr>
                  <w:noProof/>
                </w:rPr>
                <w:delText>34</w:delText>
              </w:r>
            </w:del>
            <w:r w:rsidRPr="00FA2708">
              <w:fldChar w:fldCharType="end"/>
            </w:r>
          </w:p>
        </w:tc>
      </w:tr>
      <w:tr w:rsidR="00604AE4" w:rsidRPr="00A0013C" w14:paraId="74C06378" w14:textId="77777777" w:rsidTr="00111C0E">
        <w:tc>
          <w:tcPr>
            <w:tcW w:w="7763" w:type="dxa"/>
          </w:tcPr>
          <w:p w14:paraId="4965274C" w14:textId="4F595DA1" w:rsidR="00604AE4" w:rsidRPr="00F73BD6" w:rsidRDefault="00604AE4" w:rsidP="00624809">
            <w:pPr>
              <w:pStyle w:val="Heading2"/>
              <w:rPr>
                <w:rFonts w:cstheme="minorBidi"/>
                <w:b w:val="0"/>
                <w:bCs w:val="0"/>
                <w:sz w:val="24"/>
                <w:szCs w:val="24"/>
                <w:u w:val="dotted"/>
              </w:rPr>
              <w:pPrChange w:id="217" w:author="Petnathean Julled" w:date="2021-07-09T21:21:00Z">
                <w:pPr>
                  <w:pStyle w:val="Heading2"/>
                </w:pPr>
              </w:pPrChange>
            </w:pPr>
            <w:r w:rsidRPr="00A0013C">
              <w:rPr>
                <w:b w:val="0"/>
                <w:bCs w:val="0"/>
                <w:sz w:val="24"/>
                <w:szCs w:val="24"/>
              </w:rPr>
              <w:fldChar w:fldCharType="begin"/>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218" w:author="Petnathean Julled" w:date="2021-07-09T21:18:00Z">
              <w:r w:rsidR="00454CE9" w:rsidRPr="00454CE9">
                <w:rPr>
                  <w:rStyle w:val="Heading2Char"/>
                  <w:sz w:val="24"/>
                  <w:szCs w:val="24"/>
                  <w:rPrChange w:id="219" w:author="Petnathean Julled" w:date="2021-07-09T21:18:00Z">
                    <w:rPr>
                      <w:rStyle w:val="Heading2Char"/>
                      <w:b/>
                      <w:bCs/>
                    </w:rPr>
                  </w:rPrChange>
                </w:rPr>
                <w:t>3.6 Process Flow</w:t>
              </w:r>
            </w:ins>
            <w:del w:id="220" w:author="Petnathean Julled" w:date="2021-07-09T11:13:00Z">
              <w:r w:rsidRPr="00A0013C" w:rsidDel="00437758">
                <w:rPr>
                  <w:rStyle w:val="Heading2Char"/>
                  <w:sz w:val="24"/>
                  <w:szCs w:val="24"/>
                </w:rPr>
                <w:delText>3.6 Process Flow</w:delText>
              </w:r>
            </w:del>
            <w:r w:rsidRPr="00A0013C">
              <w:rPr>
                <w:b w:val="0"/>
                <w:bCs w:val="0"/>
                <w:sz w:val="24"/>
                <w:szCs w:val="24"/>
              </w:rPr>
              <w:fldChar w:fldCharType="end"/>
            </w:r>
            <w:r w:rsidR="00F73BD6">
              <w:rPr>
                <w:rFonts w:cstheme="minorBidi" w:hint="cs"/>
                <w:b w:val="0"/>
                <w:bCs w:val="0"/>
                <w:sz w:val="24"/>
                <w:szCs w:val="24"/>
                <w:u w:val="dotted"/>
                <w:cs/>
              </w:rPr>
              <w:t>                                           </w:t>
            </w:r>
            <w:del w:id="221" w:author="Petnathean Julled" w:date="2021-07-09T11:19: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22"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8A172DD" w14:textId="06EAA0C9" w:rsidR="00604AE4" w:rsidRPr="00FA2708" w:rsidRDefault="00604AE4" w:rsidP="003A1F11">
            <w:pPr>
              <w:spacing w:line="360" w:lineRule="auto"/>
            </w:pPr>
            <w:r w:rsidRPr="00FA2708">
              <w:fldChar w:fldCharType="begin"/>
            </w:r>
            <w:r w:rsidRPr="00FA2708">
              <w:instrText xml:space="preserve"> PAGEREF CHAPTERIII_36 \h </w:instrText>
            </w:r>
            <w:r w:rsidRPr="00FA2708">
              <w:fldChar w:fldCharType="separate"/>
            </w:r>
            <w:ins w:id="223" w:author="Petnathean Julled" w:date="2021-07-09T21:18:00Z">
              <w:r w:rsidR="00454CE9">
                <w:rPr>
                  <w:noProof/>
                </w:rPr>
                <w:t>35</w:t>
              </w:r>
            </w:ins>
            <w:del w:id="224" w:author="Petnathean Julled" w:date="2021-07-09T11:13:00Z">
              <w:r w:rsidR="002A27EE" w:rsidDel="00437758">
                <w:rPr>
                  <w:noProof/>
                </w:rPr>
                <w:delText>35</w:delText>
              </w:r>
            </w:del>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A06D142"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V \h </w:instrText>
            </w:r>
            <w:r w:rsidRPr="00FA2708">
              <w:rPr>
                <w:b/>
                <w:bCs/>
              </w:rPr>
            </w:r>
            <w:r w:rsidRPr="00FA2708">
              <w:rPr>
                <w:b/>
                <w:bCs/>
              </w:rPr>
              <w:fldChar w:fldCharType="separate"/>
            </w:r>
            <w:ins w:id="225" w:author="Petnathean Julled" w:date="2021-07-09T21:18:00Z">
              <w:r w:rsidR="00454CE9">
                <w:rPr>
                  <w:b/>
                  <w:bCs/>
                  <w:noProof/>
                </w:rPr>
                <w:t>38</w:t>
              </w:r>
            </w:ins>
            <w:del w:id="226" w:author="Petnathean Julled" w:date="2021-07-09T11:13:00Z">
              <w:r w:rsidR="002A27EE" w:rsidDel="00437758">
                <w:rPr>
                  <w:b/>
                  <w:bCs/>
                  <w:noProof/>
                </w:rPr>
                <w:delText>37</w:delText>
              </w:r>
            </w:del>
            <w:r w:rsidRPr="00FA2708">
              <w:rPr>
                <w:b/>
                <w:bCs/>
              </w:rPr>
              <w:fldChar w:fldCharType="end"/>
            </w:r>
          </w:p>
        </w:tc>
      </w:tr>
      <w:tr w:rsidR="00604AE4" w:rsidRPr="00A0013C" w14:paraId="117F9AD8" w14:textId="77777777" w:rsidTr="00111C0E">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33796532" w:rsidR="00604AE4" w:rsidRPr="00FA2708" w:rsidRDefault="00A0013C" w:rsidP="003A1F11">
            <w:pPr>
              <w:spacing w:line="360" w:lineRule="auto"/>
            </w:pPr>
            <w:r w:rsidRPr="00FA2708">
              <w:fldChar w:fldCharType="begin"/>
            </w:r>
            <w:r w:rsidRPr="00FA2708">
              <w:instrText xml:space="preserve"> PAGEREF CHAPTERIV_41 \h </w:instrText>
            </w:r>
            <w:r w:rsidRPr="00FA2708">
              <w:fldChar w:fldCharType="separate"/>
            </w:r>
            <w:ins w:id="227" w:author="Petnathean Julled" w:date="2021-07-09T21:18:00Z">
              <w:r w:rsidR="00454CE9">
                <w:rPr>
                  <w:noProof/>
                </w:rPr>
                <w:t>38</w:t>
              </w:r>
            </w:ins>
            <w:del w:id="228" w:author="Petnathean Julled" w:date="2021-07-09T11:13:00Z">
              <w:r w:rsidR="002A27EE" w:rsidDel="00437758">
                <w:rPr>
                  <w:noProof/>
                </w:rPr>
                <w:delText>37</w:delText>
              </w:r>
            </w:del>
            <w:r w:rsidRPr="00FA2708">
              <w:fldChar w:fldCharType="end"/>
            </w:r>
          </w:p>
        </w:tc>
      </w:tr>
      <w:tr w:rsidR="00604AE4" w:rsidRPr="00A0013C" w14:paraId="1C5BBDE0" w14:textId="77777777" w:rsidTr="00111C0E">
        <w:tc>
          <w:tcPr>
            <w:tcW w:w="7763" w:type="dxa"/>
          </w:tcPr>
          <w:p w14:paraId="24BE0555" w14:textId="4FA76AE0" w:rsidR="00604AE4"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1 \h  \* MERGEFORMAT </w:instrText>
            </w:r>
            <w:r w:rsidRPr="00A0013C">
              <w:fldChar w:fldCharType="separate"/>
            </w:r>
            <w:ins w:id="229" w:author="Petnathean Julled" w:date="2021-07-09T21:18:00Z">
              <w:r w:rsidR="00454CE9" w:rsidRPr="00454CE9">
                <w:rPr>
                  <w:rPrChange w:id="230" w:author="Petnathean Julled" w:date="2021-07-09T21:18:00Z">
                    <w:rPr>
                      <w:b/>
                      <w:bCs/>
                    </w:rPr>
                  </w:rPrChange>
                </w:rPr>
                <w:t>4.1.1 Machine Specifications</w:t>
              </w:r>
            </w:ins>
            <w:del w:id="231" w:author="Petnathean Julled" w:date="2021-07-09T11:13:00Z">
              <w:r w:rsidRPr="00A0013C" w:rsidDel="00437758">
                <w:delText>4.1.1 Machine specifications</w:delText>
              </w:r>
            </w:del>
            <w:r w:rsidRPr="00A0013C">
              <w:fldChar w:fldCharType="end"/>
            </w:r>
            <w:r w:rsidR="00F73BD6">
              <w:rPr>
                <w:rFonts w:cstheme="minorBidi" w:hint="cs"/>
                <w:u w:val="dotted"/>
                <w:cs/>
              </w:rPr>
              <w:t>                                                              </w:t>
            </w:r>
            <w:del w:id="232"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28DF5F67" w14:textId="1B1D4AE9" w:rsidR="00604AE4" w:rsidRPr="00FA2708" w:rsidRDefault="00A0013C" w:rsidP="003A1F11">
            <w:pPr>
              <w:spacing w:line="360" w:lineRule="auto"/>
            </w:pPr>
            <w:r w:rsidRPr="00FA2708">
              <w:fldChar w:fldCharType="begin"/>
            </w:r>
            <w:r w:rsidRPr="00FA2708">
              <w:instrText xml:space="preserve"> PAGEREF CHAPTERIV_411 \h </w:instrText>
            </w:r>
            <w:r w:rsidRPr="00FA2708">
              <w:fldChar w:fldCharType="separate"/>
            </w:r>
            <w:ins w:id="233" w:author="Petnathean Julled" w:date="2021-07-09T21:18:00Z">
              <w:r w:rsidR="00454CE9">
                <w:rPr>
                  <w:noProof/>
                </w:rPr>
                <w:t>38</w:t>
              </w:r>
            </w:ins>
            <w:del w:id="234" w:author="Petnathean Julled" w:date="2021-07-09T11:13:00Z">
              <w:r w:rsidR="002A27EE" w:rsidDel="00437758">
                <w:rPr>
                  <w:noProof/>
                </w:rPr>
                <w:delText>37</w:delText>
              </w:r>
            </w:del>
            <w:r w:rsidRPr="00FA2708">
              <w:fldChar w:fldCharType="end"/>
            </w:r>
          </w:p>
        </w:tc>
      </w:tr>
      <w:tr w:rsidR="00A0013C" w:rsidRPr="00A0013C" w14:paraId="67B5D574" w14:textId="77777777" w:rsidTr="00111C0E">
        <w:tc>
          <w:tcPr>
            <w:tcW w:w="7763" w:type="dxa"/>
          </w:tcPr>
          <w:p w14:paraId="17F84B85" w14:textId="5FCD1167"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2 \h  \* MERGEFORMAT </w:instrText>
            </w:r>
            <w:r w:rsidRPr="00A0013C">
              <w:fldChar w:fldCharType="separate"/>
            </w:r>
            <w:ins w:id="235" w:author="Petnathean Julled" w:date="2021-07-09T21:18:00Z">
              <w:r w:rsidR="00454CE9" w:rsidRPr="00454CE9">
                <w:rPr>
                  <w:rPrChange w:id="236" w:author="Petnathean Julled" w:date="2021-07-09T21:18:00Z">
                    <w:rPr>
                      <w:b/>
                      <w:bCs/>
                    </w:rPr>
                  </w:rPrChange>
                </w:rPr>
                <w:t xml:space="preserve">4.1.2 Go-Ethereum </w:t>
              </w:r>
            </w:ins>
            <w:del w:id="237" w:author="Petnathean Julled" w:date="2021-07-09T11:13:00Z">
              <w:r w:rsidRPr="00A0013C" w:rsidDel="00437758">
                <w:delText xml:space="preserve">4.1.2 Go-Ethereum </w:delText>
              </w:r>
            </w:del>
            <w:r w:rsidRPr="00A0013C">
              <w:fldChar w:fldCharType="end"/>
            </w:r>
            <w:r w:rsidR="00F73BD6">
              <w:rPr>
                <w:rFonts w:cstheme="minorBidi" w:hint="cs"/>
                <w:u w:val="dotted"/>
                <w:cs/>
              </w:rPr>
              <w:t>                                                                                                                      </w:t>
            </w:r>
          </w:p>
        </w:tc>
        <w:tc>
          <w:tcPr>
            <w:tcW w:w="745" w:type="dxa"/>
          </w:tcPr>
          <w:p w14:paraId="2B75F7F2" w14:textId="7623F83A" w:rsidR="00A0013C" w:rsidRPr="00FA2708" w:rsidRDefault="00A0013C" w:rsidP="003A1F11">
            <w:pPr>
              <w:spacing w:line="360" w:lineRule="auto"/>
            </w:pPr>
            <w:r w:rsidRPr="00FA2708">
              <w:fldChar w:fldCharType="begin"/>
            </w:r>
            <w:r w:rsidRPr="00FA2708">
              <w:instrText xml:space="preserve"> PAGEREF CHAPTERIV_412 \h </w:instrText>
            </w:r>
            <w:r w:rsidRPr="00FA2708">
              <w:fldChar w:fldCharType="separate"/>
            </w:r>
            <w:ins w:id="238" w:author="Petnathean Julled" w:date="2021-07-09T21:18:00Z">
              <w:r w:rsidR="00454CE9">
                <w:rPr>
                  <w:noProof/>
                </w:rPr>
                <w:t>38</w:t>
              </w:r>
            </w:ins>
            <w:del w:id="239" w:author="Petnathean Julled" w:date="2021-07-09T11:13:00Z">
              <w:r w:rsidR="002A27EE" w:rsidDel="00437758">
                <w:rPr>
                  <w:noProof/>
                </w:rPr>
                <w:delText>37</w:delText>
              </w:r>
            </w:del>
            <w:r w:rsidRPr="00FA2708">
              <w:fldChar w:fldCharType="end"/>
            </w:r>
          </w:p>
        </w:tc>
      </w:tr>
      <w:tr w:rsidR="00A0013C" w:rsidRPr="00A0013C" w14:paraId="4E7DDBCC" w14:textId="77777777" w:rsidTr="00111C0E">
        <w:tc>
          <w:tcPr>
            <w:tcW w:w="7763" w:type="dxa"/>
          </w:tcPr>
          <w:p w14:paraId="10067674" w14:textId="7A00BA29"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3 \h  \* MERGEFORMAT </w:instrText>
            </w:r>
            <w:r w:rsidRPr="00A0013C">
              <w:fldChar w:fldCharType="separate"/>
            </w:r>
            <w:ins w:id="240" w:author="Petnathean Julled" w:date="2021-07-09T21:18:00Z">
              <w:r w:rsidR="00454CE9" w:rsidRPr="00454CE9">
                <w:rPr>
                  <w:rPrChange w:id="241" w:author="Petnathean Julled" w:date="2021-07-09T21:18:00Z">
                    <w:rPr>
                      <w:b/>
                      <w:bCs/>
                    </w:rPr>
                  </w:rPrChange>
                </w:rPr>
                <w:t>4.1.3 Quorum Installation</w:t>
              </w:r>
            </w:ins>
            <w:del w:id="242" w:author="Petnathean Julled" w:date="2021-07-09T11:13:00Z">
              <w:r w:rsidRPr="00A0013C" w:rsidDel="00437758">
                <w:delText>4.1.3 Quorum Installation</w:delText>
              </w:r>
            </w:del>
            <w:r w:rsidRPr="00A0013C">
              <w:fldChar w:fldCharType="end"/>
            </w:r>
            <w:r w:rsidR="00F73BD6">
              <w:rPr>
                <w:rFonts w:cstheme="minorBidi" w:hint="cs"/>
                <w:u w:val="dotted"/>
                <w:cs/>
              </w:rPr>
              <w:t>                                                                                                         </w:t>
            </w:r>
          </w:p>
        </w:tc>
        <w:tc>
          <w:tcPr>
            <w:tcW w:w="745" w:type="dxa"/>
          </w:tcPr>
          <w:p w14:paraId="62FAE707" w14:textId="5FCC29D5" w:rsidR="00A0013C" w:rsidRPr="00FA2708" w:rsidRDefault="00A0013C" w:rsidP="003A1F11">
            <w:pPr>
              <w:spacing w:line="360" w:lineRule="auto"/>
            </w:pPr>
            <w:r w:rsidRPr="00FA2708">
              <w:fldChar w:fldCharType="begin"/>
            </w:r>
            <w:r w:rsidRPr="00FA2708">
              <w:instrText xml:space="preserve"> PAGEREF CHAPTERIV_413 \h </w:instrText>
            </w:r>
            <w:r w:rsidRPr="00FA2708">
              <w:fldChar w:fldCharType="separate"/>
            </w:r>
            <w:ins w:id="243" w:author="Petnathean Julled" w:date="2021-07-09T21:18:00Z">
              <w:r w:rsidR="00454CE9">
                <w:rPr>
                  <w:noProof/>
                </w:rPr>
                <w:t>40</w:t>
              </w:r>
            </w:ins>
            <w:del w:id="244" w:author="Petnathean Julled" w:date="2021-07-09T11:13:00Z">
              <w:r w:rsidR="002A27EE" w:rsidDel="00437758">
                <w:rPr>
                  <w:noProof/>
                </w:rPr>
                <w:delText>39</w:delText>
              </w:r>
            </w:del>
            <w:r w:rsidRPr="00FA2708">
              <w:fldChar w:fldCharType="end"/>
            </w:r>
          </w:p>
        </w:tc>
      </w:tr>
      <w:tr w:rsidR="00A0013C" w:rsidRPr="00A0013C" w14:paraId="6FBD18B9" w14:textId="77777777" w:rsidTr="00111C0E">
        <w:tc>
          <w:tcPr>
            <w:tcW w:w="7763" w:type="dxa"/>
          </w:tcPr>
          <w:p w14:paraId="206C6EB3" w14:textId="5DF0C35B"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4 \h  \* MERGEFORMAT </w:instrText>
            </w:r>
            <w:r w:rsidRPr="00A0013C">
              <w:fldChar w:fldCharType="separate"/>
            </w:r>
            <w:ins w:id="245" w:author="Petnathean Julled" w:date="2021-07-09T21:18:00Z">
              <w:r w:rsidR="00454CE9" w:rsidRPr="00454CE9">
                <w:rPr>
                  <w:rPrChange w:id="246" w:author="Petnathean Julled" w:date="2021-07-09T21:18:00Z">
                    <w:rPr>
                      <w:b/>
                      <w:bCs/>
                    </w:rPr>
                  </w:rPrChange>
                </w:rPr>
                <w:t xml:space="preserve">4.1.4 Compile and Deploy </w:t>
              </w:r>
              <w:proofErr w:type="spellStart"/>
              <w:r w:rsidR="00454CE9" w:rsidRPr="00454CE9">
                <w:rPr>
                  <w:rPrChange w:id="247" w:author="Petnathean Julled" w:date="2021-07-09T21:18:00Z">
                    <w:rPr>
                      <w:b/>
                      <w:bCs/>
                    </w:rPr>
                  </w:rPrChange>
                </w:rPr>
                <w:t>Smartcontract</w:t>
              </w:r>
              <w:proofErr w:type="spellEnd"/>
              <w:r w:rsidR="00454CE9" w:rsidRPr="00454CE9">
                <w:rPr>
                  <w:rPrChange w:id="248" w:author="Petnathean Julled" w:date="2021-07-09T21:18:00Z">
                    <w:rPr>
                      <w:b/>
                      <w:bCs/>
                    </w:rPr>
                  </w:rPrChange>
                </w:rPr>
                <w:t xml:space="preserve"> Solidity Code</w:t>
              </w:r>
            </w:ins>
            <w:del w:id="249" w:author="Petnathean Julled" w:date="2021-07-09T11:13:00Z">
              <w:r w:rsidRPr="00A0013C" w:rsidDel="00437758">
                <w:delText>4.1.4 Compile and deploy Smartcontract Solidity code</w:delText>
              </w:r>
            </w:del>
            <w:r w:rsidRPr="00A0013C">
              <w:fldChar w:fldCharType="end"/>
            </w:r>
            <w:r w:rsidR="00F73BD6">
              <w:rPr>
                <w:rFonts w:cstheme="minorBidi" w:hint="cs"/>
                <w:u w:val="dotted"/>
                <w:cs/>
              </w:rPr>
              <w:t>                        </w:t>
            </w:r>
            <w:del w:id="25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DF9DFE" w14:textId="620E0686" w:rsidR="00A0013C" w:rsidRPr="00FA2708" w:rsidRDefault="00A0013C" w:rsidP="003A1F11">
            <w:pPr>
              <w:spacing w:line="360" w:lineRule="auto"/>
            </w:pPr>
            <w:r w:rsidRPr="00FA2708">
              <w:fldChar w:fldCharType="begin"/>
            </w:r>
            <w:r w:rsidRPr="00FA2708">
              <w:instrText xml:space="preserve"> PAGEREF CHAPTERIV_414 \h </w:instrText>
            </w:r>
            <w:r w:rsidRPr="00FA2708">
              <w:fldChar w:fldCharType="separate"/>
            </w:r>
            <w:ins w:id="251" w:author="Petnathean Julled" w:date="2021-07-09T21:18:00Z">
              <w:r w:rsidR="00454CE9">
                <w:rPr>
                  <w:noProof/>
                </w:rPr>
                <w:t>45</w:t>
              </w:r>
            </w:ins>
            <w:del w:id="252" w:author="Petnathean Julled" w:date="2021-07-09T11:13:00Z">
              <w:r w:rsidR="002A27EE" w:rsidDel="00437758">
                <w:rPr>
                  <w:noProof/>
                </w:rPr>
                <w:delText>44</w:delText>
              </w:r>
            </w:del>
            <w:r w:rsidRPr="00FA2708">
              <w:fldChar w:fldCharType="end"/>
            </w:r>
          </w:p>
        </w:tc>
      </w:tr>
      <w:tr w:rsidR="00A0013C" w:rsidRPr="00A0013C" w14:paraId="2EFCAD75" w14:textId="77777777" w:rsidTr="00111C0E">
        <w:tc>
          <w:tcPr>
            <w:tcW w:w="7763" w:type="dxa"/>
          </w:tcPr>
          <w:p w14:paraId="45A232B7" w14:textId="19043CAA"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5 \h  \* MERGEFORMAT </w:instrText>
            </w:r>
            <w:r w:rsidRPr="00A0013C">
              <w:fldChar w:fldCharType="separate"/>
            </w:r>
            <w:ins w:id="253" w:author="Petnathean Julled" w:date="2021-07-09T21:18:00Z">
              <w:r w:rsidR="00454CE9" w:rsidRPr="00454CE9">
                <w:rPr>
                  <w:rPrChange w:id="254" w:author="Petnathean Julled" w:date="2021-07-09T21:18:00Z">
                    <w:rPr>
                      <w:b/>
                      <w:bCs/>
                    </w:rPr>
                  </w:rPrChange>
                </w:rPr>
                <w:t xml:space="preserve">4.1.5 Deploy </w:t>
              </w:r>
              <w:proofErr w:type="spellStart"/>
              <w:r w:rsidR="00454CE9" w:rsidRPr="00454CE9">
                <w:rPr>
                  <w:rPrChange w:id="255" w:author="Petnathean Julled" w:date="2021-07-09T21:18:00Z">
                    <w:rPr>
                      <w:b/>
                      <w:bCs/>
                    </w:rPr>
                  </w:rPrChange>
                </w:rPr>
                <w:t>Smartcontract</w:t>
              </w:r>
              <w:proofErr w:type="spellEnd"/>
              <w:r w:rsidR="00454CE9" w:rsidRPr="00454CE9">
                <w:rPr>
                  <w:rPrChange w:id="256" w:author="Petnathean Julled" w:date="2021-07-09T21:18:00Z">
                    <w:rPr>
                      <w:b/>
                      <w:bCs/>
                    </w:rPr>
                  </w:rPrChange>
                </w:rPr>
                <w:t xml:space="preserve"> into Blockchain</w:t>
              </w:r>
            </w:ins>
            <w:del w:id="257" w:author="Petnathean Julled" w:date="2021-07-09T11:13:00Z">
              <w:r w:rsidRPr="00A0013C" w:rsidDel="00437758">
                <w:delText>4.1.5 Deploy Smartcontract into Blockchain</w:delText>
              </w:r>
            </w:del>
            <w:r w:rsidRPr="00A0013C">
              <w:fldChar w:fldCharType="end"/>
            </w:r>
            <w:r w:rsidR="00F73BD6">
              <w:rPr>
                <w:rFonts w:cstheme="minorBidi" w:hint="cs"/>
                <w:u w:val="dotted"/>
                <w:cs/>
              </w:rPr>
              <w:t>                         </w:t>
            </w:r>
            <w:del w:id="258"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8081B3" w14:textId="2AAEAB11" w:rsidR="00A0013C" w:rsidRPr="00FA2708" w:rsidRDefault="00A0013C" w:rsidP="003A1F11">
            <w:pPr>
              <w:spacing w:line="360" w:lineRule="auto"/>
            </w:pPr>
            <w:r w:rsidRPr="00FA2708">
              <w:fldChar w:fldCharType="begin"/>
            </w:r>
            <w:r w:rsidRPr="00FA2708">
              <w:instrText xml:space="preserve"> PAGEREF CHAPTERIV_415 \h </w:instrText>
            </w:r>
            <w:r w:rsidRPr="00FA2708">
              <w:fldChar w:fldCharType="separate"/>
            </w:r>
            <w:ins w:id="259" w:author="Petnathean Julled" w:date="2021-07-09T21:18:00Z">
              <w:r w:rsidR="00454CE9">
                <w:rPr>
                  <w:noProof/>
                </w:rPr>
                <w:t>49</w:t>
              </w:r>
            </w:ins>
            <w:del w:id="260" w:author="Petnathean Julled" w:date="2021-07-09T11:13:00Z">
              <w:r w:rsidR="002A27EE" w:rsidDel="00437758">
                <w:rPr>
                  <w:noProof/>
                </w:rPr>
                <w:delText>48</w:delText>
              </w:r>
            </w:del>
            <w:r w:rsidRPr="00FA2708">
              <w:fldChar w:fldCharType="end"/>
            </w:r>
          </w:p>
        </w:tc>
      </w:tr>
      <w:tr w:rsidR="00A0013C" w:rsidRPr="00A0013C" w14:paraId="484D52B2" w14:textId="77777777" w:rsidTr="00111C0E">
        <w:tc>
          <w:tcPr>
            <w:tcW w:w="7763" w:type="dxa"/>
          </w:tcPr>
          <w:p w14:paraId="11F10109" w14:textId="7D382705"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6 \h  \* MERGEFORMAT </w:instrText>
            </w:r>
            <w:r w:rsidRPr="00A0013C">
              <w:fldChar w:fldCharType="separate"/>
            </w:r>
            <w:ins w:id="261" w:author="Petnathean Julled" w:date="2021-07-09T21:18:00Z">
              <w:r w:rsidR="00454CE9" w:rsidRPr="00454CE9">
                <w:rPr>
                  <w:rPrChange w:id="262" w:author="Petnathean Julled" w:date="2021-07-09T21:18:00Z">
                    <w:rPr>
                      <w:b/>
                      <w:bCs/>
                    </w:rPr>
                  </w:rPrChange>
                </w:rPr>
                <w:t>4.1.6 Prepare NodeJS Coding Environment</w:t>
              </w:r>
            </w:ins>
            <w:del w:id="263" w:author="Petnathean Julled" w:date="2021-07-09T11:13:00Z">
              <w:r w:rsidRPr="00A0013C" w:rsidDel="00437758">
                <w:delText>4.1.6 Prepare NodeJS Coding environment</w:delText>
              </w:r>
            </w:del>
            <w:r w:rsidRPr="00A0013C">
              <w:fldChar w:fldCharType="end"/>
            </w:r>
            <w:r w:rsidR="00F73BD6">
              <w:rPr>
                <w:rFonts w:cstheme="minorBidi" w:hint="cs"/>
                <w:u w:val="dotted"/>
                <w:cs/>
              </w:rPr>
              <w:t>                                     </w:t>
            </w:r>
            <w:ins w:id="264" w:author="Petnathean Julled" w:date="2021-07-09T11:20:00Z">
              <w:r w:rsidR="00437758">
                <w:rPr>
                  <w:rFonts w:cstheme="minorBidi"/>
                  <w:u w:val="dotted"/>
                </w:rPr>
                <w:t> </w:t>
              </w:r>
            </w:ins>
            <w:del w:id="265"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65C16BB1" w14:textId="58489251" w:rsidR="00A0013C" w:rsidRPr="00FA2708" w:rsidRDefault="00A0013C" w:rsidP="003A1F11">
            <w:pPr>
              <w:spacing w:line="360" w:lineRule="auto"/>
            </w:pPr>
            <w:r w:rsidRPr="00FA2708">
              <w:fldChar w:fldCharType="begin"/>
            </w:r>
            <w:r w:rsidRPr="00FA2708">
              <w:instrText xml:space="preserve"> PAGEREF CHAPTERIV_416 \h </w:instrText>
            </w:r>
            <w:r w:rsidRPr="00FA2708">
              <w:fldChar w:fldCharType="separate"/>
            </w:r>
            <w:ins w:id="266" w:author="Petnathean Julled" w:date="2021-07-09T21:18:00Z">
              <w:r w:rsidR="00454CE9">
                <w:rPr>
                  <w:noProof/>
                </w:rPr>
                <w:t>50</w:t>
              </w:r>
            </w:ins>
            <w:del w:id="267" w:author="Petnathean Julled" w:date="2021-07-09T11:13:00Z">
              <w:r w:rsidR="002A27EE" w:rsidDel="00437758">
                <w:rPr>
                  <w:noProof/>
                </w:rPr>
                <w:delText>49</w:delText>
              </w:r>
            </w:del>
            <w:r w:rsidRPr="00FA2708">
              <w:fldChar w:fldCharType="end"/>
            </w:r>
          </w:p>
        </w:tc>
      </w:tr>
      <w:tr w:rsidR="00351574" w:rsidRPr="00A0013C" w14:paraId="7AE8AC00" w14:textId="77777777" w:rsidTr="00111C0E">
        <w:trPr>
          <w:ins w:id="268" w:author="Petnathean Julled" w:date="2021-07-03T00:08:00Z"/>
        </w:trPr>
        <w:tc>
          <w:tcPr>
            <w:tcW w:w="7763" w:type="dxa"/>
          </w:tcPr>
          <w:p w14:paraId="00AC1729" w14:textId="77777777" w:rsidR="00351574" w:rsidRPr="00A0013C" w:rsidRDefault="00351574" w:rsidP="008E51F8">
            <w:pPr>
              <w:spacing w:line="360" w:lineRule="auto"/>
              <w:ind w:firstLine="427"/>
              <w:rPr>
                <w:ins w:id="269" w:author="Petnathean Julled" w:date="2021-07-03T00:08:00Z"/>
              </w:rPr>
            </w:pPr>
          </w:p>
        </w:tc>
        <w:tc>
          <w:tcPr>
            <w:tcW w:w="745" w:type="dxa"/>
          </w:tcPr>
          <w:p w14:paraId="650138B0" w14:textId="77777777" w:rsidR="00351574" w:rsidRPr="00FA2708" w:rsidRDefault="00351574" w:rsidP="003A1F11">
            <w:pPr>
              <w:spacing w:line="360" w:lineRule="auto"/>
              <w:rPr>
                <w:ins w:id="270" w:author="Petnathean Julled" w:date="2021-07-03T00:08:00Z"/>
              </w:rPr>
            </w:pPr>
          </w:p>
        </w:tc>
      </w:tr>
      <w:tr w:rsidR="00A0013C" w:rsidRPr="00A0013C" w14:paraId="65F80FE9" w14:textId="77777777" w:rsidTr="00111C0E">
        <w:tc>
          <w:tcPr>
            <w:tcW w:w="7763" w:type="dxa"/>
          </w:tcPr>
          <w:p w14:paraId="307D5C3A" w14:textId="6BB6C802" w:rsidR="00A0013C" w:rsidRPr="00F73BD6" w:rsidRDefault="00A0013C" w:rsidP="00417537">
            <w:pPr>
              <w:pStyle w:val="Heading2"/>
              <w:rPr>
                <w:rFonts w:cstheme="minorBidi"/>
                <w:b w:val="0"/>
                <w:bCs w:val="0"/>
                <w:sz w:val="24"/>
                <w:szCs w:val="24"/>
                <w:u w:val="dotted"/>
              </w:rPr>
              <w:pPrChange w:id="271" w:author="Petnathean Julled" w:date="2021-07-09T21:20:00Z">
                <w:pPr>
                  <w:pStyle w:val="Heading2"/>
                </w:pPr>
              </w:pPrChange>
            </w:pPr>
            <w:r w:rsidRPr="00A0013C">
              <w:rPr>
                <w:b w:val="0"/>
                <w:bCs w:val="0"/>
                <w:sz w:val="24"/>
                <w:szCs w:val="24"/>
              </w:rPr>
              <w:lastRenderedPageBreak/>
              <w:fldChar w:fldCharType="begin"/>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ins w:id="272" w:author="Petnathean Julled" w:date="2021-07-09T21:18:00Z">
              <w:r w:rsidR="00454CE9" w:rsidRPr="00454CE9">
                <w:rPr>
                  <w:b w:val="0"/>
                  <w:bCs w:val="0"/>
                  <w:sz w:val="24"/>
                  <w:szCs w:val="24"/>
                  <w:rPrChange w:id="273" w:author="Petnathean Julled" w:date="2021-07-09T21:18:00Z">
                    <w:rPr/>
                  </w:rPrChange>
                </w:rPr>
                <w:t>4.2 XDS Actors</w:t>
              </w:r>
            </w:ins>
            <w:del w:id="274" w:author="Petnathean Julled" w:date="2021-07-09T11:13:00Z">
              <w:r w:rsidRPr="00A0013C" w:rsidDel="00437758">
                <w:rPr>
                  <w:b w:val="0"/>
                  <w:bCs w:val="0"/>
                  <w:sz w:val="24"/>
                  <w:szCs w:val="24"/>
                </w:rPr>
                <w:delText>4.2 XDS Actors</w:delText>
              </w:r>
            </w:del>
            <w:r w:rsidRPr="00A0013C">
              <w:rPr>
                <w:b w:val="0"/>
                <w:bCs w:val="0"/>
                <w:sz w:val="24"/>
                <w:szCs w:val="24"/>
              </w:rPr>
              <w:fldChar w:fldCharType="end"/>
            </w:r>
            <w:r w:rsidR="00F73BD6">
              <w:rPr>
                <w:rFonts w:cstheme="minorBidi" w:hint="cs"/>
                <w:b w:val="0"/>
                <w:bCs w:val="0"/>
                <w:sz w:val="24"/>
                <w:szCs w:val="24"/>
                <w:u w:val="dotted"/>
                <w:cs/>
              </w:rPr>
              <w:t>                            </w:t>
            </w:r>
            <w:del w:id="275" w:author="Petnathean Julled" w:date="2021-07-09T11:20: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76" w:author="Petnathean Julled" w:date="2021-07-09T11:20:00Z">
              <w:r w:rsidR="00437758">
                <w:rPr>
                  <w:rFonts w:cstheme="minorBidi"/>
                  <w:b w:val="0"/>
                  <w:bCs w:val="0"/>
                  <w:sz w:val="24"/>
                  <w:szCs w:val="24"/>
                  <w:u w:val="dotted"/>
                </w:rPr>
                <w:t>                          </w:t>
              </w:r>
            </w:ins>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00E981A4" w:rsidR="00A0013C" w:rsidRPr="00FA2708" w:rsidRDefault="00A0013C" w:rsidP="003A1F11">
            <w:pPr>
              <w:spacing w:line="360" w:lineRule="auto"/>
            </w:pPr>
            <w:r w:rsidRPr="00FA2708">
              <w:fldChar w:fldCharType="begin"/>
            </w:r>
            <w:r w:rsidRPr="00FA2708">
              <w:instrText xml:space="preserve"> PAGEREF CHAPTERIV_42 \h </w:instrText>
            </w:r>
            <w:r w:rsidRPr="00FA2708">
              <w:fldChar w:fldCharType="separate"/>
            </w:r>
            <w:ins w:id="277" w:author="Petnathean Julled" w:date="2021-07-09T21:18:00Z">
              <w:r w:rsidR="00454CE9">
                <w:rPr>
                  <w:noProof/>
                </w:rPr>
                <w:t>51</w:t>
              </w:r>
            </w:ins>
            <w:del w:id="278" w:author="Petnathean Julled" w:date="2021-07-09T11:13:00Z">
              <w:r w:rsidR="002A27EE" w:rsidDel="00437758">
                <w:rPr>
                  <w:noProof/>
                </w:rPr>
                <w:delText>50</w:delText>
              </w:r>
            </w:del>
            <w:r w:rsidRPr="00FA2708">
              <w:fldChar w:fldCharType="end"/>
            </w:r>
          </w:p>
        </w:tc>
      </w:tr>
      <w:tr w:rsidR="00A0013C" w:rsidRPr="00A0013C" w14:paraId="764464F7" w14:textId="77777777" w:rsidTr="00111C0E">
        <w:tc>
          <w:tcPr>
            <w:tcW w:w="7763" w:type="dxa"/>
          </w:tcPr>
          <w:p w14:paraId="3A202360" w14:textId="43FD69CC" w:rsidR="00A0013C" w:rsidRPr="00F73BD6" w:rsidRDefault="00A0013C" w:rsidP="00417537">
            <w:pPr>
              <w:pStyle w:val="Heading3"/>
              <w:spacing w:after="0"/>
              <w:ind w:left="0" w:firstLine="427"/>
              <w:rPr>
                <w:rFonts w:cstheme="minorBidi"/>
                <w:b w:val="0"/>
                <w:bCs w:val="0"/>
                <w:u w:val="dotted"/>
              </w:rPr>
              <w:pPrChange w:id="279" w:author="Petnathean Julled" w:date="2021-07-09T21:20:00Z">
                <w:pPr>
                  <w:pStyle w:val="Heading3"/>
                  <w:spacing w:after="0"/>
                  <w:ind w:left="0" w:firstLine="427"/>
                </w:pPr>
              </w:pPrChange>
            </w:pPr>
            <w:r w:rsidRPr="00A0013C">
              <w:rPr>
                <w:b w:val="0"/>
                <w:bCs w:val="0"/>
              </w:rPr>
              <w:fldChar w:fldCharType="begin"/>
            </w:r>
            <w:r w:rsidRPr="00A0013C">
              <w:rPr>
                <w:b w:val="0"/>
                <w:bCs w:val="0"/>
              </w:rPr>
              <w:instrText xml:space="preserve"> REF CHAPTERIV_421 \h  \* MERGEFORMAT </w:instrText>
            </w:r>
            <w:r w:rsidRPr="00A0013C">
              <w:rPr>
                <w:b w:val="0"/>
                <w:bCs w:val="0"/>
              </w:rPr>
            </w:r>
            <w:r w:rsidRPr="00A0013C">
              <w:rPr>
                <w:b w:val="0"/>
                <w:bCs w:val="0"/>
              </w:rPr>
              <w:fldChar w:fldCharType="separate"/>
            </w:r>
            <w:ins w:id="280" w:author="Petnathean Julled" w:date="2021-07-09T21:18:00Z">
              <w:r w:rsidR="00454CE9" w:rsidRPr="00454CE9">
                <w:rPr>
                  <w:b w:val="0"/>
                  <w:bCs w:val="0"/>
                  <w:rPrChange w:id="281" w:author="Petnathean Julled" w:date="2021-07-09T21:18:00Z">
                    <w:rPr/>
                  </w:rPrChange>
                </w:rPr>
                <w:t>4.2.1 XDS Document Repository Actor</w:t>
              </w:r>
            </w:ins>
            <w:del w:id="282" w:author="Petnathean Julled" w:date="2021-07-09T11:13:00Z">
              <w:r w:rsidRPr="00A0013C" w:rsidDel="00437758">
                <w:rPr>
                  <w:b w:val="0"/>
                  <w:bCs w:val="0"/>
                </w:rPr>
                <w:delText>4.2.1 XDS Document Repository Actor</w:delText>
              </w:r>
            </w:del>
            <w:r w:rsidRPr="00A0013C">
              <w:rPr>
                <w:b w:val="0"/>
                <w:bCs w:val="0"/>
              </w:rPr>
              <w:fldChar w:fldCharType="end"/>
            </w:r>
            <w:del w:id="283"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84"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7DF9E147" w14:textId="16A0541A" w:rsidR="00A0013C" w:rsidRPr="00FA2708" w:rsidRDefault="00A0013C" w:rsidP="003A1F11">
            <w:pPr>
              <w:spacing w:line="360" w:lineRule="auto"/>
            </w:pPr>
            <w:r w:rsidRPr="00FA2708">
              <w:fldChar w:fldCharType="begin"/>
            </w:r>
            <w:r w:rsidRPr="00FA2708">
              <w:instrText xml:space="preserve"> PAGEREF CHAPTERIV_421 \h </w:instrText>
            </w:r>
            <w:r w:rsidRPr="00FA2708">
              <w:fldChar w:fldCharType="separate"/>
            </w:r>
            <w:ins w:id="285" w:author="Petnathean Julled" w:date="2021-07-09T21:18:00Z">
              <w:r w:rsidR="00454CE9">
                <w:rPr>
                  <w:noProof/>
                </w:rPr>
                <w:t>51</w:t>
              </w:r>
            </w:ins>
            <w:del w:id="286" w:author="Petnathean Julled" w:date="2021-07-09T11:13:00Z">
              <w:r w:rsidR="002A27EE" w:rsidDel="00437758">
                <w:rPr>
                  <w:noProof/>
                </w:rPr>
                <w:delText>50</w:delText>
              </w:r>
            </w:del>
            <w:r w:rsidRPr="00FA2708">
              <w:fldChar w:fldCharType="end"/>
            </w:r>
          </w:p>
        </w:tc>
      </w:tr>
      <w:tr w:rsidR="00A0013C" w:rsidRPr="00A0013C" w14:paraId="3EAF2F53" w14:textId="77777777" w:rsidTr="00111C0E">
        <w:tc>
          <w:tcPr>
            <w:tcW w:w="7763" w:type="dxa"/>
          </w:tcPr>
          <w:p w14:paraId="2646D333" w14:textId="2C93FA7D" w:rsidR="00A0013C" w:rsidRPr="00F73BD6" w:rsidRDefault="00A0013C" w:rsidP="00417537">
            <w:pPr>
              <w:pStyle w:val="Heading3"/>
              <w:spacing w:after="0"/>
              <w:ind w:left="0" w:firstLine="427"/>
              <w:rPr>
                <w:rFonts w:cstheme="minorBidi"/>
                <w:b w:val="0"/>
                <w:bCs w:val="0"/>
                <w:u w:val="dotted"/>
              </w:rPr>
              <w:pPrChange w:id="287" w:author="Petnathean Julled" w:date="2021-07-09T21:20:00Z">
                <w:pPr>
                  <w:pStyle w:val="Heading3"/>
                  <w:spacing w:after="0"/>
                  <w:ind w:left="0" w:firstLine="427"/>
                </w:pPr>
              </w:pPrChange>
            </w:pPr>
            <w:r w:rsidRPr="00A0013C">
              <w:rPr>
                <w:b w:val="0"/>
                <w:bCs w:val="0"/>
              </w:rPr>
              <w:fldChar w:fldCharType="begin"/>
            </w:r>
            <w:r w:rsidRPr="00A0013C">
              <w:rPr>
                <w:b w:val="0"/>
                <w:bCs w:val="0"/>
              </w:rPr>
              <w:instrText xml:space="preserve"> REF CHAPTERIV_422 \h  \* MERGEFORMAT </w:instrText>
            </w:r>
            <w:r w:rsidRPr="00A0013C">
              <w:rPr>
                <w:b w:val="0"/>
                <w:bCs w:val="0"/>
              </w:rPr>
            </w:r>
            <w:r w:rsidRPr="00A0013C">
              <w:rPr>
                <w:b w:val="0"/>
                <w:bCs w:val="0"/>
              </w:rPr>
              <w:fldChar w:fldCharType="separate"/>
            </w:r>
            <w:ins w:id="288" w:author="Petnathean Julled" w:date="2021-07-09T21:18:00Z">
              <w:r w:rsidR="00454CE9" w:rsidRPr="00454CE9">
                <w:rPr>
                  <w:b w:val="0"/>
                  <w:bCs w:val="0"/>
                  <w:rPrChange w:id="289" w:author="Petnathean Julled" w:date="2021-07-09T21:18:00Z">
                    <w:rPr/>
                  </w:rPrChange>
                </w:rPr>
                <w:t>4.2.2 XDS Document Consumer Actor</w:t>
              </w:r>
            </w:ins>
            <w:del w:id="290" w:author="Petnathean Julled" w:date="2021-07-09T11:13:00Z">
              <w:r w:rsidRPr="00A0013C" w:rsidDel="00437758">
                <w:rPr>
                  <w:b w:val="0"/>
                  <w:bCs w:val="0"/>
                </w:rPr>
                <w:delText>4.2.2 XDS Document Consumer Actor</w:delText>
              </w:r>
            </w:del>
            <w:r w:rsidRPr="00A0013C">
              <w:rPr>
                <w:b w:val="0"/>
                <w:bCs w:val="0"/>
              </w:rPr>
              <w:fldChar w:fldCharType="end"/>
            </w:r>
            <w:del w:id="291"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92"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06211855" w14:textId="5D9AB269" w:rsidR="00A0013C" w:rsidRPr="00FA2708" w:rsidRDefault="00A0013C" w:rsidP="003A1F11">
            <w:pPr>
              <w:spacing w:line="360" w:lineRule="auto"/>
            </w:pPr>
            <w:r w:rsidRPr="00FA2708">
              <w:fldChar w:fldCharType="begin"/>
            </w:r>
            <w:r w:rsidRPr="00FA2708">
              <w:instrText xml:space="preserve"> PAGEREF CHAPTERIV_422 \h </w:instrText>
            </w:r>
            <w:r w:rsidRPr="00FA2708">
              <w:fldChar w:fldCharType="separate"/>
            </w:r>
            <w:ins w:id="293" w:author="Petnathean Julled" w:date="2021-07-09T21:18:00Z">
              <w:r w:rsidR="00454CE9">
                <w:rPr>
                  <w:noProof/>
                </w:rPr>
                <w:t>60</w:t>
              </w:r>
            </w:ins>
            <w:del w:id="294" w:author="Petnathean Julled" w:date="2021-07-09T11:13:00Z">
              <w:r w:rsidR="002A27EE" w:rsidDel="00437758">
                <w:rPr>
                  <w:noProof/>
                </w:rPr>
                <w:delText>59</w:delText>
              </w:r>
            </w:del>
            <w:r w:rsidRPr="00FA2708">
              <w:fldChar w:fldCharType="end"/>
            </w:r>
          </w:p>
        </w:tc>
      </w:tr>
      <w:tr w:rsidR="00A0013C" w:rsidRPr="00A0013C" w14:paraId="5D27738C" w14:textId="77777777" w:rsidTr="00111C0E">
        <w:tc>
          <w:tcPr>
            <w:tcW w:w="7763" w:type="dxa"/>
          </w:tcPr>
          <w:p w14:paraId="20DA403D" w14:textId="18A43D95" w:rsidR="00A0013C" w:rsidRPr="00F73BD6" w:rsidRDefault="00A0013C" w:rsidP="00417537">
            <w:pPr>
              <w:pStyle w:val="Heading3"/>
              <w:spacing w:after="0"/>
              <w:ind w:left="0" w:firstLine="427"/>
              <w:rPr>
                <w:rFonts w:cstheme="minorBidi"/>
                <w:b w:val="0"/>
                <w:bCs w:val="0"/>
                <w:u w:val="dotted"/>
              </w:rPr>
              <w:pPrChange w:id="295" w:author="Petnathean Julled" w:date="2021-07-09T21:20:00Z">
                <w:pPr>
                  <w:pStyle w:val="Heading3"/>
                  <w:spacing w:after="0"/>
                  <w:ind w:left="0" w:firstLine="427"/>
                </w:pPr>
              </w:pPrChange>
            </w:pPr>
            <w:r w:rsidRPr="00A0013C">
              <w:rPr>
                <w:b w:val="0"/>
                <w:bCs w:val="0"/>
              </w:rPr>
              <w:fldChar w:fldCharType="begin"/>
            </w:r>
            <w:r w:rsidRPr="00A0013C">
              <w:rPr>
                <w:b w:val="0"/>
                <w:bCs w:val="0"/>
              </w:rPr>
              <w:instrText xml:space="preserve"> REF CHAPTERIV_423 \h  \* MERGEFORMAT </w:instrText>
            </w:r>
            <w:r w:rsidRPr="00A0013C">
              <w:rPr>
                <w:b w:val="0"/>
                <w:bCs w:val="0"/>
              </w:rPr>
            </w:r>
            <w:r w:rsidRPr="00A0013C">
              <w:rPr>
                <w:b w:val="0"/>
                <w:bCs w:val="0"/>
              </w:rPr>
              <w:fldChar w:fldCharType="separate"/>
            </w:r>
            <w:ins w:id="296" w:author="Petnathean Julled" w:date="2021-07-09T21:18:00Z">
              <w:r w:rsidR="00454CE9" w:rsidRPr="00454CE9">
                <w:rPr>
                  <w:b w:val="0"/>
                  <w:bCs w:val="0"/>
                  <w:rPrChange w:id="297" w:author="Petnathean Julled" w:date="2021-07-09T21:18:00Z">
                    <w:rPr/>
                  </w:rPrChange>
                </w:rPr>
                <w:t>4.2.3 XDS Document Registry Actor</w:t>
              </w:r>
            </w:ins>
            <w:del w:id="298" w:author="Petnathean Julled" w:date="2021-07-09T11:13:00Z">
              <w:r w:rsidRPr="00A0013C" w:rsidDel="00437758">
                <w:rPr>
                  <w:b w:val="0"/>
                  <w:bCs w:val="0"/>
                </w:rPr>
                <w:delText xml:space="preserve">4.2.3 XDS Document Registry Actor </w:delText>
              </w:r>
            </w:del>
            <w:r w:rsidRPr="00A0013C">
              <w:rPr>
                <w:b w:val="0"/>
                <w:bCs w:val="0"/>
              </w:rPr>
              <w:fldChar w:fldCharType="end"/>
            </w:r>
            <w:del w:id="299"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6FDF1B4E" w14:textId="6EE1159F" w:rsidR="00A0013C" w:rsidRPr="00FA2708" w:rsidRDefault="00A0013C" w:rsidP="003A1F11">
            <w:pPr>
              <w:spacing w:line="360" w:lineRule="auto"/>
            </w:pPr>
            <w:r w:rsidRPr="00FA2708">
              <w:fldChar w:fldCharType="begin"/>
            </w:r>
            <w:r w:rsidRPr="00FA2708">
              <w:instrText xml:space="preserve"> PAGEREF CHAPTERIV_423 \h </w:instrText>
            </w:r>
            <w:r w:rsidRPr="00FA2708">
              <w:fldChar w:fldCharType="separate"/>
            </w:r>
            <w:ins w:id="300" w:author="Petnathean Julled" w:date="2021-07-09T21:18:00Z">
              <w:r w:rsidR="00454CE9">
                <w:rPr>
                  <w:noProof/>
                </w:rPr>
                <w:t>88</w:t>
              </w:r>
            </w:ins>
            <w:del w:id="301" w:author="Petnathean Julled" w:date="2021-07-09T11:13:00Z">
              <w:r w:rsidR="002A27EE" w:rsidDel="00437758">
                <w:rPr>
                  <w:noProof/>
                </w:rPr>
                <w:delText>86</w:delText>
              </w:r>
            </w:del>
            <w:r w:rsidRPr="00FA2708">
              <w:fldChar w:fldCharType="end"/>
            </w:r>
          </w:p>
        </w:tc>
      </w:tr>
      <w:tr w:rsidR="00A0013C" w:rsidRPr="00A0013C" w14:paraId="1D19661A" w14:textId="77777777" w:rsidTr="00111C0E">
        <w:tc>
          <w:tcPr>
            <w:tcW w:w="7763" w:type="dxa"/>
          </w:tcPr>
          <w:p w14:paraId="78E8D2BE" w14:textId="72AB316C" w:rsidR="00A0013C" w:rsidRPr="002E3F6E" w:rsidRDefault="002E3F6E" w:rsidP="00417537">
            <w:pPr>
              <w:pStyle w:val="Heading2"/>
              <w:rPr>
                <w:rFonts w:cstheme="minorBidi"/>
                <w:b w:val="0"/>
                <w:bCs w:val="0"/>
                <w:sz w:val="24"/>
                <w:szCs w:val="24"/>
                <w:u w:val="dotted"/>
              </w:rPr>
              <w:pPrChange w:id="302" w:author="Petnathean Julled" w:date="2021-07-09T21:20:00Z">
                <w:pPr>
                  <w:pStyle w:val="Heading2"/>
                </w:pPr>
              </w:pPrChange>
            </w:pPr>
            <w:ins w:id="303" w:author="Petnathean Julled" w:date="2021-07-09T20:22:00Z">
              <w:r w:rsidRPr="002E3F6E">
                <w:rPr>
                  <w:b w:val="0"/>
                  <w:bCs w:val="0"/>
                  <w:sz w:val="24"/>
                  <w:szCs w:val="24"/>
                  <w:rPrChange w:id="304" w:author="Petnathean Julled" w:date="2021-07-09T20:24:00Z">
                    <w:rPr>
                      <w:b w:val="0"/>
                      <w:bCs w:val="0"/>
                    </w:rPr>
                  </w:rPrChange>
                </w:rPr>
                <w:fldChar w:fldCharType="begin"/>
              </w:r>
              <w:r w:rsidRPr="002E3F6E">
                <w:rPr>
                  <w:b w:val="0"/>
                  <w:bCs w:val="0"/>
                  <w:sz w:val="24"/>
                  <w:szCs w:val="24"/>
                  <w:rPrChange w:id="305" w:author="Petnathean Julled" w:date="2021-07-09T20:24:00Z">
                    <w:rPr>
                      <w:b w:val="0"/>
                      <w:bCs w:val="0"/>
                    </w:rPr>
                  </w:rPrChange>
                </w:rPr>
                <w:instrText xml:space="preserve"> REF CHAPTERIV_43 \h </w:instrText>
              </w:r>
            </w:ins>
            <w:r w:rsidRPr="002E3F6E">
              <w:rPr>
                <w:b w:val="0"/>
                <w:bCs w:val="0"/>
                <w:sz w:val="24"/>
                <w:szCs w:val="24"/>
              </w:rPr>
              <w:instrText xml:space="preserve"> \* MERGEFORMAT </w:instrText>
            </w:r>
            <w:r w:rsidRPr="002E3F6E">
              <w:rPr>
                <w:b w:val="0"/>
                <w:bCs w:val="0"/>
                <w:sz w:val="24"/>
                <w:szCs w:val="24"/>
                <w:rPrChange w:id="306" w:author="Petnathean Julled" w:date="2021-07-09T20:24:00Z">
                  <w:rPr>
                    <w:b w:val="0"/>
                    <w:bCs w:val="0"/>
                    <w:sz w:val="24"/>
                    <w:szCs w:val="24"/>
                  </w:rPr>
                </w:rPrChange>
              </w:rPr>
            </w:r>
            <w:r w:rsidRPr="002E3F6E">
              <w:rPr>
                <w:b w:val="0"/>
                <w:bCs w:val="0"/>
                <w:sz w:val="24"/>
                <w:szCs w:val="24"/>
                <w:rPrChange w:id="307" w:author="Petnathean Julled" w:date="2021-07-09T20:24:00Z">
                  <w:rPr>
                    <w:b w:val="0"/>
                    <w:bCs w:val="0"/>
                  </w:rPr>
                </w:rPrChange>
              </w:rPr>
              <w:fldChar w:fldCharType="separate"/>
            </w:r>
            <w:ins w:id="308" w:author="Petnathean Julled" w:date="2021-07-09T21:18:00Z">
              <w:r w:rsidR="00454CE9" w:rsidRPr="00454CE9">
                <w:rPr>
                  <w:b w:val="0"/>
                  <w:bCs w:val="0"/>
                  <w:sz w:val="24"/>
                  <w:szCs w:val="24"/>
                  <w:rPrChange w:id="309" w:author="Petnathean Julled" w:date="2021-07-09T21:18:00Z">
                    <w:rPr/>
                  </w:rPrChange>
                </w:rPr>
                <w:t>4.3 Experimental Setup</w:t>
              </w:r>
            </w:ins>
            <w:ins w:id="310" w:author="Petnathean Julled" w:date="2021-07-09T20:22:00Z">
              <w:r w:rsidRPr="002E3F6E">
                <w:rPr>
                  <w:b w:val="0"/>
                  <w:bCs w:val="0"/>
                  <w:sz w:val="24"/>
                  <w:szCs w:val="24"/>
                  <w:rPrChange w:id="311" w:author="Petnathean Julled" w:date="2021-07-09T20:24:00Z">
                    <w:rPr>
                      <w:b w:val="0"/>
                      <w:bCs w:val="0"/>
                    </w:rPr>
                  </w:rPrChange>
                </w:rPr>
                <w:fldChar w:fldCharType="end"/>
              </w:r>
            </w:ins>
            <w:del w:id="312" w:author="Petnathean Julled" w:date="2021-07-09T20:17:00Z">
              <w:r w:rsidR="00A0013C" w:rsidRPr="002E3F6E" w:rsidDel="00C778BD">
                <w:rPr>
                  <w:b w:val="0"/>
                  <w:bCs w:val="0"/>
                  <w:sz w:val="24"/>
                  <w:szCs w:val="24"/>
                  <w:rPrChange w:id="313" w:author="Petnathean Julled" w:date="2021-07-09T20:24:00Z">
                    <w:rPr>
                      <w:b w:val="0"/>
                      <w:bCs w:val="0"/>
                      <w:sz w:val="24"/>
                      <w:szCs w:val="24"/>
                    </w:rPr>
                  </w:rPrChange>
                </w:rPr>
                <w:fldChar w:fldCharType="begin"/>
              </w:r>
              <w:r w:rsidR="00A0013C" w:rsidRPr="002E3F6E" w:rsidDel="00C778BD">
                <w:rPr>
                  <w:b w:val="0"/>
                  <w:bCs w:val="0"/>
                  <w:sz w:val="24"/>
                  <w:szCs w:val="24"/>
                </w:rPr>
                <w:delInstrText xml:space="preserve"> REF CHAPTERIV_43 \h  \* MERGEFORMAT </w:delInstrText>
              </w:r>
              <w:r w:rsidR="00A0013C" w:rsidRPr="002E3F6E" w:rsidDel="00C778BD">
                <w:rPr>
                  <w:b w:val="0"/>
                  <w:bCs w:val="0"/>
                  <w:sz w:val="24"/>
                  <w:szCs w:val="24"/>
                  <w:rPrChange w:id="314" w:author="Petnathean Julled" w:date="2021-07-09T20:24:00Z">
                    <w:rPr>
                      <w:b w:val="0"/>
                      <w:bCs w:val="0"/>
                      <w:sz w:val="24"/>
                      <w:szCs w:val="24"/>
                    </w:rPr>
                  </w:rPrChange>
                </w:rPr>
              </w:r>
              <w:r w:rsidR="00A0013C" w:rsidRPr="002E3F6E" w:rsidDel="00C778BD">
                <w:rPr>
                  <w:b w:val="0"/>
                  <w:bCs w:val="0"/>
                  <w:sz w:val="24"/>
                  <w:szCs w:val="24"/>
                  <w:rPrChange w:id="315" w:author="Petnathean Julled" w:date="2021-07-09T20:24:00Z">
                    <w:rPr>
                      <w:b w:val="0"/>
                      <w:bCs w:val="0"/>
                      <w:sz w:val="24"/>
                      <w:szCs w:val="24"/>
                    </w:rPr>
                  </w:rPrChange>
                </w:rPr>
                <w:fldChar w:fldCharType="separate"/>
              </w:r>
            </w:del>
            <w:del w:id="316" w:author="Petnathean Julled" w:date="2021-07-09T11:13:00Z">
              <w:r w:rsidR="00A0013C" w:rsidRPr="002E3F6E" w:rsidDel="00437758">
                <w:rPr>
                  <w:b w:val="0"/>
                  <w:bCs w:val="0"/>
                  <w:sz w:val="24"/>
                  <w:szCs w:val="24"/>
                </w:rPr>
                <w:delText>4.3 Experimental setup</w:delText>
              </w:r>
            </w:del>
            <w:del w:id="317" w:author="Petnathean Julled" w:date="2021-07-09T20:17:00Z">
              <w:r w:rsidR="00A0013C" w:rsidRPr="002E3F6E" w:rsidDel="00C778BD">
                <w:rPr>
                  <w:b w:val="0"/>
                  <w:bCs w:val="0"/>
                  <w:sz w:val="24"/>
                  <w:szCs w:val="24"/>
                  <w:rPrChange w:id="318" w:author="Petnathean Julled" w:date="2021-07-09T20:24:00Z">
                    <w:rPr>
                      <w:b w:val="0"/>
                      <w:bCs w:val="0"/>
                      <w:sz w:val="24"/>
                      <w:szCs w:val="24"/>
                    </w:rPr>
                  </w:rPrChange>
                </w:rPr>
                <w:fldChar w:fldCharType="end"/>
              </w:r>
            </w:del>
            <w:del w:id="319" w:author="Petnathean Julled" w:date="2021-07-09T11:20:00Z">
              <w:r w:rsidR="00F73BD6" w:rsidRPr="002E3F6E" w:rsidDel="00437758">
                <w:rPr>
                  <w:rFonts w:cstheme="minorBidi"/>
                  <w:b w:val="0"/>
                  <w:bCs w:val="0"/>
                  <w:sz w:val="24"/>
                  <w:szCs w:val="24"/>
                  <w:u w:val="dotted"/>
                </w:rPr>
                <w:delText>   </w:delText>
              </w:r>
            </w:del>
            <w:del w:id="320" w:author="Petnathean Julled" w:date="2021-07-09T20:17:00Z">
              <w:r w:rsidR="00F73BD6" w:rsidRPr="002E3F6E" w:rsidDel="00C778BD">
                <w:rPr>
                  <w:rFonts w:cstheme="minorBidi"/>
                  <w:b w:val="0"/>
                  <w:bCs w:val="0"/>
                  <w:sz w:val="24"/>
                  <w:szCs w:val="24"/>
                  <w:u w:val="dotted"/>
                </w:rPr>
                <w:delText> </w:delText>
              </w:r>
            </w:del>
            <w:r w:rsidR="00F73BD6" w:rsidRPr="002E3F6E">
              <w:rPr>
                <w:rFonts w:cstheme="minorBidi"/>
                <w:b w:val="0"/>
                <w:bCs w:val="0"/>
                <w:sz w:val="24"/>
                <w:szCs w:val="24"/>
                <w:u w:val="dotted"/>
              </w:rPr>
              <w:t> </w:t>
            </w:r>
            <w:del w:id="321"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22"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del w:id="323" w:author="Petnathean Julled" w:date="2021-07-09T20:17:00Z">
              <w:r w:rsidR="00F73BD6" w:rsidRPr="002E3F6E" w:rsidDel="00C778BD">
                <w:rPr>
                  <w:rFonts w:cstheme="minorBidi"/>
                  <w:b w:val="0"/>
                  <w:bCs w:val="0"/>
                  <w:sz w:val="24"/>
                  <w:szCs w:val="24"/>
                  <w:u w:val="dotted"/>
                </w:rPr>
                <w:delText>                                                                                                         </w:delText>
              </w:r>
            </w:del>
          </w:p>
        </w:tc>
        <w:tc>
          <w:tcPr>
            <w:tcW w:w="745" w:type="dxa"/>
          </w:tcPr>
          <w:p w14:paraId="16E9A987" w14:textId="2C87AC48" w:rsidR="00A0013C" w:rsidRPr="00FA2708" w:rsidRDefault="002E3F6E" w:rsidP="003A1F11">
            <w:pPr>
              <w:spacing w:line="360" w:lineRule="auto"/>
            </w:pPr>
            <w:ins w:id="324" w:author="Petnathean Julled" w:date="2021-07-09T20:23:00Z">
              <w:r>
                <w:fldChar w:fldCharType="begin"/>
              </w:r>
              <w:r>
                <w:instrText xml:space="preserve"> PAGEREF CHAPTERIV_43 \h </w:instrText>
              </w:r>
            </w:ins>
            <w:r>
              <w:fldChar w:fldCharType="separate"/>
            </w:r>
            <w:ins w:id="325" w:author="Petnathean Julled" w:date="2021-07-09T21:18:00Z">
              <w:r w:rsidR="00454CE9">
                <w:rPr>
                  <w:noProof/>
                </w:rPr>
                <w:t>128</w:t>
              </w:r>
            </w:ins>
            <w:ins w:id="326" w:author="Petnathean Julled" w:date="2021-07-09T20:23:00Z">
              <w:r>
                <w:fldChar w:fldCharType="end"/>
              </w:r>
            </w:ins>
            <w:del w:id="327" w:author="Petnathean Julled" w:date="2021-07-09T20:21:00Z">
              <w:r w:rsidR="00A0013C" w:rsidRPr="00FA2708" w:rsidDel="002E3F6E">
                <w:fldChar w:fldCharType="begin"/>
              </w:r>
              <w:r w:rsidR="00A0013C" w:rsidRPr="00FA2708" w:rsidDel="002E3F6E">
                <w:delInstrText xml:space="preserve"> PAGEREF CHAPTERIV_43 \h </w:delInstrText>
              </w:r>
              <w:r w:rsidR="00A0013C" w:rsidRPr="00FA2708" w:rsidDel="002E3F6E">
                <w:fldChar w:fldCharType="separate"/>
              </w:r>
            </w:del>
            <w:del w:id="328" w:author="Petnathean Julled" w:date="2021-07-09T11:13:00Z">
              <w:r w:rsidR="002A27EE" w:rsidDel="00437758">
                <w:rPr>
                  <w:noProof/>
                </w:rPr>
                <w:delText>126</w:delText>
              </w:r>
            </w:del>
            <w:del w:id="329" w:author="Petnathean Julled" w:date="2021-07-09T20:21:00Z">
              <w:r w:rsidR="00A0013C" w:rsidRPr="00FA2708" w:rsidDel="002E3F6E">
                <w:fldChar w:fldCharType="end"/>
              </w:r>
            </w:del>
          </w:p>
        </w:tc>
      </w:tr>
      <w:tr w:rsidR="00A0013C" w:rsidRPr="00A0013C" w14:paraId="01E12DD3" w14:textId="77777777" w:rsidTr="00111C0E">
        <w:tc>
          <w:tcPr>
            <w:tcW w:w="7763" w:type="dxa"/>
          </w:tcPr>
          <w:p w14:paraId="7578778E" w14:textId="1CA20B3A" w:rsidR="00A0013C" w:rsidRPr="00454CE9" w:rsidRDefault="002E3F6E" w:rsidP="00417537">
            <w:pPr>
              <w:pStyle w:val="Heading2"/>
              <w:rPr>
                <w:rFonts w:cstheme="minorBidi"/>
                <w:b w:val="0"/>
                <w:bCs w:val="0"/>
                <w:sz w:val="24"/>
                <w:szCs w:val="24"/>
                <w:u w:val="dotted"/>
              </w:rPr>
              <w:pPrChange w:id="330" w:author="Petnathean Julled" w:date="2021-07-09T21:20:00Z">
                <w:pPr>
                  <w:pStyle w:val="Heading2"/>
                </w:pPr>
              </w:pPrChange>
            </w:pPr>
            <w:ins w:id="331" w:author="Petnathean Julled" w:date="2021-07-09T20:22:00Z">
              <w:r w:rsidRPr="00454CE9">
                <w:rPr>
                  <w:b w:val="0"/>
                  <w:bCs w:val="0"/>
                  <w:sz w:val="24"/>
                  <w:szCs w:val="24"/>
                </w:rPr>
                <w:fldChar w:fldCharType="begin"/>
              </w:r>
              <w:r w:rsidRPr="002E3F6E">
                <w:rPr>
                  <w:b w:val="0"/>
                  <w:bCs w:val="0"/>
                  <w:sz w:val="24"/>
                  <w:szCs w:val="24"/>
                </w:rPr>
                <w:instrText xml:space="preserve"> REF CHAPTERIV_44 \h </w:instrText>
              </w:r>
            </w:ins>
            <w:r w:rsidRPr="002E3F6E">
              <w:rPr>
                <w:b w:val="0"/>
                <w:bCs w:val="0"/>
                <w:sz w:val="24"/>
                <w:szCs w:val="24"/>
              </w:rPr>
              <w:instrText xml:space="preserve"> \* MERGEFORMAT </w:instrText>
            </w:r>
            <w:r w:rsidRPr="00454CE9">
              <w:rPr>
                <w:b w:val="0"/>
                <w:bCs w:val="0"/>
                <w:sz w:val="24"/>
                <w:szCs w:val="24"/>
              </w:rPr>
            </w:r>
            <w:r w:rsidRPr="00454CE9">
              <w:rPr>
                <w:b w:val="0"/>
                <w:bCs w:val="0"/>
                <w:sz w:val="24"/>
                <w:szCs w:val="24"/>
                <w:rPrChange w:id="332" w:author="Petnathean Julled" w:date="2021-07-09T20:24:00Z">
                  <w:rPr>
                    <w:b w:val="0"/>
                    <w:bCs w:val="0"/>
                    <w:sz w:val="24"/>
                    <w:szCs w:val="24"/>
                  </w:rPr>
                </w:rPrChange>
              </w:rPr>
              <w:fldChar w:fldCharType="separate"/>
            </w:r>
            <w:ins w:id="333" w:author="Petnathean Julled" w:date="2021-07-09T21:18:00Z">
              <w:r w:rsidR="00454CE9" w:rsidRPr="00454CE9">
                <w:rPr>
                  <w:b w:val="0"/>
                  <w:bCs w:val="0"/>
                  <w:sz w:val="24"/>
                  <w:szCs w:val="24"/>
                  <w:rPrChange w:id="334" w:author="Petnathean Julled" w:date="2021-07-09T21:18:00Z">
                    <w:rPr/>
                  </w:rPrChange>
                </w:rPr>
                <w:t>4.4 Result</w:t>
              </w:r>
            </w:ins>
            <w:ins w:id="335" w:author="Petnathean Julled" w:date="2021-07-09T20:22:00Z">
              <w:r w:rsidRPr="00454CE9">
                <w:rPr>
                  <w:b w:val="0"/>
                  <w:bCs w:val="0"/>
                  <w:sz w:val="24"/>
                  <w:szCs w:val="24"/>
                </w:rPr>
                <w:fldChar w:fldCharType="end"/>
              </w:r>
            </w:ins>
            <w:del w:id="336" w:author="Petnathean Julled" w:date="2021-07-09T20:18:00Z">
              <w:r w:rsidR="00A0013C" w:rsidRPr="002E3F6E" w:rsidDel="004327F7">
                <w:rPr>
                  <w:b w:val="0"/>
                  <w:bCs w:val="0"/>
                  <w:sz w:val="24"/>
                  <w:szCs w:val="24"/>
                  <w:rPrChange w:id="337" w:author="Petnathean Julled" w:date="2021-07-09T20:24:00Z">
                    <w:rPr>
                      <w:b w:val="0"/>
                      <w:bCs w:val="0"/>
                      <w:sz w:val="24"/>
                      <w:szCs w:val="24"/>
                    </w:rPr>
                  </w:rPrChange>
                </w:rPr>
                <w:fldChar w:fldCharType="begin"/>
              </w:r>
              <w:r w:rsidR="00A0013C" w:rsidRPr="002E3F6E" w:rsidDel="004327F7">
                <w:rPr>
                  <w:b w:val="0"/>
                  <w:bCs w:val="0"/>
                  <w:sz w:val="24"/>
                  <w:szCs w:val="24"/>
                </w:rPr>
                <w:delInstrText xml:space="preserve"> REF CHAPTERIV_44 \h  \* MERGEFORMAT </w:delInstrText>
              </w:r>
              <w:r w:rsidR="00A0013C" w:rsidRPr="002E3F6E" w:rsidDel="004327F7">
                <w:rPr>
                  <w:b w:val="0"/>
                  <w:bCs w:val="0"/>
                  <w:sz w:val="24"/>
                  <w:szCs w:val="24"/>
                  <w:rPrChange w:id="338" w:author="Petnathean Julled" w:date="2021-07-09T20:24:00Z">
                    <w:rPr>
                      <w:b w:val="0"/>
                      <w:bCs w:val="0"/>
                      <w:sz w:val="24"/>
                      <w:szCs w:val="24"/>
                    </w:rPr>
                  </w:rPrChange>
                </w:rPr>
              </w:r>
              <w:r w:rsidR="00A0013C" w:rsidRPr="002E3F6E" w:rsidDel="004327F7">
                <w:rPr>
                  <w:b w:val="0"/>
                  <w:bCs w:val="0"/>
                  <w:sz w:val="24"/>
                  <w:szCs w:val="24"/>
                  <w:rPrChange w:id="339" w:author="Petnathean Julled" w:date="2021-07-09T20:24:00Z">
                    <w:rPr>
                      <w:b w:val="0"/>
                      <w:bCs w:val="0"/>
                      <w:sz w:val="24"/>
                      <w:szCs w:val="24"/>
                    </w:rPr>
                  </w:rPrChange>
                </w:rPr>
                <w:fldChar w:fldCharType="separate"/>
              </w:r>
            </w:del>
            <w:del w:id="340" w:author="Petnathean Julled" w:date="2021-07-09T11:13:00Z">
              <w:r w:rsidR="00A0013C" w:rsidRPr="002E3F6E" w:rsidDel="00437758">
                <w:rPr>
                  <w:b w:val="0"/>
                  <w:bCs w:val="0"/>
                  <w:sz w:val="24"/>
                  <w:szCs w:val="24"/>
                </w:rPr>
                <w:delText>4.4 Result</w:delText>
              </w:r>
            </w:del>
            <w:del w:id="341" w:author="Petnathean Julled" w:date="2021-07-09T20:18:00Z">
              <w:r w:rsidR="00A0013C" w:rsidRPr="002E3F6E" w:rsidDel="004327F7">
                <w:rPr>
                  <w:b w:val="0"/>
                  <w:bCs w:val="0"/>
                  <w:sz w:val="24"/>
                  <w:szCs w:val="24"/>
                  <w:rPrChange w:id="342" w:author="Petnathean Julled" w:date="2021-07-09T20:24:00Z">
                    <w:rPr>
                      <w:b w:val="0"/>
                      <w:bCs w:val="0"/>
                      <w:sz w:val="24"/>
                      <w:szCs w:val="24"/>
                    </w:rPr>
                  </w:rPrChange>
                </w:rPr>
                <w:fldChar w:fldCharType="end"/>
              </w:r>
            </w:del>
            <w:del w:id="343" w:author="Petnathean Julled" w:date="2021-07-09T20:17:00Z">
              <w:r w:rsidR="00F73BD6" w:rsidRPr="002E3F6E" w:rsidDel="00C778BD">
                <w:rPr>
                  <w:rFonts w:cstheme="minorBidi"/>
                  <w:b w:val="0"/>
                  <w:bCs w:val="0"/>
                  <w:sz w:val="24"/>
                  <w:szCs w:val="24"/>
                  <w:u w:val="dotted"/>
                </w:rPr>
                <w:delText>                                </w:delText>
              </w:r>
            </w:del>
            <w:del w:id="344" w:author="Petnathean Julled" w:date="2021-07-09T20:24:00Z">
              <w:r w:rsidR="00F73BD6" w:rsidRPr="002E3F6E" w:rsidDel="002E3F6E">
                <w:rPr>
                  <w:rFonts w:cstheme="minorBidi"/>
                  <w:b w:val="0"/>
                  <w:bCs w:val="0"/>
                  <w:sz w:val="24"/>
                  <w:szCs w:val="24"/>
                  <w:u w:val="dotted"/>
                </w:rPr>
                <w:delText>      </w:delText>
              </w:r>
            </w:del>
            <w:del w:id="345"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46"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p>
        </w:tc>
        <w:tc>
          <w:tcPr>
            <w:tcW w:w="745" w:type="dxa"/>
          </w:tcPr>
          <w:p w14:paraId="298F84AA" w14:textId="76FC2515" w:rsidR="00A0013C" w:rsidRPr="00FA2708" w:rsidRDefault="002E3F6E" w:rsidP="003A1F11">
            <w:pPr>
              <w:spacing w:line="360" w:lineRule="auto"/>
            </w:pPr>
            <w:ins w:id="347" w:author="Petnathean Julled" w:date="2021-07-09T20:23:00Z">
              <w:r>
                <w:fldChar w:fldCharType="begin"/>
              </w:r>
              <w:r>
                <w:instrText xml:space="preserve"> PAGEREF CHAPTERIV_44 \h </w:instrText>
              </w:r>
            </w:ins>
            <w:r>
              <w:fldChar w:fldCharType="separate"/>
            </w:r>
            <w:ins w:id="348" w:author="Petnathean Julled" w:date="2021-07-09T21:18:00Z">
              <w:r w:rsidR="00454CE9">
                <w:rPr>
                  <w:noProof/>
                </w:rPr>
                <w:t>134</w:t>
              </w:r>
            </w:ins>
            <w:ins w:id="349" w:author="Petnathean Julled" w:date="2021-07-09T20:23:00Z">
              <w:r>
                <w:fldChar w:fldCharType="end"/>
              </w:r>
            </w:ins>
            <w:del w:id="350" w:author="Petnathean Julled" w:date="2021-07-09T20:21:00Z">
              <w:r w:rsidR="00A0013C" w:rsidRPr="00FA2708" w:rsidDel="002E3F6E">
                <w:fldChar w:fldCharType="begin"/>
              </w:r>
              <w:r w:rsidR="00A0013C" w:rsidRPr="00FA2708" w:rsidDel="002E3F6E">
                <w:delInstrText xml:space="preserve"> PAGEREF CHAPTERIV_44 \h </w:delInstrText>
              </w:r>
              <w:r w:rsidR="00A0013C" w:rsidRPr="00FA2708" w:rsidDel="002E3F6E">
                <w:fldChar w:fldCharType="separate"/>
              </w:r>
            </w:del>
            <w:del w:id="351" w:author="Petnathean Julled" w:date="2021-07-09T11:13:00Z">
              <w:r w:rsidR="002A27EE" w:rsidDel="00437758">
                <w:rPr>
                  <w:noProof/>
                </w:rPr>
                <w:delText>128</w:delText>
              </w:r>
            </w:del>
            <w:del w:id="352" w:author="Petnathean Julled" w:date="2021-07-09T20:21:00Z">
              <w:r w:rsidR="00A0013C" w:rsidRPr="00FA2708" w:rsidDel="002E3F6E">
                <w:fldChar w:fldCharType="end"/>
              </w:r>
            </w:del>
          </w:p>
        </w:tc>
      </w:tr>
      <w:tr w:rsidR="00A0013C" w:rsidRPr="00A0013C" w14:paraId="0384AE45" w14:textId="77777777" w:rsidTr="00111C0E">
        <w:tc>
          <w:tcPr>
            <w:tcW w:w="7763" w:type="dxa"/>
          </w:tcPr>
          <w:p w14:paraId="20127AD8" w14:textId="2BAB62E1" w:rsidR="00A0013C" w:rsidRPr="00454CE9" w:rsidRDefault="002E3F6E" w:rsidP="00417537">
            <w:pPr>
              <w:pStyle w:val="Heading3"/>
              <w:ind w:left="427"/>
              <w:rPr>
                <w:rFonts w:cstheme="minorBidi"/>
                <w:b w:val="0"/>
                <w:bCs w:val="0"/>
                <w:u w:val="dotted"/>
              </w:rPr>
              <w:pPrChange w:id="353" w:author="Petnathean Julled" w:date="2021-07-09T21:20:00Z">
                <w:pPr>
                  <w:pStyle w:val="Heading3"/>
                  <w:ind w:left="0" w:firstLine="427"/>
                </w:pPr>
              </w:pPrChange>
            </w:pPr>
            <w:ins w:id="354" w:author="Petnathean Julled" w:date="2021-07-09T20:23:00Z">
              <w:r w:rsidRPr="00454CE9">
                <w:rPr>
                  <w:b w:val="0"/>
                  <w:bCs w:val="0"/>
                </w:rPr>
                <w:fldChar w:fldCharType="begin"/>
              </w:r>
              <w:r w:rsidRPr="002E3F6E">
                <w:rPr>
                  <w:b w:val="0"/>
                  <w:bCs w:val="0"/>
                </w:rPr>
                <w:instrText xml:space="preserve"> REF CHAPTERIV_441 \h </w:instrText>
              </w:r>
            </w:ins>
            <w:r w:rsidRPr="002E3F6E">
              <w:rPr>
                <w:b w:val="0"/>
                <w:bCs w:val="0"/>
                <w:rPrChange w:id="355" w:author="Petnathean Julled" w:date="2021-07-09T20:25:00Z">
                  <w:rPr/>
                </w:rPrChange>
              </w:rPr>
              <w:instrText xml:space="preserve"> \* MERGEFORMAT </w:instrText>
            </w:r>
            <w:r w:rsidRPr="00454CE9">
              <w:rPr>
                <w:b w:val="0"/>
                <w:bCs w:val="0"/>
              </w:rPr>
            </w:r>
            <w:r w:rsidRPr="00454CE9">
              <w:rPr>
                <w:b w:val="0"/>
                <w:bCs w:val="0"/>
                <w:rPrChange w:id="356" w:author="Petnathean Julled" w:date="2021-07-09T20:25:00Z">
                  <w:rPr>
                    <w:b w:val="0"/>
                    <w:bCs w:val="0"/>
                  </w:rPr>
                </w:rPrChange>
              </w:rPr>
              <w:fldChar w:fldCharType="separate"/>
            </w:r>
            <w:ins w:id="357" w:author="Petnathean Julled" w:date="2021-07-09T21:18:00Z">
              <w:r w:rsidR="00454CE9" w:rsidRPr="00454CE9">
                <w:rPr>
                  <w:b w:val="0"/>
                  <w:bCs w:val="0"/>
                  <w:rPrChange w:id="358" w:author="Petnathean Julled" w:date="2021-07-09T21:18:00Z">
                    <w:rPr/>
                  </w:rPrChange>
                </w:rPr>
                <w:t>4.4.1 Implementation Result</w:t>
              </w:r>
            </w:ins>
            <w:ins w:id="359" w:author="Petnathean Julled" w:date="2021-07-09T20:23:00Z">
              <w:r w:rsidRPr="00454CE9">
                <w:rPr>
                  <w:b w:val="0"/>
                  <w:bCs w:val="0"/>
                </w:rPr>
                <w:fldChar w:fldCharType="end"/>
              </w:r>
            </w:ins>
            <w:del w:id="360" w:author="Petnathean Julled" w:date="2021-07-09T20:17:00Z">
              <w:r w:rsidR="00A0013C" w:rsidRPr="002E3F6E" w:rsidDel="00C778BD">
                <w:rPr>
                  <w:b w:val="0"/>
                  <w:bCs w:val="0"/>
                  <w:rPrChange w:id="361" w:author="Petnathean Julled" w:date="2021-07-09T20:25:00Z">
                    <w:rPr>
                      <w:b w:val="0"/>
                      <w:bCs w:val="0"/>
                    </w:rPr>
                  </w:rPrChange>
                </w:rPr>
                <w:fldChar w:fldCharType="begin"/>
              </w:r>
              <w:r w:rsidR="00A0013C" w:rsidRPr="002E3F6E" w:rsidDel="00C778BD">
                <w:rPr>
                  <w:b w:val="0"/>
                  <w:bCs w:val="0"/>
                </w:rPr>
                <w:delInstrText xml:space="preserve"> REF CHAPTERIV_441 \h  \* MERGEFORMAT </w:delInstrText>
              </w:r>
              <w:r w:rsidR="00A0013C" w:rsidRPr="002E3F6E" w:rsidDel="00C778BD">
                <w:rPr>
                  <w:b w:val="0"/>
                  <w:bCs w:val="0"/>
                  <w:rPrChange w:id="362" w:author="Petnathean Julled" w:date="2021-07-09T20:25:00Z">
                    <w:rPr>
                      <w:b w:val="0"/>
                      <w:bCs w:val="0"/>
                    </w:rPr>
                  </w:rPrChange>
                </w:rPr>
              </w:r>
              <w:r w:rsidR="00A0013C" w:rsidRPr="002E3F6E" w:rsidDel="00C778BD">
                <w:rPr>
                  <w:b w:val="0"/>
                  <w:bCs w:val="0"/>
                  <w:rPrChange w:id="363" w:author="Petnathean Julled" w:date="2021-07-09T20:25:00Z">
                    <w:rPr>
                      <w:b w:val="0"/>
                      <w:bCs w:val="0"/>
                    </w:rPr>
                  </w:rPrChange>
                </w:rPr>
                <w:fldChar w:fldCharType="separate"/>
              </w:r>
            </w:del>
            <w:del w:id="364" w:author="Petnathean Julled" w:date="2021-07-09T11:13:00Z">
              <w:r w:rsidR="00A0013C" w:rsidRPr="002E3F6E" w:rsidDel="00437758">
                <w:rPr>
                  <w:b w:val="0"/>
                  <w:bCs w:val="0"/>
                </w:rPr>
                <w:delText>4.4.1 Result of each step</w:delText>
              </w:r>
            </w:del>
            <w:del w:id="365" w:author="Petnathean Julled" w:date="2021-07-09T20:17:00Z">
              <w:r w:rsidR="00A0013C" w:rsidRPr="002E3F6E" w:rsidDel="00C778BD">
                <w:rPr>
                  <w:b w:val="0"/>
                  <w:bCs w:val="0"/>
                  <w:rPrChange w:id="366" w:author="Petnathean Julled" w:date="2021-07-09T20:25:00Z">
                    <w:rPr>
                      <w:b w:val="0"/>
                      <w:bCs w:val="0"/>
                    </w:rPr>
                  </w:rPrChange>
                </w:rPr>
                <w:fldChar w:fldCharType="end"/>
              </w:r>
            </w:del>
            <w:del w:id="367" w:author="Petnathean Julled" w:date="2021-07-09T20:24:00Z">
              <w:r w:rsidR="00F73BD6" w:rsidRPr="002E3F6E" w:rsidDel="002E3F6E">
                <w:rPr>
                  <w:rFonts w:cstheme="minorBidi"/>
                  <w:b w:val="0"/>
                  <w:bCs w:val="0"/>
                  <w:u w:val="dotted"/>
                </w:rPr>
                <w:delText>                            </w:delText>
              </w:r>
            </w:del>
            <w:del w:id="368" w:author="Petnathean Julled" w:date="2021-07-09T21:20:00Z">
              <w:r w:rsidR="00F73BD6" w:rsidRPr="002E3F6E" w:rsidDel="00417537">
                <w:rPr>
                  <w:rFonts w:cstheme="minorBidi"/>
                  <w:b w:val="0"/>
                  <w:bCs w:val="0"/>
                  <w:u w:val="dotted"/>
                </w:rPr>
                <w:delText>    </w:delText>
              </w:r>
            </w:del>
            <w:r w:rsidR="00F73BD6" w:rsidRPr="002E3F6E">
              <w:rPr>
                <w:rFonts w:cstheme="minorBidi"/>
                <w:b w:val="0"/>
                <w:bCs w:val="0"/>
                <w:u w:val="dotted"/>
              </w:rPr>
              <w:t>               </w:t>
            </w:r>
            <w:ins w:id="369" w:author="Petnathean Julled" w:date="2021-07-09T20:25:00Z">
              <w:r>
                <w:rPr>
                  <w:rFonts w:cstheme="minorBidi"/>
                  <w:b w:val="0"/>
                  <w:bCs w:val="0"/>
                  <w:u w:val="dotted"/>
                </w:rPr>
                <w:t>      </w:t>
              </w:r>
            </w:ins>
            <w:r w:rsidR="00F73BD6" w:rsidRPr="007014D0">
              <w:rPr>
                <w:rFonts w:cstheme="minorBidi" w:hint="cs"/>
                <w:b w:val="0"/>
                <w:bCs w:val="0"/>
                <w:u w:val="dotted"/>
                <w:cs/>
              </w:rPr>
              <w:t>                                                 </w:t>
            </w:r>
            <w:ins w:id="370" w:author="Petnathean Julled" w:date="2021-07-09T20:26:00Z">
              <w:r>
                <w:rPr>
                  <w:rFonts w:cstheme="minorBidi"/>
                  <w:b w:val="0"/>
                  <w:bCs w:val="0"/>
                  <w:u w:val="dotted"/>
                </w:rPr>
                <w:t>     </w:t>
              </w:r>
            </w:ins>
            <w:r w:rsidR="00F73BD6" w:rsidRPr="007014D0">
              <w:rPr>
                <w:rFonts w:cstheme="minorBidi" w:hint="cs"/>
                <w:b w:val="0"/>
                <w:bCs w:val="0"/>
                <w:u w:val="dotted"/>
                <w:cs/>
              </w:rPr>
              <w:t>             </w:t>
            </w:r>
          </w:p>
        </w:tc>
        <w:tc>
          <w:tcPr>
            <w:tcW w:w="745" w:type="dxa"/>
          </w:tcPr>
          <w:p w14:paraId="7FFF62F8" w14:textId="7501F3ED" w:rsidR="00A0013C" w:rsidRPr="00FA2708" w:rsidRDefault="002E3F6E" w:rsidP="003A1F11">
            <w:pPr>
              <w:spacing w:line="360" w:lineRule="auto"/>
            </w:pPr>
            <w:ins w:id="371" w:author="Petnathean Julled" w:date="2021-07-09T20:23:00Z">
              <w:r>
                <w:fldChar w:fldCharType="begin"/>
              </w:r>
              <w:r>
                <w:instrText xml:space="preserve"> PAGEREF CHAPTERIV_441 \h </w:instrText>
              </w:r>
            </w:ins>
            <w:r>
              <w:fldChar w:fldCharType="separate"/>
            </w:r>
            <w:ins w:id="372" w:author="Petnathean Julled" w:date="2021-07-09T21:18:00Z">
              <w:r w:rsidR="00454CE9">
                <w:rPr>
                  <w:noProof/>
                </w:rPr>
                <w:t>134</w:t>
              </w:r>
            </w:ins>
            <w:ins w:id="373" w:author="Petnathean Julled" w:date="2021-07-09T20:23:00Z">
              <w:r>
                <w:fldChar w:fldCharType="end"/>
              </w:r>
            </w:ins>
            <w:del w:id="374" w:author="Petnathean Julled" w:date="2021-07-09T20:21:00Z">
              <w:r w:rsidR="00A0013C" w:rsidRPr="00FA2708" w:rsidDel="002E3F6E">
                <w:fldChar w:fldCharType="begin"/>
              </w:r>
              <w:r w:rsidR="00A0013C" w:rsidRPr="00FA2708" w:rsidDel="002E3F6E">
                <w:delInstrText xml:space="preserve"> PAGEREF CHAPTERIV_441 \h </w:delInstrText>
              </w:r>
              <w:r w:rsidR="00A0013C" w:rsidRPr="00FA2708" w:rsidDel="002E3F6E">
                <w:fldChar w:fldCharType="separate"/>
              </w:r>
            </w:del>
            <w:del w:id="375" w:author="Petnathean Julled" w:date="2021-07-09T11:13:00Z">
              <w:r w:rsidR="002A27EE" w:rsidDel="00437758">
                <w:rPr>
                  <w:noProof/>
                </w:rPr>
                <w:delText>128</w:delText>
              </w:r>
            </w:del>
            <w:del w:id="376" w:author="Petnathean Julled" w:date="2021-07-09T20:21:00Z">
              <w:r w:rsidR="00A0013C" w:rsidRPr="00FA2708" w:rsidDel="002E3F6E">
                <w:fldChar w:fldCharType="end"/>
              </w:r>
            </w:del>
          </w:p>
        </w:tc>
      </w:tr>
      <w:tr w:rsidR="00A0013C" w:rsidRPr="00A0013C" w14:paraId="3845803D" w14:textId="77777777" w:rsidTr="00111C0E">
        <w:tc>
          <w:tcPr>
            <w:tcW w:w="7763" w:type="dxa"/>
          </w:tcPr>
          <w:p w14:paraId="2066BF5D" w14:textId="666CB46E" w:rsidR="00A0013C" w:rsidRPr="002E3F6E" w:rsidRDefault="002E3F6E" w:rsidP="00417537">
            <w:pPr>
              <w:pStyle w:val="Heading3"/>
              <w:ind w:left="427"/>
              <w:rPr>
                <w:rFonts w:cstheme="minorBidi"/>
                <w:u w:val="dotted"/>
                <w:rPrChange w:id="377" w:author="Petnathean Julled" w:date="2021-07-09T20:25:00Z">
                  <w:rPr>
                    <w:rFonts w:cstheme="minorBidi"/>
                    <w:u w:val="dotted"/>
                  </w:rPr>
                </w:rPrChange>
              </w:rPr>
              <w:pPrChange w:id="378" w:author="Petnathean Julled" w:date="2021-07-09T21:20:00Z">
                <w:pPr>
                  <w:spacing w:line="360" w:lineRule="auto"/>
                  <w:ind w:firstLine="427"/>
                </w:pPr>
              </w:pPrChange>
            </w:pPr>
            <w:ins w:id="379" w:author="Petnathean Julled" w:date="2021-07-09T20:23:00Z">
              <w:r w:rsidRPr="002E3F6E">
                <w:rPr>
                  <w:b w:val="0"/>
                  <w:bCs w:val="0"/>
                  <w:rPrChange w:id="380" w:author="Petnathean Julled" w:date="2021-07-09T20:25:00Z">
                    <w:rPr>
                      <w:rFonts w:eastAsiaTheme="minorEastAsia"/>
                      <w:b/>
                      <w:bCs/>
                    </w:rPr>
                  </w:rPrChange>
                </w:rPr>
                <w:fldChar w:fldCharType="begin"/>
              </w:r>
              <w:r w:rsidRPr="002E3F6E">
                <w:rPr>
                  <w:b w:val="0"/>
                  <w:bCs w:val="0"/>
                  <w:rPrChange w:id="381" w:author="Petnathean Julled" w:date="2021-07-09T20:25:00Z">
                    <w:rPr/>
                  </w:rPrChange>
                </w:rPr>
                <w:instrText xml:space="preserve"> REF CHAPTERIV_442 \h </w:instrText>
              </w:r>
            </w:ins>
            <w:r w:rsidRPr="002E3F6E">
              <w:rPr>
                <w:b w:val="0"/>
                <w:bCs w:val="0"/>
                <w:rPrChange w:id="382" w:author="Petnathean Julled" w:date="2021-07-09T20:25:00Z">
                  <w:rPr/>
                </w:rPrChange>
              </w:rPr>
              <w:instrText xml:space="preserve"> \* MERGEFORMAT </w:instrText>
            </w:r>
            <w:r w:rsidRPr="002E3F6E">
              <w:rPr>
                <w:b w:val="0"/>
                <w:bCs w:val="0"/>
                <w:rPrChange w:id="383" w:author="Petnathean Julled" w:date="2021-07-09T20:25:00Z">
                  <w:rPr>
                    <w:b/>
                    <w:bCs/>
                  </w:rPr>
                </w:rPrChange>
              </w:rPr>
            </w:r>
            <w:r w:rsidRPr="002E3F6E">
              <w:rPr>
                <w:b w:val="0"/>
                <w:bCs w:val="0"/>
                <w:rPrChange w:id="384" w:author="Petnathean Julled" w:date="2021-07-09T20:25:00Z">
                  <w:rPr>
                    <w:b/>
                    <w:bCs/>
                  </w:rPr>
                </w:rPrChange>
              </w:rPr>
              <w:fldChar w:fldCharType="separate"/>
            </w:r>
            <w:ins w:id="385" w:author="Petnathean Julled" w:date="2021-07-09T21:18:00Z">
              <w:r w:rsidR="00454CE9" w:rsidRPr="00454CE9">
                <w:rPr>
                  <w:b w:val="0"/>
                  <w:bCs w:val="0"/>
                  <w:rPrChange w:id="386" w:author="Petnathean Julled" w:date="2021-07-09T21:18:00Z">
                    <w:rPr/>
                  </w:rPrChange>
                </w:rPr>
                <w:t>4.4.2 Experiment Result</w:t>
              </w:r>
            </w:ins>
            <w:ins w:id="387" w:author="Petnathean Julled" w:date="2021-07-09T20:23:00Z">
              <w:r w:rsidRPr="002E3F6E">
                <w:rPr>
                  <w:b w:val="0"/>
                  <w:bCs w:val="0"/>
                  <w:rPrChange w:id="388" w:author="Petnathean Julled" w:date="2021-07-09T20:25:00Z">
                    <w:rPr>
                      <w:b/>
                      <w:bCs/>
                    </w:rPr>
                  </w:rPrChange>
                </w:rPr>
                <w:fldChar w:fldCharType="end"/>
              </w:r>
            </w:ins>
            <w:del w:id="389" w:author="Petnathean Julled" w:date="2021-07-09T20:17:00Z">
              <w:r w:rsidR="00A0013C" w:rsidRPr="002E3F6E" w:rsidDel="00C778BD">
                <w:rPr>
                  <w:b w:val="0"/>
                  <w:bCs w:val="0"/>
                  <w:rPrChange w:id="390" w:author="Petnathean Julled" w:date="2021-07-09T20:25:00Z">
                    <w:rPr>
                      <w:b/>
                      <w:bCs/>
                    </w:rPr>
                  </w:rPrChange>
                </w:rPr>
                <w:fldChar w:fldCharType="begin"/>
              </w:r>
              <w:r w:rsidR="00A0013C" w:rsidRPr="002E3F6E" w:rsidDel="00C778BD">
                <w:rPr>
                  <w:b w:val="0"/>
                  <w:bCs w:val="0"/>
                  <w:rPrChange w:id="391" w:author="Petnathean Julled" w:date="2021-07-09T20:25:00Z">
                    <w:rPr>
                      <w:b/>
                      <w:bCs/>
                    </w:rPr>
                  </w:rPrChange>
                </w:rPr>
                <w:delInstrText xml:space="preserve"> REF CHAPTERIV_442 \h  \* MERGEFORMAT </w:delInstrText>
              </w:r>
              <w:r w:rsidR="00A0013C" w:rsidRPr="002E3F6E" w:rsidDel="00C778BD">
                <w:rPr>
                  <w:b w:val="0"/>
                  <w:bCs w:val="0"/>
                  <w:rPrChange w:id="392" w:author="Petnathean Julled" w:date="2021-07-09T20:25:00Z">
                    <w:rPr>
                      <w:b/>
                      <w:bCs/>
                    </w:rPr>
                  </w:rPrChange>
                </w:rPr>
              </w:r>
              <w:r w:rsidR="00A0013C" w:rsidRPr="002E3F6E" w:rsidDel="00C778BD">
                <w:rPr>
                  <w:b w:val="0"/>
                  <w:bCs w:val="0"/>
                  <w:rPrChange w:id="393" w:author="Petnathean Julled" w:date="2021-07-09T20:25:00Z">
                    <w:rPr>
                      <w:b/>
                      <w:bCs/>
                    </w:rPr>
                  </w:rPrChange>
                </w:rPr>
                <w:fldChar w:fldCharType="separate"/>
              </w:r>
            </w:del>
            <w:del w:id="394" w:author="Petnathean Julled" w:date="2021-07-09T11:13:00Z">
              <w:r w:rsidR="00A0013C" w:rsidRPr="002E3F6E" w:rsidDel="00437758">
                <w:rPr>
                  <w:b w:val="0"/>
                  <w:bCs w:val="0"/>
                  <w:rPrChange w:id="395" w:author="Petnathean Julled" w:date="2021-07-09T20:25:00Z">
                    <w:rPr>
                      <w:b/>
                      <w:bCs/>
                    </w:rPr>
                  </w:rPrChange>
                </w:rPr>
                <w:delText>4.4.2 Performance Evaluation Result</w:delText>
              </w:r>
            </w:del>
            <w:del w:id="396" w:author="Petnathean Julled" w:date="2021-07-09T20:17:00Z">
              <w:r w:rsidR="00A0013C" w:rsidRPr="002E3F6E" w:rsidDel="00C778BD">
                <w:rPr>
                  <w:b w:val="0"/>
                  <w:bCs w:val="0"/>
                  <w:rPrChange w:id="397" w:author="Petnathean Julled" w:date="2021-07-09T20:25:00Z">
                    <w:rPr>
                      <w:b/>
                      <w:bCs/>
                    </w:rPr>
                  </w:rPrChange>
                </w:rPr>
                <w:fldChar w:fldCharType="end"/>
              </w:r>
            </w:del>
            <w:del w:id="398" w:author="Petnathean Julled" w:date="2021-07-09T20:24:00Z">
              <w:r w:rsidR="00F73BD6" w:rsidRPr="002E3F6E" w:rsidDel="002E3F6E">
                <w:rPr>
                  <w:rFonts w:cstheme="minorBidi"/>
                  <w:b w:val="0"/>
                  <w:bCs w:val="0"/>
                  <w:u w:val="dotted"/>
                  <w:rPrChange w:id="399" w:author="Petnathean Julled" w:date="2021-07-09T20:25:00Z">
                    <w:rPr>
                      <w:rFonts w:cstheme="minorBidi"/>
                      <w:b/>
                      <w:bCs/>
                      <w:u w:val="dotted"/>
                    </w:rPr>
                  </w:rPrChange>
                </w:rPr>
                <w:delText> </w:delText>
              </w:r>
            </w:del>
            <w:del w:id="400" w:author="Petnathean Julled" w:date="2021-07-09T21:20:00Z">
              <w:r w:rsidR="00F73BD6" w:rsidRPr="002E3F6E" w:rsidDel="00417537">
                <w:rPr>
                  <w:rFonts w:cstheme="minorBidi"/>
                  <w:b w:val="0"/>
                  <w:bCs w:val="0"/>
                  <w:u w:val="dotted"/>
                  <w:rPrChange w:id="401" w:author="Petnathean Julled" w:date="2021-07-09T20:25:00Z">
                    <w:rPr>
                      <w:rFonts w:cstheme="minorBidi"/>
                      <w:b/>
                      <w:bCs/>
                      <w:u w:val="dotted"/>
                    </w:rPr>
                  </w:rPrChange>
                </w:rPr>
                <w:delText>                     </w:delText>
              </w:r>
            </w:del>
            <w:r w:rsidR="00F73BD6" w:rsidRPr="002E3F6E">
              <w:rPr>
                <w:rFonts w:cstheme="minorBidi"/>
                <w:b w:val="0"/>
                <w:bCs w:val="0"/>
                <w:u w:val="dotted"/>
                <w:rPrChange w:id="402" w:author="Petnathean Julled" w:date="2021-07-09T20:25:00Z">
                  <w:rPr>
                    <w:rFonts w:cstheme="minorBidi"/>
                    <w:b/>
                    <w:bCs/>
                    <w:u w:val="dotted"/>
                  </w:rPr>
                </w:rPrChange>
              </w:rPr>
              <w:t>          </w:t>
            </w:r>
            <w:ins w:id="403" w:author="Petnathean Julled" w:date="2021-07-09T20:25:00Z">
              <w:r>
                <w:rPr>
                  <w:rFonts w:cstheme="minorBidi"/>
                  <w:b w:val="0"/>
                  <w:bCs w:val="0"/>
                  <w:u w:val="dotted"/>
                </w:rPr>
                <w:t>             </w:t>
              </w:r>
            </w:ins>
            <w:r w:rsidR="00F73BD6" w:rsidRPr="002E3F6E">
              <w:rPr>
                <w:rFonts w:cstheme="minorBidi"/>
                <w:b w:val="0"/>
                <w:bCs w:val="0"/>
                <w:u w:val="dotted"/>
                <w:rPrChange w:id="404" w:author="Petnathean Julled" w:date="2021-07-09T20:25:00Z">
                  <w:rPr>
                    <w:rFonts w:cstheme="minorBidi"/>
                    <w:b/>
                    <w:bCs/>
                    <w:u w:val="dotted"/>
                  </w:rPr>
                </w:rPrChange>
              </w:rPr>
              <w:t>                                   </w:t>
            </w:r>
            <w:ins w:id="405" w:author="Petnathean Julled" w:date="2021-07-09T20:26:00Z">
              <w:r>
                <w:rPr>
                  <w:rFonts w:cstheme="minorBidi"/>
                  <w:b w:val="0"/>
                  <w:bCs w:val="0"/>
                  <w:u w:val="dotted"/>
                </w:rPr>
                <w:t>     </w:t>
              </w:r>
            </w:ins>
            <w:r w:rsidR="00F73BD6" w:rsidRPr="002E3F6E">
              <w:rPr>
                <w:rFonts w:cstheme="minorBidi"/>
                <w:b w:val="0"/>
                <w:bCs w:val="0"/>
                <w:u w:val="dotted"/>
                <w:rPrChange w:id="406" w:author="Petnathean Julled" w:date="2021-07-09T20:25:00Z">
                  <w:rPr>
                    <w:rFonts w:cstheme="minorBidi"/>
                    <w:b/>
                    <w:bCs/>
                    <w:u w:val="dotted"/>
                  </w:rPr>
                </w:rPrChange>
              </w:rPr>
              <w:t>              </w:t>
            </w:r>
          </w:p>
        </w:tc>
        <w:tc>
          <w:tcPr>
            <w:tcW w:w="745" w:type="dxa"/>
          </w:tcPr>
          <w:p w14:paraId="20C81E77" w14:textId="29D7446B" w:rsidR="00A0013C" w:rsidRPr="00FA2708" w:rsidRDefault="002E3F6E" w:rsidP="003A1F11">
            <w:pPr>
              <w:spacing w:line="360" w:lineRule="auto"/>
            </w:pPr>
            <w:ins w:id="407" w:author="Petnathean Julled" w:date="2021-07-09T20:23:00Z">
              <w:r>
                <w:fldChar w:fldCharType="begin"/>
              </w:r>
              <w:r>
                <w:instrText xml:space="preserve"> PAGEREF CHAPTERIV_442 \h </w:instrText>
              </w:r>
            </w:ins>
            <w:r>
              <w:fldChar w:fldCharType="separate"/>
            </w:r>
            <w:ins w:id="408" w:author="Petnathean Julled" w:date="2021-07-09T21:18:00Z">
              <w:r w:rsidR="00454CE9">
                <w:rPr>
                  <w:noProof/>
                </w:rPr>
                <w:t>139</w:t>
              </w:r>
            </w:ins>
            <w:ins w:id="409" w:author="Petnathean Julled" w:date="2021-07-09T20:23:00Z">
              <w:r>
                <w:fldChar w:fldCharType="end"/>
              </w:r>
            </w:ins>
            <w:del w:id="410" w:author="Petnathean Julled" w:date="2021-07-09T20:21:00Z">
              <w:r w:rsidR="00A0013C" w:rsidRPr="00FA2708" w:rsidDel="002E3F6E">
                <w:fldChar w:fldCharType="begin"/>
              </w:r>
              <w:r w:rsidR="00A0013C" w:rsidRPr="00FA2708" w:rsidDel="002E3F6E">
                <w:delInstrText xml:space="preserve"> PAGEREF CHAPTERIV_442 \h </w:delInstrText>
              </w:r>
              <w:r w:rsidR="00A0013C" w:rsidRPr="00FA2708" w:rsidDel="002E3F6E">
                <w:fldChar w:fldCharType="separate"/>
              </w:r>
            </w:del>
            <w:del w:id="411" w:author="Petnathean Julled" w:date="2021-07-09T11:13:00Z">
              <w:r w:rsidR="002A27EE" w:rsidDel="00437758">
                <w:rPr>
                  <w:noProof/>
                </w:rPr>
                <w:delText>133</w:delText>
              </w:r>
            </w:del>
            <w:del w:id="412" w:author="Petnathean Julled" w:date="2021-07-09T20:21:00Z">
              <w:r w:rsidR="00A0013C" w:rsidRPr="00FA2708" w:rsidDel="002E3F6E">
                <w:fldChar w:fldCharType="end"/>
              </w:r>
            </w:del>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04497BF6" w:rsidR="00A57B88" w:rsidRPr="00FA2708" w:rsidRDefault="00FC730B" w:rsidP="003A1F11">
            <w:pPr>
              <w:spacing w:line="360" w:lineRule="auto"/>
              <w:rPr>
                <w:b/>
                <w:bCs/>
              </w:rPr>
            </w:pPr>
            <w:ins w:id="413" w:author="Petnathean Julled" w:date="2021-07-09T21:29:00Z">
              <w:r>
                <w:rPr>
                  <w:b/>
                  <w:bCs/>
                </w:rPr>
                <w:fldChar w:fldCharType="begin"/>
              </w:r>
              <w:r>
                <w:rPr>
                  <w:b/>
                  <w:bCs/>
                </w:rPr>
                <w:instrText xml:space="preserve"> PAGEREF CHAPTERV \h </w:instrText>
              </w:r>
              <w:r>
                <w:rPr>
                  <w:b/>
                  <w:bCs/>
                </w:rPr>
              </w:r>
            </w:ins>
            <w:r>
              <w:rPr>
                <w:b/>
                <w:bCs/>
              </w:rPr>
              <w:fldChar w:fldCharType="separate"/>
            </w:r>
            <w:ins w:id="414" w:author="Petnathean Julled" w:date="2021-07-09T21:29:00Z">
              <w:r>
                <w:rPr>
                  <w:b/>
                  <w:bCs/>
                  <w:noProof/>
                </w:rPr>
                <w:t>148</w:t>
              </w:r>
              <w:r>
                <w:rPr>
                  <w:b/>
                  <w:bCs/>
                </w:rPr>
                <w:fldChar w:fldCharType="end"/>
              </w:r>
            </w:ins>
            <w:del w:id="415" w:author="Petnathean Julled" w:date="2021-07-09T21:29:00Z">
              <w:r w:rsidR="00604AE4" w:rsidRPr="00FA2708" w:rsidDel="00FC730B">
                <w:rPr>
                  <w:b/>
                  <w:bCs/>
                </w:rPr>
                <w:fldChar w:fldCharType="begin"/>
              </w:r>
              <w:r w:rsidR="00604AE4" w:rsidRPr="00FA2708" w:rsidDel="00FC730B">
                <w:rPr>
                  <w:b/>
                  <w:bCs/>
                </w:rPr>
                <w:delInstrText xml:space="preserve"> PAGEREF CHAPTERV \h </w:delInstrText>
              </w:r>
              <w:r w:rsidR="00604AE4" w:rsidRPr="00FA2708" w:rsidDel="00FC730B">
                <w:rPr>
                  <w:b/>
                  <w:bCs/>
                </w:rPr>
              </w:r>
              <w:r w:rsidR="00604AE4" w:rsidRPr="00FA2708" w:rsidDel="00FC730B">
                <w:rPr>
                  <w:b/>
                  <w:bCs/>
                </w:rPr>
                <w:fldChar w:fldCharType="separate"/>
              </w:r>
            </w:del>
            <w:del w:id="416" w:author="Petnathean Julled" w:date="2021-07-09T11:13:00Z">
              <w:r w:rsidR="002A27EE" w:rsidDel="00437758">
                <w:rPr>
                  <w:b/>
                  <w:bCs/>
                  <w:noProof/>
                </w:rPr>
                <w:delText>134</w:delText>
              </w:r>
            </w:del>
            <w:del w:id="417" w:author="Petnathean Julled" w:date="2021-07-09T21:29:00Z">
              <w:r w:rsidR="00604AE4" w:rsidRPr="00FA2708" w:rsidDel="00FC730B">
                <w:rPr>
                  <w:b/>
                  <w:bCs/>
                </w:rPr>
                <w:fldChar w:fldCharType="end"/>
              </w:r>
            </w:del>
          </w:p>
        </w:tc>
      </w:tr>
      <w:tr w:rsidR="00A0013C" w:rsidRPr="00A0013C" w14:paraId="37ABDB5F" w14:textId="77777777" w:rsidTr="00111C0E">
        <w:tc>
          <w:tcPr>
            <w:tcW w:w="7763" w:type="dxa"/>
          </w:tcPr>
          <w:p w14:paraId="03C0B080" w14:textId="40A81A47" w:rsidR="00A0013C" w:rsidRPr="00F73BD6" w:rsidRDefault="00A0013C" w:rsidP="00417537">
            <w:pPr>
              <w:spacing w:line="360" w:lineRule="auto"/>
              <w:rPr>
                <w:rFonts w:cstheme="minorBidi"/>
                <w:u w:val="dotted"/>
              </w:rPr>
              <w:pPrChange w:id="418" w:author="Petnathean Julled" w:date="2021-07-09T21:20:00Z">
                <w:pPr>
                  <w:spacing w:line="360" w:lineRule="auto"/>
                </w:pPr>
              </w:pPrChange>
            </w:pPr>
            <w:r w:rsidRPr="00A0013C">
              <w:fldChar w:fldCharType="begin"/>
            </w:r>
            <w:r w:rsidRPr="00A0013C">
              <w:instrText xml:space="preserve"> REF CHAPTERV_52 \h  \* MERGEFORMAT </w:instrText>
            </w:r>
            <w:r w:rsidRPr="00A0013C">
              <w:fldChar w:fldCharType="separate"/>
            </w:r>
            <w:ins w:id="419" w:author="Petnathean Julled" w:date="2021-07-09T21:18:00Z">
              <w:r w:rsidR="00454CE9" w:rsidRPr="00454CE9">
                <w:rPr>
                  <w:rPrChange w:id="420" w:author="Petnathean Julled" w:date="2021-07-09T21:18:00Z">
                    <w:rPr>
                      <w:b/>
                      <w:bCs/>
                      <w:sz w:val="28"/>
                    </w:rPr>
                  </w:rPrChange>
                </w:rPr>
                <w:t>5.</w:t>
              </w:r>
              <w:r w:rsidR="00454CE9" w:rsidRPr="00454CE9">
                <w:rPr>
                  <w:rPrChange w:id="421" w:author="Petnathean Julled" w:date="2021-07-09T21:18:00Z">
                    <w:rPr>
                      <w:rFonts w:cstheme="minorBidi"/>
                      <w:b/>
                      <w:bCs/>
                      <w:sz w:val="28"/>
                    </w:rPr>
                  </w:rPrChange>
                </w:rPr>
                <w:t>1</w:t>
              </w:r>
              <w:r w:rsidR="00454CE9" w:rsidRPr="00454CE9">
                <w:rPr>
                  <w:rPrChange w:id="422" w:author="Petnathean Julled" w:date="2021-07-09T21:18:00Z">
                    <w:rPr>
                      <w:b/>
                      <w:bCs/>
                      <w:sz w:val="28"/>
                    </w:rPr>
                  </w:rPrChange>
                </w:rPr>
                <w:t xml:space="preserve"> Discussion</w:t>
              </w:r>
            </w:ins>
            <w:del w:id="423" w:author="Petnathean Julled" w:date="2021-07-09T11:13:00Z">
              <w:r w:rsidRPr="00A0013C" w:rsidDel="00437758">
                <w:delText>5.</w:delText>
              </w:r>
              <w:r w:rsidR="00555AD4" w:rsidDel="00437758">
                <w:delText>1</w:delText>
              </w:r>
              <w:r w:rsidRPr="00A0013C" w:rsidDel="00437758">
                <w:delText xml:space="preserve"> Discussion</w:delText>
              </w:r>
            </w:del>
            <w:r w:rsidRPr="00A0013C">
              <w:fldChar w:fldCharType="end"/>
            </w:r>
            <w:del w:id="424" w:author="Petnathean Julled" w:date="2021-07-09T21:20:00Z">
              <w:r w:rsidR="00F73BD6" w:rsidDel="00417537">
                <w:rPr>
                  <w:rFonts w:cstheme="minorBidi" w:hint="cs"/>
                  <w:u w:val="dotted"/>
                  <w:cs/>
                </w:rPr>
                <w:delText> </w:delText>
              </w:r>
            </w:del>
            <w:r w:rsidR="00F73BD6">
              <w:rPr>
                <w:rFonts w:cstheme="minorBidi" w:hint="cs"/>
                <w:u w:val="dotted"/>
                <w:cs/>
              </w:rPr>
              <w:t>                                      </w:t>
            </w:r>
            <w:del w:id="425" w:author="Petnathean Julled" w:date="2021-07-09T20:17:00Z">
              <w:r w:rsidR="00F73BD6" w:rsidDel="00C778BD">
                <w:rPr>
                  <w:rFonts w:cstheme="minorBidi" w:hint="cs"/>
                  <w:u w:val="dotted"/>
                  <w:cs/>
                </w:rPr>
                <w:delText>        </w:delText>
              </w:r>
            </w:del>
            <w:r w:rsidR="00F73BD6">
              <w:rPr>
                <w:rFonts w:cstheme="minorBidi" w:hint="cs"/>
                <w:u w:val="dotted"/>
                <w:cs/>
              </w:rPr>
              <w:t>                                                                                            </w:t>
            </w:r>
            <w:ins w:id="426" w:author="Petnathean Julled" w:date="2021-07-09T20:18:00Z">
              <w:r w:rsidR="00C778BD">
                <w:rPr>
                  <w:rFonts w:cstheme="minorBidi"/>
                  <w:u w:val="dotted"/>
                </w:rPr>
                <w:t>     </w:t>
              </w:r>
            </w:ins>
          </w:p>
        </w:tc>
        <w:tc>
          <w:tcPr>
            <w:tcW w:w="745" w:type="dxa"/>
          </w:tcPr>
          <w:p w14:paraId="123FE11D" w14:textId="15CC96CA" w:rsidR="00A0013C" w:rsidRPr="00FA2708" w:rsidRDefault="00FC730B" w:rsidP="003A1F11">
            <w:pPr>
              <w:spacing w:line="360" w:lineRule="auto"/>
            </w:pPr>
            <w:ins w:id="427" w:author="Petnathean Julled" w:date="2021-07-09T21:29:00Z">
              <w:r>
                <w:fldChar w:fldCharType="begin"/>
              </w:r>
              <w:r>
                <w:instrText xml:space="preserve"> PAGEREF CHAPTERV_51 \h </w:instrText>
              </w:r>
            </w:ins>
            <w:r>
              <w:fldChar w:fldCharType="separate"/>
            </w:r>
            <w:ins w:id="428" w:author="Petnathean Julled" w:date="2021-07-09T21:29:00Z">
              <w:r>
                <w:rPr>
                  <w:noProof/>
                </w:rPr>
                <w:t>149</w:t>
              </w:r>
              <w:r>
                <w:fldChar w:fldCharType="end"/>
              </w:r>
            </w:ins>
            <w:del w:id="429" w:author="Petnathean Julled" w:date="2021-07-09T21:29:00Z">
              <w:r w:rsidR="00A0013C" w:rsidRPr="00FA2708" w:rsidDel="00FC730B">
                <w:fldChar w:fldCharType="begin"/>
              </w:r>
              <w:r w:rsidR="00A0013C" w:rsidRPr="00FA2708" w:rsidDel="00FC730B">
                <w:delInstrText xml:space="preserve"> PAGEREF CHAPTERV_52 \h </w:delInstrText>
              </w:r>
              <w:r w:rsidR="00A0013C" w:rsidRPr="00FA2708" w:rsidDel="00FC730B">
                <w:fldChar w:fldCharType="separate"/>
              </w:r>
            </w:del>
            <w:del w:id="430" w:author="Petnathean Julled" w:date="2021-07-09T11:13:00Z">
              <w:r w:rsidR="002A27EE" w:rsidDel="00437758">
                <w:rPr>
                  <w:noProof/>
                </w:rPr>
                <w:delText>134</w:delText>
              </w:r>
            </w:del>
            <w:del w:id="431" w:author="Petnathean Julled" w:date="2021-07-09T21:29:00Z">
              <w:r w:rsidR="00A0013C" w:rsidRPr="00FA2708" w:rsidDel="00FC730B">
                <w:fldChar w:fldCharType="end"/>
              </w:r>
            </w:del>
          </w:p>
        </w:tc>
      </w:tr>
      <w:tr w:rsidR="00555AD4" w:rsidRPr="00A0013C" w14:paraId="7DE32920" w14:textId="77777777" w:rsidTr="00111C0E">
        <w:tc>
          <w:tcPr>
            <w:tcW w:w="7763" w:type="dxa"/>
          </w:tcPr>
          <w:p w14:paraId="10549D37" w14:textId="147F49F9" w:rsidR="00555AD4" w:rsidRPr="00A0013C" w:rsidRDefault="00555AD4" w:rsidP="00417537">
            <w:pPr>
              <w:spacing w:line="360" w:lineRule="auto"/>
              <w:pPrChange w:id="432" w:author="Petnathean Julled" w:date="2021-07-09T21:20:00Z">
                <w:pPr>
                  <w:spacing w:line="360" w:lineRule="auto"/>
                </w:pPr>
              </w:pPrChange>
            </w:pPr>
            <w:r w:rsidRPr="00A0013C">
              <w:fldChar w:fldCharType="begin"/>
            </w:r>
            <w:r w:rsidRPr="00A0013C">
              <w:instrText xml:space="preserve"> REF CHAPTERV_51 \h  \* MERGEFORMAT </w:instrText>
            </w:r>
            <w:r w:rsidRPr="00A0013C">
              <w:fldChar w:fldCharType="separate"/>
            </w:r>
            <w:ins w:id="433" w:author="Petnathean Julled" w:date="2021-07-09T21:18:00Z">
              <w:r w:rsidR="00454CE9" w:rsidRPr="00454CE9">
                <w:rPr>
                  <w:rPrChange w:id="434" w:author="Petnathean Julled" w:date="2021-07-09T21:18:00Z">
                    <w:rPr>
                      <w:b/>
                      <w:bCs/>
                      <w:sz w:val="28"/>
                    </w:rPr>
                  </w:rPrChange>
                </w:rPr>
                <w:t>5.2 Conclusion</w:t>
              </w:r>
            </w:ins>
            <w:del w:id="435" w:author="Petnathean Julled" w:date="2021-07-09T11:13:00Z">
              <w:r w:rsidRPr="00A0013C" w:rsidDel="00437758">
                <w:delText>5.</w:delText>
              </w:r>
              <w:r w:rsidDel="00437758">
                <w:delText>2</w:delText>
              </w:r>
              <w:r w:rsidRPr="00A0013C" w:rsidDel="00437758">
                <w:delText xml:space="preserve"> Conclusion</w:delText>
              </w:r>
            </w:del>
            <w:r w:rsidRPr="00A0013C">
              <w:fldChar w:fldCharType="end"/>
            </w:r>
            <w:del w:id="436" w:author="Petnathean Julled" w:date="2021-07-09T20:17:00Z">
              <w:r w:rsidDel="00C778BD">
                <w:rPr>
                  <w:rFonts w:cstheme="minorBidi" w:hint="cs"/>
                  <w:u w:val="dotted"/>
                  <w:cs/>
                </w:rPr>
                <w:delText> </w:delText>
              </w:r>
            </w:del>
            <w:del w:id="437" w:author="Petnathean Julled" w:date="2021-07-09T21:20:00Z">
              <w:r w:rsidDel="00417537">
                <w:rPr>
                  <w:rFonts w:cstheme="minorBidi" w:hint="cs"/>
                  <w:u w:val="dotted"/>
                  <w:cs/>
                </w:rPr>
                <w:delText>  </w:delText>
              </w:r>
            </w:del>
            <w:ins w:id="438" w:author="Petnathean Julled" w:date="2021-07-09T21:20:00Z">
              <w:r w:rsidR="00417537">
                <w:rPr>
                  <w:rFonts w:cstheme="minorBidi"/>
                  <w:u w:val="dotted"/>
                </w:rPr>
                <w:t> </w:t>
              </w:r>
            </w:ins>
            <w:r>
              <w:rPr>
                <w:rFonts w:cstheme="minorBidi" w:hint="cs"/>
                <w:u w:val="dotted"/>
                <w:cs/>
              </w:rPr>
              <w:t>                                                                                                                                       </w:t>
            </w:r>
          </w:p>
        </w:tc>
        <w:tc>
          <w:tcPr>
            <w:tcW w:w="745" w:type="dxa"/>
          </w:tcPr>
          <w:p w14:paraId="19200EC4" w14:textId="31650502" w:rsidR="00555AD4" w:rsidRPr="00FA2708" w:rsidRDefault="00FC730B" w:rsidP="00555AD4">
            <w:pPr>
              <w:spacing w:line="360" w:lineRule="auto"/>
            </w:pPr>
            <w:ins w:id="439" w:author="Petnathean Julled" w:date="2021-07-09T21:29:00Z">
              <w:r>
                <w:fldChar w:fldCharType="begin"/>
              </w:r>
              <w:r>
                <w:instrText xml:space="preserve"> PAGEREF CHAPTERV_52 \h </w:instrText>
              </w:r>
            </w:ins>
            <w:r>
              <w:fldChar w:fldCharType="separate"/>
            </w:r>
            <w:ins w:id="440" w:author="Petnathean Julled" w:date="2021-07-09T21:29:00Z">
              <w:r>
                <w:rPr>
                  <w:noProof/>
                </w:rPr>
                <w:t>148</w:t>
              </w:r>
              <w:r>
                <w:fldChar w:fldCharType="end"/>
              </w:r>
            </w:ins>
            <w:del w:id="441" w:author="Petnathean Julled" w:date="2021-07-09T21:29:00Z">
              <w:r w:rsidR="00555AD4" w:rsidRPr="00FA2708" w:rsidDel="00FC730B">
                <w:fldChar w:fldCharType="begin"/>
              </w:r>
              <w:r w:rsidR="00555AD4" w:rsidRPr="00FA2708" w:rsidDel="00FC730B">
                <w:delInstrText xml:space="preserve"> PAGEREF CHAPTERV_51 \h </w:delInstrText>
              </w:r>
              <w:r w:rsidR="00555AD4" w:rsidRPr="00FA2708" w:rsidDel="00FC730B">
                <w:fldChar w:fldCharType="separate"/>
              </w:r>
            </w:del>
            <w:del w:id="442" w:author="Petnathean Julled" w:date="2021-07-09T11:13:00Z">
              <w:r w:rsidR="00555AD4" w:rsidDel="00437758">
                <w:rPr>
                  <w:noProof/>
                </w:rPr>
                <w:delText>135</w:delText>
              </w:r>
            </w:del>
            <w:del w:id="443" w:author="Petnathean Julled" w:date="2021-07-09T21:29:00Z">
              <w:r w:rsidR="00555AD4" w:rsidRPr="00FA2708" w:rsidDel="00FC730B">
                <w:fldChar w:fldCharType="end"/>
              </w:r>
            </w:del>
          </w:p>
        </w:tc>
      </w:tr>
      <w:tr w:rsidR="00555AD4" w:rsidRPr="00A0013C" w14:paraId="0D21D1D4" w14:textId="77777777" w:rsidTr="00111C0E">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4F1A040B" w:rsidR="00555AD4" w:rsidRPr="00FA2708" w:rsidRDefault="00FC730B" w:rsidP="00555AD4">
            <w:pPr>
              <w:spacing w:line="360" w:lineRule="auto"/>
              <w:rPr>
                <w:b/>
                <w:bCs/>
              </w:rPr>
            </w:pPr>
            <w:ins w:id="444" w:author="Petnathean Julled" w:date="2021-07-09T21:28:00Z">
              <w:r>
                <w:rPr>
                  <w:b/>
                  <w:bCs/>
                </w:rPr>
                <w:fldChar w:fldCharType="begin"/>
              </w:r>
              <w:r>
                <w:rPr>
                  <w:b/>
                  <w:bCs/>
                </w:rPr>
                <w:instrText xml:space="preserve"> PAGEREF REFERENCE \h </w:instrText>
              </w:r>
              <w:r>
                <w:rPr>
                  <w:b/>
                  <w:bCs/>
                </w:rPr>
              </w:r>
            </w:ins>
            <w:r>
              <w:rPr>
                <w:b/>
                <w:bCs/>
              </w:rPr>
              <w:fldChar w:fldCharType="separate"/>
            </w:r>
            <w:ins w:id="445" w:author="Petnathean Julled" w:date="2021-07-09T21:28:00Z">
              <w:r>
                <w:rPr>
                  <w:b/>
                  <w:bCs/>
                  <w:noProof/>
                </w:rPr>
                <w:t>151</w:t>
              </w:r>
              <w:r>
                <w:rPr>
                  <w:b/>
                  <w:bCs/>
                </w:rPr>
                <w:fldChar w:fldCharType="end"/>
              </w:r>
            </w:ins>
            <w:del w:id="446" w:author="Petnathean Julled" w:date="2021-07-09T21:28:00Z">
              <w:r w:rsidR="00555AD4" w:rsidRPr="00FA2708" w:rsidDel="00FC730B">
                <w:rPr>
                  <w:b/>
                  <w:bCs/>
                </w:rPr>
                <w:fldChar w:fldCharType="begin"/>
              </w:r>
              <w:r w:rsidR="00555AD4" w:rsidRPr="00FA2708" w:rsidDel="00FC730B">
                <w:rPr>
                  <w:b/>
                  <w:bCs/>
                </w:rPr>
                <w:delInstrText xml:space="preserve"> PAGEREF REFERENCE \h </w:delInstrText>
              </w:r>
              <w:r w:rsidR="00555AD4" w:rsidRPr="00FA2708" w:rsidDel="00FC730B">
                <w:rPr>
                  <w:b/>
                  <w:bCs/>
                </w:rPr>
              </w:r>
              <w:r w:rsidR="00555AD4" w:rsidRPr="00FA2708" w:rsidDel="00FC730B">
                <w:rPr>
                  <w:b/>
                  <w:bCs/>
                </w:rPr>
                <w:fldChar w:fldCharType="separate"/>
              </w:r>
            </w:del>
            <w:del w:id="447" w:author="Petnathean Julled" w:date="2021-07-09T11:13:00Z">
              <w:r w:rsidR="00555AD4" w:rsidDel="00437758">
                <w:rPr>
                  <w:b/>
                  <w:bCs/>
                  <w:noProof/>
                </w:rPr>
                <w:delText>136</w:delText>
              </w:r>
            </w:del>
            <w:del w:id="448" w:author="Petnathean Julled" w:date="2021-07-09T21:28:00Z">
              <w:r w:rsidR="00555AD4" w:rsidRPr="00FA2708" w:rsidDel="00FC730B">
                <w:rPr>
                  <w:b/>
                  <w:bCs/>
                </w:rPr>
                <w:fldChar w:fldCharType="end"/>
              </w:r>
            </w:del>
          </w:p>
        </w:tc>
      </w:tr>
      <w:tr w:rsidR="00FC730B" w:rsidRPr="00A0013C" w14:paraId="4662C931" w14:textId="77777777" w:rsidTr="00111C0E">
        <w:trPr>
          <w:ins w:id="449" w:author="Petnathean Julled" w:date="2021-07-09T21:26:00Z"/>
        </w:trPr>
        <w:tc>
          <w:tcPr>
            <w:tcW w:w="7763" w:type="dxa"/>
          </w:tcPr>
          <w:p w14:paraId="3F011AA7" w14:textId="34494924" w:rsidR="00FC730B" w:rsidRPr="00A0013C" w:rsidRDefault="00FC730B" w:rsidP="00555AD4">
            <w:pPr>
              <w:spacing w:line="360" w:lineRule="auto"/>
              <w:ind w:hanging="108"/>
              <w:rPr>
                <w:ins w:id="450" w:author="Petnathean Julled" w:date="2021-07-09T21:26:00Z"/>
                <w:b/>
                <w:bCs/>
              </w:rPr>
            </w:pPr>
            <w:ins w:id="451" w:author="Petnathean Julled" w:date="2021-07-09T21:26:00Z">
              <w:r>
                <w:rPr>
                  <w:b/>
                  <w:bCs/>
                </w:rPr>
                <w:t>APPENDIX</w:t>
              </w:r>
            </w:ins>
          </w:p>
        </w:tc>
        <w:tc>
          <w:tcPr>
            <w:tcW w:w="745" w:type="dxa"/>
          </w:tcPr>
          <w:p w14:paraId="28685A73" w14:textId="785BED9D" w:rsidR="00FC730B" w:rsidRPr="00FA2708" w:rsidRDefault="00FC730B" w:rsidP="00555AD4">
            <w:pPr>
              <w:spacing w:line="360" w:lineRule="auto"/>
              <w:rPr>
                <w:ins w:id="452" w:author="Petnathean Julled" w:date="2021-07-09T21:26:00Z"/>
                <w:b/>
                <w:bCs/>
              </w:rPr>
            </w:pPr>
            <w:ins w:id="453" w:author="Petnathean Julled" w:date="2021-07-09T21:30:00Z">
              <w:r>
                <w:rPr>
                  <w:b/>
                  <w:bCs/>
                </w:rPr>
                <w:fldChar w:fldCharType="begin"/>
              </w:r>
              <w:r>
                <w:rPr>
                  <w:b/>
                  <w:bCs/>
                </w:rPr>
                <w:instrText xml:space="preserve"> PAGEREF Appendix \h </w:instrText>
              </w:r>
              <w:r>
                <w:rPr>
                  <w:b/>
                  <w:bCs/>
                </w:rPr>
              </w:r>
            </w:ins>
            <w:r>
              <w:rPr>
                <w:b/>
                <w:bCs/>
              </w:rPr>
              <w:fldChar w:fldCharType="separate"/>
            </w:r>
            <w:ins w:id="454" w:author="Petnathean Julled" w:date="2021-07-09T21:30:00Z">
              <w:r>
                <w:rPr>
                  <w:b/>
                  <w:bCs/>
                  <w:noProof/>
                </w:rPr>
                <w:t>157</w:t>
              </w:r>
              <w:r>
                <w:rPr>
                  <w:b/>
                  <w:bCs/>
                </w:rPr>
                <w:fldChar w:fldCharType="end"/>
              </w:r>
            </w:ins>
          </w:p>
        </w:tc>
      </w:tr>
      <w:tr w:rsidR="00FC730B" w:rsidRPr="00A0013C" w14:paraId="7DFA8FC9" w14:textId="77777777" w:rsidTr="00111C0E">
        <w:trPr>
          <w:ins w:id="455" w:author="Petnathean Julled" w:date="2021-07-09T21:26:00Z"/>
        </w:trPr>
        <w:tc>
          <w:tcPr>
            <w:tcW w:w="7763" w:type="dxa"/>
          </w:tcPr>
          <w:p w14:paraId="3EA33061" w14:textId="2DF8E7A5" w:rsidR="00FC730B" w:rsidRDefault="00FC730B" w:rsidP="00555AD4">
            <w:pPr>
              <w:spacing w:line="360" w:lineRule="auto"/>
              <w:ind w:hanging="108"/>
              <w:rPr>
                <w:ins w:id="456" w:author="Petnathean Julled" w:date="2021-07-09T21:26:00Z"/>
                <w:b/>
                <w:bCs/>
              </w:rPr>
            </w:pPr>
            <w:ins w:id="457" w:author="Petnathean Julled" w:date="2021-07-09T21:26:00Z">
              <w:r>
                <w:rPr>
                  <w:b/>
                  <w:bCs/>
                </w:rPr>
                <w:t>BIOGRAPHY</w:t>
              </w:r>
            </w:ins>
          </w:p>
        </w:tc>
        <w:tc>
          <w:tcPr>
            <w:tcW w:w="745" w:type="dxa"/>
          </w:tcPr>
          <w:p w14:paraId="1583D7CD" w14:textId="4F05538B" w:rsidR="00FC730B" w:rsidRPr="00FA2708" w:rsidRDefault="00FC730B" w:rsidP="00555AD4">
            <w:pPr>
              <w:spacing w:line="360" w:lineRule="auto"/>
              <w:rPr>
                <w:ins w:id="458" w:author="Petnathean Julled" w:date="2021-07-09T21:26:00Z"/>
                <w:b/>
                <w:bCs/>
              </w:rPr>
            </w:pPr>
            <w:ins w:id="459" w:author="Petnathean Julled" w:date="2021-07-09T21:30:00Z">
              <w:r>
                <w:rPr>
                  <w:b/>
                  <w:bCs/>
                </w:rPr>
                <w:fldChar w:fldCharType="begin"/>
              </w:r>
              <w:r>
                <w:rPr>
                  <w:b/>
                  <w:bCs/>
                </w:rPr>
                <w:instrText xml:space="preserve"> PAGEREF Biography \h </w:instrText>
              </w:r>
              <w:r>
                <w:rPr>
                  <w:b/>
                  <w:bCs/>
                </w:rPr>
              </w:r>
            </w:ins>
            <w:r>
              <w:rPr>
                <w:b/>
                <w:bCs/>
              </w:rPr>
              <w:fldChar w:fldCharType="separate"/>
            </w:r>
            <w:ins w:id="460" w:author="Petnathean Julled" w:date="2021-07-09T21:30:00Z">
              <w:r>
                <w:rPr>
                  <w:b/>
                  <w:bCs/>
                  <w:noProof/>
                </w:rPr>
                <w:t>167</w:t>
              </w:r>
              <w:r>
                <w:rPr>
                  <w:b/>
                  <w:bCs/>
                </w:rPr>
                <w:fldChar w:fldCharType="end"/>
              </w:r>
            </w:ins>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61" w:name="ListOfTables"/>
      <w:r w:rsidRPr="009E7770">
        <w:rPr>
          <w:b/>
          <w:bCs/>
          <w:color w:val="auto"/>
          <w:sz w:val="28"/>
          <w:szCs w:val="28"/>
        </w:rPr>
        <w:lastRenderedPageBreak/>
        <w:t>LIST OF TABLES</w:t>
      </w:r>
    </w:p>
    <w:bookmarkEnd w:id="461"/>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Change w:id="462" w:author="Petnathean Julled" w:date="2021-07-09T20:27:00Z">
          <w:tblPr>
            <w:tblW w:w="8508" w:type="dxa"/>
            <w:tblLayout w:type="fixed"/>
            <w:tblLook w:val="01E0" w:firstRow="1" w:lastRow="1" w:firstColumn="1" w:lastColumn="1" w:noHBand="0" w:noVBand="0"/>
          </w:tblPr>
        </w:tblPrChange>
      </w:tblPr>
      <w:tblGrid>
        <w:gridCol w:w="817"/>
        <w:gridCol w:w="6946"/>
        <w:gridCol w:w="745"/>
        <w:tblGridChange w:id="463">
          <w:tblGrid>
            <w:gridCol w:w="5"/>
            <w:gridCol w:w="812"/>
            <w:gridCol w:w="5"/>
            <w:gridCol w:w="6941"/>
            <w:gridCol w:w="5"/>
            <w:gridCol w:w="740"/>
            <w:gridCol w:w="5"/>
          </w:tblGrid>
        </w:tblGridChange>
      </w:tblGrid>
      <w:tr w:rsidR="00CB3327" w:rsidRPr="00CB3327" w14:paraId="335A08DB" w14:textId="77777777" w:rsidTr="00FB2315">
        <w:trPr>
          <w:trHeight w:val="586"/>
          <w:trPrChange w:id="464" w:author="Petnathean Julled" w:date="2021-07-09T20:27:00Z">
            <w:trPr>
              <w:gridAfter w:val="0"/>
              <w:trHeight w:val="586"/>
            </w:trPr>
          </w:trPrChange>
        </w:trPr>
        <w:tc>
          <w:tcPr>
            <w:tcW w:w="817" w:type="dxa"/>
            <w:tcPrChange w:id="465" w:author="Petnathean Julled" w:date="2021-07-09T20:27:00Z">
              <w:tcPr>
                <w:tcW w:w="817" w:type="dxa"/>
                <w:gridSpan w:val="2"/>
              </w:tcPr>
            </w:tcPrChange>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Change w:id="466" w:author="Petnathean Julled" w:date="2021-07-09T20:27:00Z">
              <w:tcPr>
                <w:tcW w:w="6946" w:type="dxa"/>
                <w:gridSpan w:val="2"/>
              </w:tcPr>
            </w:tcPrChange>
          </w:tcPr>
          <w:p w14:paraId="7D6F0A6C" w14:textId="77777777" w:rsidR="00FC702B" w:rsidRPr="00CB3327" w:rsidRDefault="00FC702B" w:rsidP="00FC702B">
            <w:pPr>
              <w:spacing w:line="360" w:lineRule="auto"/>
              <w:rPr>
                <w:b/>
                <w:bCs/>
              </w:rPr>
            </w:pPr>
          </w:p>
        </w:tc>
        <w:tc>
          <w:tcPr>
            <w:tcW w:w="745" w:type="dxa"/>
            <w:tcPrChange w:id="467" w:author="Petnathean Julled" w:date="2021-07-09T20:27:00Z">
              <w:tcPr>
                <w:tcW w:w="745" w:type="dxa"/>
                <w:gridSpan w:val="2"/>
              </w:tcPr>
            </w:tcPrChange>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5D98F285" w:rsidR="00FC702B" w:rsidRPr="00CB3327" w:rsidRDefault="00D11606" w:rsidP="00FC702B">
            <w:pPr>
              <w:spacing w:line="360" w:lineRule="auto"/>
              <w:jc w:val="center"/>
            </w:pPr>
            <w:r>
              <w:fldChar w:fldCharType="begin"/>
            </w:r>
            <w:r>
              <w:instrText xml:space="preserve"> REF _Ref74285375 \h </w:instrText>
            </w:r>
            <w:r>
              <w:fldChar w:fldCharType="separate"/>
            </w:r>
            <w:ins w:id="468" w:author="Petnathean Julled" w:date="2021-07-09T21:18:00Z">
              <w:r w:rsidR="00454CE9">
                <w:t xml:space="preserve"> </w:t>
              </w:r>
              <w:r w:rsidR="00454CE9">
                <w:rPr>
                  <w:noProof/>
                </w:rPr>
                <w:t>2</w:t>
              </w:r>
              <w:r w:rsidR="00454CE9">
                <w:noBreakHyphen/>
              </w:r>
              <w:r w:rsidR="00454CE9">
                <w:rPr>
                  <w:noProof/>
                </w:rPr>
                <w:t>1</w:t>
              </w:r>
            </w:ins>
            <w:del w:id="469" w:author="Petnathean Julled" w:date="2021-07-09T11:13:00Z">
              <w:r w:rsidDel="00437758">
                <w:delText xml:space="preserve"> </w:delText>
              </w:r>
              <w:r w:rsidDel="00437758">
                <w:rPr>
                  <w:noProof/>
                </w:rPr>
                <w:delText>2</w:delText>
              </w:r>
              <w:r w:rsidDel="00437758">
                <w:noBreakHyphen/>
              </w:r>
              <w:r w:rsidDel="00437758">
                <w:rPr>
                  <w:noProof/>
                </w:rPr>
                <w:delText>1</w:delText>
              </w:r>
            </w:del>
            <w:r>
              <w:fldChar w:fldCharType="end"/>
            </w:r>
          </w:p>
        </w:tc>
        <w:tc>
          <w:tcPr>
            <w:tcW w:w="6946" w:type="dxa"/>
          </w:tcPr>
          <w:p w14:paraId="0296AE46" w14:textId="61F4B4C5" w:rsidR="00FC702B" w:rsidRPr="00CB3327" w:rsidRDefault="00D11606" w:rsidP="00FC702B">
            <w:pPr>
              <w:spacing w:line="360" w:lineRule="auto"/>
              <w:ind w:hanging="108"/>
            </w:pPr>
            <w:r>
              <w:fldChar w:fldCharType="begin"/>
            </w:r>
            <w:r>
              <w:instrText xml:space="preserve"> REF _Ref74285425 \h </w:instrText>
            </w:r>
            <w:r>
              <w:fldChar w:fldCharType="separate"/>
            </w:r>
            <w:proofErr w:type="spellStart"/>
            <w:r w:rsidR="00454CE9" w:rsidRPr="00E06463">
              <w:t>SubmissionSet</w:t>
            </w:r>
            <w:proofErr w:type="spellEnd"/>
            <w:r w:rsidR="00454CE9" w:rsidRPr="00E06463">
              <w:t xml:space="preserve"> Metadata Attributes</w:t>
            </w:r>
            <w:r>
              <w:fldChar w:fldCharType="end"/>
            </w:r>
          </w:p>
        </w:tc>
        <w:tc>
          <w:tcPr>
            <w:tcW w:w="745" w:type="dxa"/>
          </w:tcPr>
          <w:p w14:paraId="69A87690" w14:textId="257A3219" w:rsidR="00FC702B" w:rsidRPr="00CB3327" w:rsidRDefault="00D11606" w:rsidP="00FC702B">
            <w:pPr>
              <w:spacing w:line="360" w:lineRule="auto"/>
              <w:jc w:val="right"/>
            </w:pPr>
            <w:r>
              <w:fldChar w:fldCharType="begin"/>
            </w:r>
            <w:r>
              <w:instrText xml:space="preserve"> PAGEREF _Ref74285432 \h </w:instrText>
            </w:r>
            <w:r>
              <w:fldChar w:fldCharType="separate"/>
            </w:r>
            <w:ins w:id="470" w:author="Petnathean Julled" w:date="2021-07-09T21:18:00Z">
              <w:r w:rsidR="00454CE9">
                <w:rPr>
                  <w:noProof/>
                </w:rPr>
                <w:t>13</w:t>
              </w:r>
            </w:ins>
            <w:del w:id="471" w:author="Petnathean Julled" w:date="2021-07-09T11:13:00Z">
              <w:r w:rsidDel="00437758">
                <w:rPr>
                  <w:noProof/>
                </w:rPr>
                <w:delText>13</w:delText>
              </w:r>
            </w:del>
            <w:r>
              <w:fldChar w:fldCharType="end"/>
            </w:r>
          </w:p>
        </w:tc>
      </w:tr>
      <w:tr w:rsidR="00CB3327" w:rsidRPr="00CB3327" w14:paraId="3BD63F64" w14:textId="77777777" w:rsidTr="00454CE9">
        <w:tc>
          <w:tcPr>
            <w:tcW w:w="817" w:type="dxa"/>
          </w:tcPr>
          <w:p w14:paraId="777AC9C8" w14:textId="4F9CC051" w:rsidR="00CB3327" w:rsidRPr="00CB3327" w:rsidRDefault="00D11606" w:rsidP="00FC702B">
            <w:pPr>
              <w:spacing w:line="360" w:lineRule="auto"/>
              <w:jc w:val="center"/>
            </w:pPr>
            <w:r>
              <w:fldChar w:fldCharType="begin"/>
            </w:r>
            <w:r>
              <w:instrText xml:space="preserve"> REF _Ref72933640 \h </w:instrText>
            </w:r>
            <w:r>
              <w:fldChar w:fldCharType="separate"/>
            </w:r>
            <w:ins w:id="472" w:author="Petnathean Julled" w:date="2021-07-09T21:18:00Z">
              <w:r w:rsidR="00454CE9" w:rsidRPr="00F95571">
                <w:t xml:space="preserve"> </w:t>
              </w:r>
              <w:r w:rsidR="00454CE9">
                <w:rPr>
                  <w:noProof/>
                </w:rPr>
                <w:t>2</w:t>
              </w:r>
              <w:r w:rsidR="00454CE9">
                <w:noBreakHyphen/>
              </w:r>
              <w:r w:rsidR="00454CE9">
                <w:rPr>
                  <w:noProof/>
                </w:rPr>
                <w:t>2</w:t>
              </w:r>
            </w:ins>
            <w:del w:id="473" w:author="Petnathean Julled" w:date="2021-07-09T11:13:00Z">
              <w:r w:rsidRPr="00F95571" w:rsidDel="00437758">
                <w:delText xml:space="preserve"> </w:delText>
              </w:r>
              <w:r w:rsidDel="00437758">
                <w:rPr>
                  <w:noProof/>
                </w:rPr>
                <w:delText>2</w:delText>
              </w:r>
              <w:r w:rsidDel="00437758">
                <w:noBreakHyphen/>
              </w:r>
              <w:r w:rsidDel="00437758">
                <w:rPr>
                  <w:noProof/>
                </w:rPr>
                <w:delText>2</w:delText>
              </w:r>
            </w:del>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3A363C41"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ins w:id="474" w:author="Petnathean Julled" w:date="2021-07-09T21:18:00Z">
              <w:r w:rsidR="00454CE9">
                <w:rPr>
                  <w:noProof/>
                </w:rPr>
                <w:t>14</w:t>
              </w:r>
            </w:ins>
            <w:del w:id="475" w:author="Petnathean Julled" w:date="2021-07-09T11:13:00Z">
              <w:r w:rsidR="00856E89" w:rsidDel="00437758">
                <w:rPr>
                  <w:noProof/>
                </w:rPr>
                <w:delText>14</w:delText>
              </w:r>
            </w:del>
            <w:r w:rsidRPr="00CB3327">
              <w:fldChar w:fldCharType="end"/>
            </w:r>
          </w:p>
        </w:tc>
      </w:tr>
      <w:tr w:rsidR="00CB3327" w:rsidRPr="00CB3327" w14:paraId="0EC00579" w14:textId="77777777" w:rsidTr="00454CE9">
        <w:tc>
          <w:tcPr>
            <w:tcW w:w="817" w:type="dxa"/>
          </w:tcPr>
          <w:p w14:paraId="119ADC00" w14:textId="4B8AC1C3" w:rsidR="00CB3327" w:rsidRPr="00CB3327" w:rsidRDefault="00D11606" w:rsidP="00FC702B">
            <w:pPr>
              <w:spacing w:line="360" w:lineRule="auto"/>
              <w:jc w:val="center"/>
            </w:pPr>
            <w:r>
              <w:fldChar w:fldCharType="begin"/>
            </w:r>
            <w:r>
              <w:instrText xml:space="preserve"> REF _Ref72933659 \h </w:instrText>
            </w:r>
            <w:r>
              <w:fldChar w:fldCharType="separate"/>
            </w:r>
            <w:ins w:id="476" w:author="Petnathean Julled" w:date="2021-07-09T21:18:00Z">
              <w:r w:rsidR="00454CE9" w:rsidRPr="003E35EF">
                <w:t xml:space="preserve"> </w:t>
              </w:r>
              <w:r w:rsidR="00454CE9">
                <w:rPr>
                  <w:noProof/>
                </w:rPr>
                <w:t>2</w:t>
              </w:r>
              <w:r w:rsidR="00454CE9">
                <w:noBreakHyphen/>
              </w:r>
              <w:r w:rsidR="00454CE9">
                <w:rPr>
                  <w:noProof/>
                </w:rPr>
                <w:t>3</w:t>
              </w:r>
            </w:ins>
            <w:del w:id="477" w:author="Petnathean Julled" w:date="2021-07-09T11:13:00Z">
              <w:r w:rsidRPr="003E35EF" w:rsidDel="00437758">
                <w:delText xml:space="preserve"> </w:delText>
              </w:r>
              <w:r w:rsidDel="00437758">
                <w:rPr>
                  <w:noProof/>
                </w:rPr>
                <w:delText>2</w:delText>
              </w:r>
              <w:r w:rsidDel="00437758">
                <w:noBreakHyphen/>
              </w:r>
              <w:r w:rsidDel="00437758">
                <w:rPr>
                  <w:noProof/>
                </w:rPr>
                <w:delText>3</w:delText>
              </w:r>
            </w:del>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454CE9" w:rsidRPr="003E35EF">
              <w:t>DocumentEntry</w:t>
            </w:r>
            <w:proofErr w:type="spellEnd"/>
            <w:r w:rsidR="00454CE9" w:rsidRPr="003E35EF">
              <w:t xml:space="preserve"> Metadata Attributes</w:t>
            </w:r>
            <w:r w:rsidRPr="00CB3327">
              <w:fldChar w:fldCharType="end"/>
            </w:r>
          </w:p>
        </w:tc>
        <w:tc>
          <w:tcPr>
            <w:tcW w:w="745" w:type="dxa"/>
          </w:tcPr>
          <w:p w14:paraId="1B510881" w14:textId="4EFC2631"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ins w:id="478" w:author="Petnathean Julled" w:date="2021-07-09T21:18:00Z">
              <w:r w:rsidR="00454CE9">
                <w:rPr>
                  <w:noProof/>
                </w:rPr>
                <w:t>15</w:t>
              </w:r>
            </w:ins>
            <w:del w:id="479" w:author="Petnathean Julled" w:date="2021-07-09T11:13:00Z">
              <w:r w:rsidR="00856E89" w:rsidDel="00437758">
                <w:rPr>
                  <w:noProof/>
                </w:rPr>
                <w:delText>15</w:delText>
              </w:r>
            </w:del>
            <w:r w:rsidRPr="00CB3327">
              <w:fldChar w:fldCharType="end"/>
            </w:r>
          </w:p>
        </w:tc>
      </w:tr>
      <w:tr w:rsidR="00FB2315" w:rsidRPr="00CB3327" w14:paraId="079B4323" w14:textId="77777777" w:rsidTr="00FB2315">
        <w:tblPrEx>
          <w:tblPrExChange w:id="480" w:author="Petnathean Julled" w:date="2021-07-09T20:2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481" w:author="Petnathean Julled" w:date="2021-07-09T20:26:00Z"/>
          <w:trPrChange w:id="482" w:author="Petnathean Julled" w:date="2021-07-09T20:27:00Z">
            <w:trPr>
              <w:gridBefore w:val="1"/>
            </w:trPr>
          </w:trPrChange>
        </w:trPr>
        <w:tc>
          <w:tcPr>
            <w:tcW w:w="817" w:type="dxa"/>
            <w:tcPrChange w:id="483" w:author="Petnathean Julled" w:date="2021-07-09T20:27:00Z">
              <w:tcPr>
                <w:tcW w:w="817" w:type="dxa"/>
                <w:gridSpan w:val="2"/>
              </w:tcPr>
            </w:tcPrChange>
          </w:tcPr>
          <w:p w14:paraId="5676373F" w14:textId="2538239E" w:rsidR="00FB2315" w:rsidRDefault="00FB2315" w:rsidP="00FC702B">
            <w:pPr>
              <w:spacing w:line="360" w:lineRule="auto"/>
              <w:jc w:val="center"/>
              <w:rPr>
                <w:ins w:id="484" w:author="Petnathean Julled" w:date="2021-07-09T20:26:00Z"/>
              </w:rPr>
            </w:pPr>
            <w:ins w:id="485" w:author="Petnathean Julled" w:date="2021-07-09T20:27:00Z">
              <w:r>
                <w:fldChar w:fldCharType="begin"/>
              </w:r>
              <w:r>
                <w:instrText xml:space="preserve"> REF _Ref76730099 \h </w:instrText>
              </w:r>
            </w:ins>
            <w:r>
              <w:fldChar w:fldCharType="separate"/>
            </w:r>
            <w:ins w:id="486" w:author="Petnathean Julled" w:date="2021-07-09T21:18:00Z">
              <w:r w:rsidR="00454CE9">
                <w:t xml:space="preserve"> </w:t>
              </w:r>
              <w:r w:rsidR="00454CE9">
                <w:rPr>
                  <w:noProof/>
                </w:rPr>
                <w:t>4</w:t>
              </w:r>
              <w:r w:rsidR="00454CE9">
                <w:noBreakHyphen/>
              </w:r>
              <w:r w:rsidR="00454CE9">
                <w:rPr>
                  <w:noProof/>
                </w:rPr>
                <w:t>1</w:t>
              </w:r>
            </w:ins>
            <w:ins w:id="487" w:author="Petnathean Julled" w:date="2021-07-09T20:27:00Z">
              <w:r>
                <w:fldChar w:fldCharType="end"/>
              </w:r>
            </w:ins>
          </w:p>
        </w:tc>
        <w:tc>
          <w:tcPr>
            <w:tcW w:w="6946" w:type="dxa"/>
            <w:tcPrChange w:id="488" w:author="Petnathean Julled" w:date="2021-07-09T20:27:00Z">
              <w:tcPr>
                <w:tcW w:w="6946" w:type="dxa"/>
                <w:gridSpan w:val="2"/>
              </w:tcPr>
            </w:tcPrChange>
          </w:tcPr>
          <w:p w14:paraId="10324A60" w14:textId="12F6A372" w:rsidR="00FB2315" w:rsidRPr="00CB3327" w:rsidRDefault="00FB2315" w:rsidP="00FC702B">
            <w:pPr>
              <w:spacing w:line="360" w:lineRule="auto"/>
              <w:ind w:hanging="108"/>
              <w:rPr>
                <w:ins w:id="489" w:author="Petnathean Julled" w:date="2021-07-09T20:26:00Z"/>
              </w:rPr>
            </w:pPr>
            <w:ins w:id="490" w:author="Petnathean Julled" w:date="2021-07-09T20:27:00Z">
              <w:r>
                <w:fldChar w:fldCharType="begin"/>
              </w:r>
              <w:r>
                <w:instrText xml:space="preserve"> REF _Ref76754864 \h </w:instrText>
              </w:r>
            </w:ins>
            <w:r>
              <w:fldChar w:fldCharType="separate"/>
            </w:r>
            <w:ins w:id="491" w:author="Petnathean Julled" w:date="2021-07-09T21:18:00Z">
              <w:r w:rsidR="00454CE9">
                <w:t>Functionalities experiment result</w:t>
              </w:r>
            </w:ins>
            <w:ins w:id="492" w:author="Petnathean Julled" w:date="2021-07-09T20:27:00Z">
              <w:r>
                <w:fldChar w:fldCharType="end"/>
              </w:r>
            </w:ins>
          </w:p>
        </w:tc>
        <w:tc>
          <w:tcPr>
            <w:tcW w:w="745" w:type="dxa"/>
            <w:tcPrChange w:id="493" w:author="Petnathean Julled" w:date="2021-07-09T20:27:00Z">
              <w:tcPr>
                <w:tcW w:w="745" w:type="dxa"/>
                <w:gridSpan w:val="2"/>
              </w:tcPr>
            </w:tcPrChange>
          </w:tcPr>
          <w:p w14:paraId="745BFA39" w14:textId="78BBD357" w:rsidR="00FB2315" w:rsidRPr="00CB3327" w:rsidRDefault="00FB2315" w:rsidP="00FC702B">
            <w:pPr>
              <w:spacing w:line="360" w:lineRule="auto"/>
              <w:jc w:val="right"/>
              <w:rPr>
                <w:ins w:id="494" w:author="Petnathean Julled" w:date="2021-07-09T20:26:00Z"/>
              </w:rPr>
            </w:pPr>
            <w:ins w:id="495" w:author="Petnathean Julled" w:date="2021-07-09T20:27:00Z">
              <w:r>
                <w:fldChar w:fldCharType="begin"/>
              </w:r>
              <w:r>
                <w:instrText xml:space="preserve"> PAGEREF _Ref76754870 \h </w:instrText>
              </w:r>
            </w:ins>
            <w:r>
              <w:fldChar w:fldCharType="separate"/>
            </w:r>
            <w:ins w:id="496" w:author="Petnathean Julled" w:date="2021-07-09T21:18:00Z">
              <w:r w:rsidR="00454CE9">
                <w:rPr>
                  <w:noProof/>
                </w:rPr>
                <w:t>139</w:t>
              </w:r>
            </w:ins>
            <w:ins w:id="497" w:author="Petnathean Julled" w:date="2021-07-09T20:27:00Z">
              <w:r>
                <w:fldChar w:fldCharType="end"/>
              </w:r>
            </w:ins>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98"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498"/>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Change w:id="499" w:author="Petnathean Julled" w:date="2021-07-09T20:36:00Z">
          <w:tblPr>
            <w:tblW w:w="8516" w:type="dxa"/>
            <w:tblLayout w:type="fixed"/>
            <w:tblLook w:val="01E0" w:firstRow="1" w:lastRow="1" w:firstColumn="1" w:lastColumn="1" w:noHBand="0" w:noVBand="0"/>
          </w:tblPr>
        </w:tblPrChange>
      </w:tblPr>
      <w:tblGrid>
        <w:gridCol w:w="895"/>
        <w:gridCol w:w="6868"/>
        <w:gridCol w:w="753"/>
        <w:tblGridChange w:id="500">
          <w:tblGrid>
            <w:gridCol w:w="5"/>
            <w:gridCol w:w="812"/>
            <w:gridCol w:w="78"/>
            <w:gridCol w:w="5"/>
            <w:gridCol w:w="6863"/>
            <w:gridCol w:w="5"/>
            <w:gridCol w:w="748"/>
            <w:gridCol w:w="5"/>
          </w:tblGrid>
        </w:tblGridChange>
      </w:tblGrid>
      <w:tr w:rsidR="000B7CBF" w:rsidRPr="00112FD0" w14:paraId="7F0F50BC" w14:textId="77777777" w:rsidTr="00490A81">
        <w:trPr>
          <w:trHeight w:val="448"/>
          <w:tblHeader/>
          <w:trPrChange w:id="501" w:author="Petnathean Julled" w:date="2021-07-09T20:36:00Z">
            <w:trPr>
              <w:gridAfter w:val="0"/>
              <w:trHeight w:val="448"/>
            </w:trPr>
          </w:trPrChange>
        </w:trPr>
        <w:tc>
          <w:tcPr>
            <w:tcW w:w="895" w:type="dxa"/>
            <w:tcPrChange w:id="502" w:author="Petnathean Julled" w:date="2021-07-09T20:36:00Z">
              <w:tcPr>
                <w:tcW w:w="817" w:type="dxa"/>
                <w:gridSpan w:val="2"/>
              </w:tcPr>
            </w:tcPrChange>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Change w:id="503" w:author="Petnathean Julled" w:date="2021-07-09T20:36:00Z">
              <w:tcPr>
                <w:tcW w:w="6946" w:type="dxa"/>
                <w:gridSpan w:val="3"/>
              </w:tcPr>
            </w:tcPrChange>
          </w:tcPr>
          <w:p w14:paraId="2FE416EA" w14:textId="77777777" w:rsidR="00FC702B" w:rsidRPr="00112FD0" w:rsidRDefault="00FC702B" w:rsidP="00112FD0">
            <w:pPr>
              <w:spacing w:line="360" w:lineRule="auto"/>
            </w:pPr>
          </w:p>
        </w:tc>
        <w:tc>
          <w:tcPr>
            <w:tcW w:w="753" w:type="dxa"/>
            <w:tcPrChange w:id="504" w:author="Petnathean Julled" w:date="2021-07-09T20:36:00Z">
              <w:tcPr>
                <w:tcW w:w="753" w:type="dxa"/>
                <w:gridSpan w:val="2"/>
              </w:tcPr>
            </w:tcPrChange>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490A81">
        <w:trPr>
          <w:trPrChange w:id="505" w:author="Petnathean Julled" w:date="2021-07-09T20:36:00Z">
            <w:trPr>
              <w:gridAfter w:val="0"/>
            </w:trPr>
          </w:trPrChange>
        </w:trPr>
        <w:tc>
          <w:tcPr>
            <w:tcW w:w="895" w:type="dxa"/>
            <w:tcPrChange w:id="506" w:author="Petnathean Julled" w:date="2021-07-09T20:36:00Z">
              <w:tcPr>
                <w:tcW w:w="817" w:type="dxa"/>
                <w:gridSpan w:val="2"/>
              </w:tcPr>
            </w:tcPrChange>
          </w:tcPr>
          <w:p w14:paraId="099941AC" w14:textId="75BB2CB4" w:rsidR="00FC702B" w:rsidRPr="00112FD0" w:rsidRDefault="00520C42" w:rsidP="00112FD0">
            <w:pPr>
              <w:spacing w:line="360" w:lineRule="auto"/>
              <w:jc w:val="thaiDistribute"/>
            </w:pPr>
            <w:r w:rsidRPr="00112FD0">
              <w:fldChar w:fldCharType="begin"/>
            </w:r>
            <w:r w:rsidRPr="00112FD0">
              <w:instrText xml:space="preserve"> REF _Ref69270806 \h </w:instrText>
            </w:r>
            <w:r w:rsidR="000B7CBF" w:rsidRPr="00112FD0">
              <w:instrText xml:space="preserve"> \* MERGEFORMAT </w:instrText>
            </w:r>
            <w:r w:rsidRPr="00112FD0">
              <w:fldChar w:fldCharType="separate"/>
            </w:r>
            <w:ins w:id="507" w:author="Petnathean Julled" w:date="2021-07-09T21:18:00Z">
              <w:r w:rsidR="00454CE9" w:rsidRPr="001D16B5">
                <w:rPr>
                  <w:noProof/>
                </w:rPr>
                <w:t xml:space="preserve"> </w:t>
              </w:r>
              <w:r w:rsidR="00454CE9">
                <w:rPr>
                  <w:noProof/>
                </w:rPr>
                <w:t>2</w:t>
              </w:r>
              <w:r w:rsidR="00454CE9">
                <w:rPr>
                  <w:noProof/>
                </w:rPr>
                <w:noBreakHyphen/>
                <w:t>1</w:t>
              </w:r>
            </w:ins>
            <w:del w:id="508" w:author="Petnathean Julled" w:date="2021-07-09T11:13:00Z">
              <w:r w:rsidR="00856E89" w:rsidRPr="001D16B5" w:rsidDel="00437758">
                <w:rPr>
                  <w:noProof/>
                </w:rPr>
                <w:delText xml:space="preserve"> </w:delText>
              </w:r>
              <w:r w:rsidR="00856E89" w:rsidDel="00437758">
                <w:rPr>
                  <w:noProof/>
                </w:rPr>
                <w:delText>2</w:delText>
              </w:r>
              <w:r w:rsidR="00856E89" w:rsidDel="00437758">
                <w:noBreakHyphen/>
              </w:r>
              <w:r w:rsidR="00856E89" w:rsidDel="00437758">
                <w:rPr>
                  <w:noProof/>
                </w:rPr>
                <w:delText>1</w:delText>
              </w:r>
            </w:del>
            <w:r w:rsidRPr="00112FD0">
              <w:fldChar w:fldCharType="end"/>
            </w:r>
          </w:p>
        </w:tc>
        <w:tc>
          <w:tcPr>
            <w:tcW w:w="6868" w:type="dxa"/>
            <w:tcPrChange w:id="509" w:author="Petnathean Julled" w:date="2021-07-09T20:36:00Z">
              <w:tcPr>
                <w:tcW w:w="6946" w:type="dxa"/>
                <w:gridSpan w:val="3"/>
              </w:tcPr>
            </w:tcPrChange>
          </w:tcPr>
          <w:p w14:paraId="5779233F" w14:textId="160DC491" w:rsidR="00FC702B" w:rsidRPr="00112FD0" w:rsidRDefault="00520C42" w:rsidP="00112FD0">
            <w:pPr>
              <w:pStyle w:val="Caption"/>
            </w:pPr>
            <w:r w:rsidRPr="00112FD0">
              <w:rPr>
                <w:spacing w:val="-8"/>
              </w:rPr>
              <w:fldChar w:fldCharType="begin"/>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ins w:id="510" w:author="Petnathean Julled" w:date="2021-07-09T21:18:00Z">
              <w:r w:rsidR="00454CE9" w:rsidRPr="001D16B5">
                <w:t xml:space="preserve">IHE Process to create guideline for implementation of health information technology </w:t>
              </w:r>
              <w:r w:rsidR="00454CE9" w:rsidRPr="00572A37">
                <w:rPr>
                  <w:noProof/>
                </w:rPr>
                <w:t>[20]</w:t>
              </w:r>
            </w:ins>
            <w:del w:id="511" w:author="Petnathean Julled" w:date="2021-07-09T11:13:00Z">
              <w:r w:rsidR="00856E89" w:rsidRPr="001D16B5" w:rsidDel="00437758">
                <w:delText xml:space="preserve">IHE Process to create guideline for implementation of health information technology </w:delText>
              </w:r>
              <w:r w:rsidR="00856E89" w:rsidRPr="00572A37" w:rsidDel="00437758">
                <w:rPr>
                  <w:noProof/>
                </w:rPr>
                <w:delText>[20]</w:delText>
              </w:r>
            </w:del>
            <w:r w:rsidRPr="00112FD0">
              <w:fldChar w:fldCharType="end"/>
            </w:r>
          </w:p>
        </w:tc>
        <w:tc>
          <w:tcPr>
            <w:tcW w:w="753" w:type="dxa"/>
            <w:tcPrChange w:id="512" w:author="Petnathean Julled" w:date="2021-07-09T20:36:00Z">
              <w:tcPr>
                <w:tcW w:w="753" w:type="dxa"/>
                <w:gridSpan w:val="2"/>
              </w:tcPr>
            </w:tcPrChange>
          </w:tcPr>
          <w:p w14:paraId="5D4A17D4" w14:textId="495764BF" w:rsidR="00FC702B" w:rsidRPr="00112FD0" w:rsidRDefault="00520C42" w:rsidP="00112FD0">
            <w:pPr>
              <w:spacing w:line="360" w:lineRule="auto"/>
              <w:jc w:val="thaiDistribute"/>
            </w:pPr>
            <w:r w:rsidRPr="00112FD0">
              <w:fldChar w:fldCharType="begin"/>
            </w:r>
            <w:r w:rsidRPr="00112FD0">
              <w:instrText xml:space="preserve"> PAGEREF _Ref74190501 \h </w:instrText>
            </w:r>
            <w:r w:rsidRPr="00112FD0">
              <w:fldChar w:fldCharType="separate"/>
            </w:r>
            <w:ins w:id="513" w:author="Petnathean Julled" w:date="2021-07-09T21:18:00Z">
              <w:r w:rsidR="00454CE9">
                <w:rPr>
                  <w:noProof/>
                </w:rPr>
                <w:t>7</w:t>
              </w:r>
            </w:ins>
            <w:del w:id="514" w:author="Petnathean Julled" w:date="2021-07-09T11:13:00Z">
              <w:r w:rsidR="002A27EE" w:rsidDel="00437758">
                <w:rPr>
                  <w:noProof/>
                </w:rPr>
                <w:delText>7</w:delText>
              </w:r>
            </w:del>
            <w:r w:rsidRPr="00112FD0">
              <w:fldChar w:fldCharType="end"/>
            </w:r>
          </w:p>
        </w:tc>
      </w:tr>
      <w:tr w:rsidR="000B7CBF" w:rsidRPr="00112FD0" w14:paraId="369A2A79" w14:textId="77777777" w:rsidTr="00490A81">
        <w:trPr>
          <w:trPrChange w:id="515" w:author="Petnathean Julled" w:date="2021-07-09T20:36:00Z">
            <w:trPr>
              <w:gridAfter w:val="0"/>
            </w:trPr>
          </w:trPrChange>
        </w:trPr>
        <w:tc>
          <w:tcPr>
            <w:tcW w:w="895" w:type="dxa"/>
            <w:tcPrChange w:id="516" w:author="Petnathean Julled" w:date="2021-07-09T20:36:00Z">
              <w:tcPr>
                <w:tcW w:w="817" w:type="dxa"/>
                <w:gridSpan w:val="2"/>
              </w:tcPr>
            </w:tcPrChange>
          </w:tcPr>
          <w:p w14:paraId="19730A80" w14:textId="28AEDA19" w:rsidR="00520C42" w:rsidRPr="00112FD0" w:rsidRDefault="00520C42" w:rsidP="00112FD0">
            <w:pPr>
              <w:spacing w:line="360" w:lineRule="auto"/>
              <w:jc w:val="thaiDistribute"/>
            </w:pPr>
            <w:r w:rsidRPr="00112FD0">
              <w:fldChar w:fldCharType="begin"/>
            </w:r>
            <w:r w:rsidRPr="00112FD0">
              <w:instrText xml:space="preserve"> REF _Ref7291759 \h </w:instrText>
            </w:r>
            <w:r w:rsidR="000B7CBF" w:rsidRPr="00112FD0">
              <w:instrText xml:space="preserve"> \* MERGEFORMAT </w:instrText>
            </w:r>
            <w:r w:rsidRPr="00112FD0">
              <w:fldChar w:fldCharType="separate"/>
            </w:r>
            <w:ins w:id="517" w:author="Petnathean Julled" w:date="2021-07-09T21:18:00Z">
              <w:r w:rsidR="00454CE9" w:rsidRPr="00695B3C">
                <w:rPr>
                  <w:noProof/>
                </w:rPr>
                <w:t xml:space="preserve"> </w:t>
              </w:r>
              <w:r w:rsidR="00454CE9">
                <w:rPr>
                  <w:noProof/>
                </w:rPr>
                <w:t>2</w:t>
              </w:r>
              <w:r w:rsidR="00454CE9">
                <w:rPr>
                  <w:noProof/>
                </w:rPr>
                <w:noBreakHyphen/>
                <w:t>2</w:t>
              </w:r>
            </w:ins>
            <w:del w:id="518" w:author="Petnathean Julled" w:date="2021-07-09T11:13:00Z">
              <w:r w:rsidR="00856E89" w:rsidRPr="00695B3C" w:rsidDel="00437758">
                <w:rPr>
                  <w:noProof/>
                </w:rPr>
                <w:delText xml:space="preserve"> </w:delText>
              </w:r>
              <w:r w:rsidR="00856E89" w:rsidDel="00437758">
                <w:rPr>
                  <w:noProof/>
                </w:rPr>
                <w:delText>2</w:delText>
              </w:r>
              <w:r w:rsidR="00856E89" w:rsidDel="00437758">
                <w:noBreakHyphen/>
              </w:r>
              <w:r w:rsidR="00856E89" w:rsidDel="00437758">
                <w:rPr>
                  <w:noProof/>
                </w:rPr>
                <w:delText>2</w:delText>
              </w:r>
            </w:del>
            <w:r w:rsidRPr="00112FD0">
              <w:fldChar w:fldCharType="end"/>
            </w:r>
          </w:p>
        </w:tc>
        <w:tc>
          <w:tcPr>
            <w:tcW w:w="6868" w:type="dxa"/>
            <w:tcPrChange w:id="519" w:author="Petnathean Julled" w:date="2021-07-09T20:36:00Z">
              <w:tcPr>
                <w:tcW w:w="6946" w:type="dxa"/>
                <w:gridSpan w:val="3"/>
              </w:tcPr>
            </w:tcPrChange>
          </w:tcPr>
          <w:p w14:paraId="6D667FB4" w14:textId="272632B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ins w:id="520" w:author="Petnathean Julled" w:date="2021-07-09T21:18:00Z">
              <w:r w:rsidR="00454CE9" w:rsidRPr="00454CE9">
                <w:rPr>
                  <w:noProof/>
                  <w:spacing w:val="-6"/>
                  <w:rPrChange w:id="521" w:author="Petnathean Julled" w:date="2021-07-09T21:18:00Z">
                    <w:rPr>
                      <w:noProof/>
                    </w:rPr>
                  </w:rPrChange>
                </w:rPr>
                <w:t xml:space="preserve">Cross-Enterprise Document Sharing - b Diagram </w:t>
              </w:r>
              <w:r w:rsidR="00454CE9" w:rsidRPr="00572A37">
                <w:rPr>
                  <w:noProof/>
                </w:rPr>
                <w:t>[22]</w:t>
              </w:r>
            </w:ins>
            <w:del w:id="522" w:author="Petnathean Julled" w:date="2021-07-09T11:13:00Z">
              <w:r w:rsidR="00856E89" w:rsidRPr="00856E89" w:rsidDel="00437758">
                <w:rPr>
                  <w:noProof/>
                  <w:spacing w:val="-6"/>
                </w:rPr>
                <w:delText xml:space="preserve">Cross-Enterprise Document Sharing - b Diagram </w:delText>
              </w:r>
              <w:r w:rsidR="00856E89" w:rsidRPr="00572A37" w:rsidDel="00437758">
                <w:rPr>
                  <w:noProof/>
                </w:rPr>
                <w:delText>[22]</w:delText>
              </w:r>
            </w:del>
            <w:r w:rsidRPr="00112FD0">
              <w:rPr>
                <w:spacing w:val="-8"/>
              </w:rPr>
              <w:fldChar w:fldCharType="end"/>
            </w:r>
          </w:p>
        </w:tc>
        <w:tc>
          <w:tcPr>
            <w:tcW w:w="753" w:type="dxa"/>
            <w:tcPrChange w:id="523" w:author="Petnathean Julled" w:date="2021-07-09T20:36:00Z">
              <w:tcPr>
                <w:tcW w:w="753" w:type="dxa"/>
                <w:gridSpan w:val="2"/>
              </w:tcPr>
            </w:tcPrChange>
          </w:tcPr>
          <w:p w14:paraId="103E06DE" w14:textId="3EAD2E33" w:rsidR="00520C42" w:rsidRPr="00112FD0" w:rsidRDefault="000B7CBF" w:rsidP="00112FD0">
            <w:pPr>
              <w:spacing w:line="360" w:lineRule="auto"/>
              <w:jc w:val="thaiDistribute"/>
            </w:pPr>
            <w:r w:rsidRPr="00112FD0">
              <w:fldChar w:fldCharType="begin"/>
            </w:r>
            <w:r w:rsidRPr="00112FD0">
              <w:instrText xml:space="preserve"> PAGEREF _Ref7291652 \h </w:instrText>
            </w:r>
            <w:r w:rsidRPr="00112FD0">
              <w:fldChar w:fldCharType="separate"/>
            </w:r>
            <w:ins w:id="524" w:author="Petnathean Julled" w:date="2021-07-09T21:18:00Z">
              <w:r w:rsidR="00454CE9">
                <w:rPr>
                  <w:noProof/>
                </w:rPr>
                <w:t>11</w:t>
              </w:r>
            </w:ins>
            <w:del w:id="525" w:author="Petnathean Julled" w:date="2021-07-09T11:13:00Z">
              <w:r w:rsidR="002A27EE" w:rsidDel="00437758">
                <w:rPr>
                  <w:noProof/>
                </w:rPr>
                <w:delText>11</w:delText>
              </w:r>
            </w:del>
            <w:r w:rsidRPr="00112FD0">
              <w:fldChar w:fldCharType="end"/>
            </w:r>
          </w:p>
        </w:tc>
      </w:tr>
      <w:tr w:rsidR="000B7CBF" w:rsidRPr="00112FD0" w14:paraId="38B30429" w14:textId="77777777" w:rsidTr="00454CE9">
        <w:tc>
          <w:tcPr>
            <w:tcW w:w="895" w:type="dxa"/>
          </w:tcPr>
          <w:p w14:paraId="420A293F" w14:textId="56F1A95A" w:rsidR="00520C42" w:rsidRPr="00112FD0" w:rsidRDefault="00520C42" w:rsidP="00112FD0">
            <w:pPr>
              <w:spacing w:line="360" w:lineRule="auto"/>
              <w:jc w:val="thaiDistribute"/>
            </w:pPr>
            <w:r w:rsidRPr="00112FD0">
              <w:fldChar w:fldCharType="begin"/>
            </w:r>
            <w:r w:rsidRPr="00112FD0">
              <w:instrText xml:space="preserve"> REF _Ref74190571 \h </w:instrText>
            </w:r>
            <w:r w:rsidR="000B7CBF" w:rsidRPr="00112FD0">
              <w:instrText xml:space="preserve"> \* MERGEFORMAT </w:instrText>
            </w:r>
            <w:r w:rsidRPr="00112FD0">
              <w:fldChar w:fldCharType="separate"/>
            </w:r>
            <w:ins w:id="526" w:author="Petnathean Julled" w:date="2021-07-09T21:18:00Z">
              <w:r w:rsidR="00454CE9" w:rsidRPr="00CD53E5">
                <w:rPr>
                  <w:noProof/>
                </w:rPr>
                <w:t xml:space="preserve"> </w:t>
              </w:r>
              <w:r w:rsidR="00454CE9">
                <w:rPr>
                  <w:noProof/>
                </w:rPr>
                <w:t>2</w:t>
              </w:r>
              <w:r w:rsidR="00454CE9">
                <w:rPr>
                  <w:noProof/>
                </w:rPr>
                <w:noBreakHyphen/>
                <w:t>3</w:t>
              </w:r>
            </w:ins>
            <w:del w:id="527" w:author="Petnathean Julled" w:date="2021-07-09T11:13:00Z">
              <w:r w:rsidR="00856E89" w:rsidRPr="00CD53E5" w:rsidDel="00437758">
                <w:rPr>
                  <w:noProof/>
                </w:rPr>
                <w:delText xml:space="preserve"> </w:delText>
              </w:r>
              <w:r w:rsidR="00856E89" w:rsidDel="00437758">
                <w:rPr>
                  <w:noProof/>
                </w:rPr>
                <w:delText>2</w:delText>
              </w:r>
              <w:r w:rsidR="00856E89" w:rsidDel="00437758">
                <w:noBreakHyphen/>
              </w:r>
              <w:r w:rsidR="00856E89" w:rsidDel="00437758">
                <w:rPr>
                  <w:noProof/>
                </w:rPr>
                <w:delText>3</w:delText>
              </w:r>
            </w:del>
            <w:r w:rsidRPr="00112FD0">
              <w:fldChar w:fldCharType="end"/>
            </w:r>
          </w:p>
        </w:tc>
        <w:tc>
          <w:tcPr>
            <w:tcW w:w="6868" w:type="dxa"/>
          </w:tcPr>
          <w:p w14:paraId="1ADD2756" w14:textId="2DEE7C23"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CD53E5">
              <w:t>Blockchain network formed from the participation of Blockchain nodes</w:t>
            </w:r>
            <w:r w:rsidRPr="00112FD0">
              <w:rPr>
                <w:spacing w:val="-8"/>
              </w:rPr>
              <w:fldChar w:fldCharType="end"/>
            </w:r>
          </w:p>
        </w:tc>
        <w:tc>
          <w:tcPr>
            <w:tcW w:w="753" w:type="dxa"/>
          </w:tcPr>
          <w:p w14:paraId="313AD2BA" w14:textId="418CA13F" w:rsidR="00520C42" w:rsidRPr="00112FD0" w:rsidRDefault="000B7CBF" w:rsidP="00112FD0">
            <w:pPr>
              <w:spacing w:line="360" w:lineRule="auto"/>
              <w:jc w:val="thaiDistribute"/>
            </w:pPr>
            <w:r w:rsidRPr="00112FD0">
              <w:fldChar w:fldCharType="begin"/>
            </w:r>
            <w:r w:rsidRPr="00112FD0">
              <w:instrText xml:space="preserve"> PAGEREF _Ref74191028 \h </w:instrText>
            </w:r>
            <w:r w:rsidRPr="00112FD0">
              <w:fldChar w:fldCharType="separate"/>
            </w:r>
            <w:ins w:id="528" w:author="Petnathean Julled" w:date="2021-07-09T21:18:00Z">
              <w:r w:rsidR="00454CE9">
                <w:rPr>
                  <w:noProof/>
                </w:rPr>
                <w:t>22</w:t>
              </w:r>
            </w:ins>
            <w:del w:id="529" w:author="Petnathean Julled" w:date="2021-07-09T11:13:00Z">
              <w:r w:rsidR="002A27EE" w:rsidDel="00437758">
                <w:rPr>
                  <w:noProof/>
                </w:rPr>
                <w:delText>22</w:delText>
              </w:r>
            </w:del>
            <w:r w:rsidRPr="00112FD0">
              <w:fldChar w:fldCharType="end"/>
            </w:r>
          </w:p>
        </w:tc>
      </w:tr>
      <w:tr w:rsidR="000B7CBF" w:rsidRPr="00112FD0" w14:paraId="59400642" w14:textId="77777777" w:rsidTr="00490A81">
        <w:trPr>
          <w:trPrChange w:id="530" w:author="Petnathean Julled" w:date="2021-07-09T20:36:00Z">
            <w:trPr>
              <w:gridAfter w:val="0"/>
            </w:trPr>
          </w:trPrChange>
        </w:trPr>
        <w:tc>
          <w:tcPr>
            <w:tcW w:w="895" w:type="dxa"/>
            <w:tcPrChange w:id="531" w:author="Petnathean Julled" w:date="2021-07-09T20:36:00Z">
              <w:tcPr>
                <w:tcW w:w="817" w:type="dxa"/>
                <w:gridSpan w:val="2"/>
              </w:tcPr>
            </w:tcPrChange>
          </w:tcPr>
          <w:p w14:paraId="6742E588" w14:textId="0FFACB59" w:rsidR="00520C42" w:rsidRPr="00112FD0" w:rsidRDefault="00520C42" w:rsidP="00112FD0">
            <w:pPr>
              <w:spacing w:line="360" w:lineRule="auto"/>
              <w:jc w:val="thaiDistribute"/>
            </w:pPr>
            <w:r w:rsidRPr="00112FD0">
              <w:fldChar w:fldCharType="begin"/>
            </w:r>
            <w:r w:rsidRPr="00112FD0">
              <w:instrText xml:space="preserve"> REF _Ref69271471 \h </w:instrText>
            </w:r>
            <w:r w:rsidR="000B7CBF" w:rsidRPr="00112FD0">
              <w:instrText xml:space="preserve"> \* MERGEFORMAT </w:instrText>
            </w:r>
            <w:r w:rsidRPr="00112FD0">
              <w:fldChar w:fldCharType="separate"/>
            </w:r>
            <w:ins w:id="532" w:author="Petnathean Julled" w:date="2021-07-09T21:18:00Z">
              <w:r w:rsidR="00454CE9" w:rsidRPr="00FA336C">
                <w:rPr>
                  <w:noProof/>
                </w:rPr>
                <w:t xml:space="preserve"> </w:t>
              </w:r>
              <w:r w:rsidR="00454CE9">
                <w:rPr>
                  <w:noProof/>
                </w:rPr>
                <w:t>3</w:t>
              </w:r>
              <w:r w:rsidR="00454CE9">
                <w:rPr>
                  <w:noProof/>
                </w:rPr>
                <w:noBreakHyphen/>
                <w:t>1</w:t>
              </w:r>
            </w:ins>
            <w:del w:id="533" w:author="Petnathean Julled" w:date="2021-07-09T11:13:00Z">
              <w:r w:rsidR="00856E89" w:rsidRPr="00FA336C" w:rsidDel="00437758">
                <w:rPr>
                  <w:noProof/>
                </w:rPr>
                <w:delText xml:space="preserve"> </w:delText>
              </w:r>
              <w:r w:rsidR="00856E89" w:rsidDel="00437758">
                <w:rPr>
                  <w:noProof/>
                </w:rPr>
                <w:delText>3</w:delText>
              </w:r>
              <w:r w:rsidR="00856E89" w:rsidDel="00437758">
                <w:noBreakHyphen/>
              </w:r>
              <w:r w:rsidR="00856E89" w:rsidDel="00437758">
                <w:rPr>
                  <w:noProof/>
                </w:rPr>
                <w:delText>1</w:delText>
              </w:r>
            </w:del>
            <w:r w:rsidRPr="00112FD0">
              <w:fldChar w:fldCharType="end"/>
            </w:r>
          </w:p>
        </w:tc>
        <w:tc>
          <w:tcPr>
            <w:tcW w:w="6868" w:type="dxa"/>
            <w:tcPrChange w:id="534" w:author="Petnathean Julled" w:date="2021-07-09T20:36:00Z">
              <w:tcPr>
                <w:tcW w:w="6946" w:type="dxa"/>
                <w:gridSpan w:val="3"/>
              </w:tcPr>
            </w:tcPrChange>
          </w:tcPr>
          <w:p w14:paraId="0C6C89C5" w14:textId="4C368FC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ins w:id="535" w:author="Petnathean Julled" w:date="2021-07-09T21:18:00Z">
              <w:r w:rsidR="00454CE9" w:rsidRPr="00454CE9">
                <w:rPr>
                  <w:spacing w:val="-8"/>
                  <w:rPrChange w:id="536" w:author="Petnathean Julled" w:date="2021-07-09T21:18:00Z">
                    <w:rPr/>
                  </w:rPrChange>
                </w:rPr>
                <w:t>XDS Profile within the scope of interest for this work</w:t>
              </w:r>
            </w:ins>
            <w:del w:id="537" w:author="Petnathean Julled" w:date="2021-07-09T11:13:00Z">
              <w:r w:rsidR="00856E89" w:rsidRPr="00856E89" w:rsidDel="00437758">
                <w:rPr>
                  <w:spacing w:val="-8"/>
                </w:rPr>
                <w:delText>XDS Profile within the scope of interest for this work</w:delText>
              </w:r>
            </w:del>
            <w:r w:rsidRPr="00112FD0">
              <w:rPr>
                <w:spacing w:val="-8"/>
              </w:rPr>
              <w:fldChar w:fldCharType="end"/>
            </w:r>
          </w:p>
        </w:tc>
        <w:tc>
          <w:tcPr>
            <w:tcW w:w="753" w:type="dxa"/>
            <w:tcPrChange w:id="538" w:author="Petnathean Julled" w:date="2021-07-09T20:36:00Z">
              <w:tcPr>
                <w:tcW w:w="753" w:type="dxa"/>
                <w:gridSpan w:val="2"/>
              </w:tcPr>
            </w:tcPrChange>
          </w:tcPr>
          <w:p w14:paraId="3AEE0B9B" w14:textId="4E870407" w:rsidR="00520C42" w:rsidRPr="00112FD0" w:rsidRDefault="000B7CBF" w:rsidP="00112FD0">
            <w:pPr>
              <w:spacing w:line="360" w:lineRule="auto"/>
              <w:jc w:val="thaiDistribute"/>
            </w:pPr>
            <w:r w:rsidRPr="00112FD0">
              <w:fldChar w:fldCharType="begin"/>
            </w:r>
            <w:r w:rsidRPr="00112FD0">
              <w:instrText xml:space="preserve"> PAGEREF _Ref74191032 \h </w:instrText>
            </w:r>
            <w:r w:rsidRPr="00112FD0">
              <w:fldChar w:fldCharType="separate"/>
            </w:r>
            <w:ins w:id="539" w:author="Petnathean Julled" w:date="2021-07-09T21:18:00Z">
              <w:r w:rsidR="00454CE9">
                <w:rPr>
                  <w:noProof/>
                </w:rPr>
                <w:t>33</w:t>
              </w:r>
            </w:ins>
            <w:del w:id="540" w:author="Petnathean Julled" w:date="2021-07-09T11:13:00Z">
              <w:r w:rsidR="002A27EE" w:rsidDel="00437758">
                <w:rPr>
                  <w:noProof/>
                </w:rPr>
                <w:delText>32</w:delText>
              </w:r>
            </w:del>
            <w:r w:rsidRPr="00112FD0">
              <w:fldChar w:fldCharType="end"/>
            </w:r>
          </w:p>
        </w:tc>
      </w:tr>
      <w:tr w:rsidR="000B7CBF" w:rsidRPr="00112FD0" w14:paraId="0D520388" w14:textId="77777777" w:rsidTr="00490A81">
        <w:trPr>
          <w:trPrChange w:id="541" w:author="Petnathean Julled" w:date="2021-07-09T20:36:00Z">
            <w:trPr>
              <w:gridAfter w:val="0"/>
            </w:trPr>
          </w:trPrChange>
        </w:trPr>
        <w:tc>
          <w:tcPr>
            <w:tcW w:w="895" w:type="dxa"/>
            <w:tcPrChange w:id="542" w:author="Petnathean Julled" w:date="2021-07-09T20:36:00Z">
              <w:tcPr>
                <w:tcW w:w="817" w:type="dxa"/>
                <w:gridSpan w:val="2"/>
              </w:tcPr>
            </w:tcPrChange>
          </w:tcPr>
          <w:p w14:paraId="1CDAA97C" w14:textId="2357CD28" w:rsidR="00520C42" w:rsidRPr="00112FD0" w:rsidRDefault="00520C42" w:rsidP="00112FD0">
            <w:pPr>
              <w:spacing w:line="360" w:lineRule="auto"/>
              <w:jc w:val="thaiDistribute"/>
            </w:pPr>
            <w:r w:rsidRPr="00112FD0">
              <w:fldChar w:fldCharType="begin"/>
            </w:r>
            <w:r w:rsidRPr="00112FD0">
              <w:instrText xml:space="preserve"> REF _Ref69271717 \h </w:instrText>
            </w:r>
            <w:r w:rsidR="000B7CBF" w:rsidRPr="00112FD0">
              <w:instrText xml:space="preserve"> \* MERGEFORMAT </w:instrText>
            </w:r>
            <w:r w:rsidRPr="00112FD0">
              <w:fldChar w:fldCharType="separate"/>
            </w:r>
            <w:ins w:id="543" w:author="Petnathean Julled" w:date="2021-07-09T21:18:00Z">
              <w:r w:rsidR="00454CE9" w:rsidRPr="00413557">
                <w:rPr>
                  <w:noProof/>
                </w:rPr>
                <w:t xml:space="preserve"> </w:t>
              </w:r>
              <w:r w:rsidR="00454CE9">
                <w:rPr>
                  <w:noProof/>
                </w:rPr>
                <w:t>3</w:t>
              </w:r>
              <w:r w:rsidR="00454CE9">
                <w:rPr>
                  <w:noProof/>
                </w:rPr>
                <w:noBreakHyphen/>
                <w:t>2</w:t>
              </w:r>
            </w:ins>
            <w:del w:id="544" w:author="Petnathean Julled" w:date="2021-07-09T11:13:00Z">
              <w:r w:rsidR="00856E89" w:rsidRPr="00413557" w:rsidDel="00437758">
                <w:rPr>
                  <w:noProof/>
                </w:rPr>
                <w:delText xml:space="preserve"> </w:delText>
              </w:r>
              <w:r w:rsidR="00856E89" w:rsidDel="00437758">
                <w:rPr>
                  <w:noProof/>
                </w:rPr>
                <w:delText>3</w:delText>
              </w:r>
              <w:r w:rsidR="00856E89" w:rsidDel="00437758">
                <w:noBreakHyphen/>
              </w:r>
              <w:r w:rsidR="00856E89" w:rsidDel="00437758">
                <w:rPr>
                  <w:noProof/>
                </w:rPr>
                <w:delText>2</w:delText>
              </w:r>
            </w:del>
            <w:r w:rsidRPr="00112FD0">
              <w:fldChar w:fldCharType="end"/>
            </w:r>
          </w:p>
        </w:tc>
        <w:tc>
          <w:tcPr>
            <w:tcW w:w="6868" w:type="dxa"/>
            <w:tcPrChange w:id="545" w:author="Petnathean Julled" w:date="2021-07-09T20:36:00Z">
              <w:tcPr>
                <w:tcW w:w="6946" w:type="dxa"/>
                <w:gridSpan w:val="3"/>
              </w:tcPr>
            </w:tcPrChange>
          </w:tcPr>
          <w:p w14:paraId="0BA4B6D1" w14:textId="1D6120AC"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ins w:id="546" w:author="Petnathean Julled" w:date="2021-07-09T21:18:00Z">
              <w:r w:rsidR="00454CE9">
                <w:t>I</w:t>
              </w:r>
              <w:r w:rsidR="00454CE9" w:rsidRPr="00413557">
                <w:t>ntegrat</w:t>
              </w:r>
              <w:r w:rsidR="00454CE9">
                <w:t>ing</w:t>
              </w:r>
              <w:r w:rsidR="00454CE9" w:rsidRPr="00413557">
                <w:t xml:space="preserve"> Blockchain </w:t>
              </w:r>
              <w:r w:rsidR="00454CE9">
                <w:t>into</w:t>
              </w:r>
              <w:r w:rsidR="00454CE9" w:rsidRPr="00413557">
                <w:t xml:space="preserve"> </w:t>
              </w:r>
              <w:proofErr w:type="spellStart"/>
              <w:r w:rsidR="00454CE9" w:rsidRPr="00413557">
                <w:t>XDS.b</w:t>
              </w:r>
              <w:proofErr w:type="spellEnd"/>
              <w:r w:rsidR="00454CE9" w:rsidRPr="00413557">
                <w:t xml:space="preserve"> Profile</w:t>
              </w:r>
            </w:ins>
            <w:del w:id="547" w:author="Petnathean Julled" w:date="2021-07-09T11:13:00Z">
              <w:r w:rsidR="00856E89" w:rsidDel="00437758">
                <w:delText>I</w:delText>
              </w:r>
              <w:r w:rsidR="00856E89" w:rsidRPr="00413557" w:rsidDel="00437758">
                <w:delText>ntegrat</w:delText>
              </w:r>
              <w:r w:rsidR="00856E89" w:rsidDel="00437758">
                <w:delText>ing</w:delText>
              </w:r>
              <w:r w:rsidR="00856E89" w:rsidRPr="00413557" w:rsidDel="00437758">
                <w:delText xml:space="preserve"> Blockchain </w:delText>
              </w:r>
              <w:r w:rsidR="00856E89" w:rsidDel="00437758">
                <w:delText>into</w:delText>
              </w:r>
              <w:r w:rsidR="00856E89" w:rsidRPr="00413557" w:rsidDel="00437758">
                <w:delText xml:space="preserve"> XDS.b Profile</w:delText>
              </w:r>
            </w:del>
            <w:r w:rsidRPr="00112FD0">
              <w:rPr>
                <w:spacing w:val="-8"/>
              </w:rPr>
              <w:fldChar w:fldCharType="end"/>
            </w:r>
          </w:p>
        </w:tc>
        <w:tc>
          <w:tcPr>
            <w:tcW w:w="753" w:type="dxa"/>
            <w:tcPrChange w:id="548" w:author="Petnathean Julled" w:date="2021-07-09T20:36:00Z">
              <w:tcPr>
                <w:tcW w:w="753" w:type="dxa"/>
                <w:gridSpan w:val="2"/>
              </w:tcPr>
            </w:tcPrChange>
          </w:tcPr>
          <w:p w14:paraId="49062F51" w14:textId="5895AF67" w:rsidR="00520C42" w:rsidRPr="00112FD0" w:rsidRDefault="000B7CBF" w:rsidP="00112FD0">
            <w:pPr>
              <w:spacing w:line="360" w:lineRule="auto"/>
              <w:jc w:val="thaiDistribute"/>
            </w:pPr>
            <w:r w:rsidRPr="00112FD0">
              <w:fldChar w:fldCharType="begin"/>
            </w:r>
            <w:r w:rsidRPr="00112FD0">
              <w:instrText xml:space="preserve"> PAGEREF _Ref74191037 \h </w:instrText>
            </w:r>
            <w:r w:rsidRPr="00112FD0">
              <w:fldChar w:fldCharType="separate"/>
            </w:r>
            <w:ins w:id="549" w:author="Petnathean Julled" w:date="2021-07-09T21:18:00Z">
              <w:r w:rsidR="00454CE9">
                <w:rPr>
                  <w:noProof/>
                </w:rPr>
                <w:t>33</w:t>
              </w:r>
            </w:ins>
            <w:del w:id="550" w:author="Petnathean Julled" w:date="2021-07-09T11:13:00Z">
              <w:r w:rsidR="002A27EE" w:rsidDel="00437758">
                <w:rPr>
                  <w:noProof/>
                </w:rPr>
                <w:delText>33</w:delText>
              </w:r>
            </w:del>
            <w:r w:rsidRPr="00112FD0">
              <w:fldChar w:fldCharType="end"/>
            </w:r>
          </w:p>
        </w:tc>
      </w:tr>
      <w:tr w:rsidR="000B7CBF" w:rsidRPr="00112FD0" w14:paraId="7247AA0E" w14:textId="77777777" w:rsidTr="00454CE9">
        <w:tc>
          <w:tcPr>
            <w:tcW w:w="895" w:type="dxa"/>
          </w:tcPr>
          <w:p w14:paraId="288FED7C" w14:textId="7A66375E" w:rsidR="00520C42" w:rsidRPr="00112FD0" w:rsidRDefault="00520C42" w:rsidP="00112FD0">
            <w:pPr>
              <w:spacing w:line="360" w:lineRule="auto"/>
              <w:jc w:val="thaiDistribute"/>
            </w:pPr>
            <w:r w:rsidRPr="00112FD0">
              <w:fldChar w:fldCharType="begin"/>
            </w:r>
            <w:r w:rsidRPr="00112FD0">
              <w:instrText xml:space="preserve"> REF _Ref73664944 \h </w:instrText>
            </w:r>
            <w:r w:rsidR="000B7CBF" w:rsidRPr="00112FD0">
              <w:instrText xml:space="preserve"> \* MERGEFORMAT </w:instrText>
            </w:r>
            <w:r w:rsidRPr="00112FD0">
              <w:fldChar w:fldCharType="separate"/>
            </w:r>
            <w:ins w:id="551" w:author="Petnathean Julled" w:date="2021-07-09T21:18:00Z">
              <w:r w:rsidR="00454CE9" w:rsidRPr="00D22F28">
                <w:rPr>
                  <w:noProof/>
                </w:rPr>
                <w:t xml:space="preserve"> </w:t>
              </w:r>
              <w:r w:rsidR="00454CE9">
                <w:rPr>
                  <w:noProof/>
                </w:rPr>
                <w:t>3</w:t>
              </w:r>
              <w:r w:rsidR="00454CE9">
                <w:rPr>
                  <w:noProof/>
                </w:rPr>
                <w:noBreakHyphen/>
                <w:t>3</w:t>
              </w:r>
            </w:ins>
            <w:del w:id="552" w:author="Petnathean Julled" w:date="2021-07-09T11:13:00Z">
              <w:r w:rsidR="00856E89" w:rsidRPr="00D22F28" w:rsidDel="00437758">
                <w:rPr>
                  <w:noProof/>
                </w:rPr>
                <w:delText xml:space="preserve"> </w:delText>
              </w:r>
              <w:r w:rsidR="00856E89" w:rsidDel="00437758">
                <w:rPr>
                  <w:noProof/>
                </w:rPr>
                <w:delText>3</w:delText>
              </w:r>
              <w:r w:rsidR="00856E89" w:rsidDel="00437758">
                <w:noBreakHyphen/>
              </w:r>
              <w:r w:rsidR="00856E89" w:rsidDel="00437758">
                <w:rPr>
                  <w:noProof/>
                </w:rPr>
                <w:delText>3</w:delText>
              </w:r>
            </w:del>
            <w:r w:rsidRPr="00112FD0">
              <w:fldChar w:fldCharType="end"/>
            </w:r>
          </w:p>
        </w:tc>
        <w:tc>
          <w:tcPr>
            <w:tcW w:w="6868" w:type="dxa"/>
          </w:tcPr>
          <w:p w14:paraId="349685DD" w14:textId="3B17603E"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D22F28">
              <w:t>The process Flow of XDS Document Registry Actor</w:t>
            </w:r>
            <w:r w:rsidRPr="00112FD0">
              <w:rPr>
                <w:spacing w:val="-8"/>
              </w:rPr>
              <w:fldChar w:fldCharType="end"/>
            </w:r>
          </w:p>
        </w:tc>
        <w:tc>
          <w:tcPr>
            <w:tcW w:w="753" w:type="dxa"/>
          </w:tcPr>
          <w:p w14:paraId="0D9A44A2" w14:textId="7FA498E4" w:rsidR="00520C42" w:rsidRPr="00112FD0" w:rsidRDefault="000B7CBF" w:rsidP="00112FD0">
            <w:pPr>
              <w:spacing w:line="360" w:lineRule="auto"/>
              <w:jc w:val="thaiDistribute"/>
            </w:pPr>
            <w:r w:rsidRPr="00112FD0">
              <w:fldChar w:fldCharType="begin"/>
            </w:r>
            <w:r w:rsidRPr="00112FD0">
              <w:instrText xml:space="preserve"> PAGEREF _Ref74191041 \h </w:instrText>
            </w:r>
            <w:r w:rsidRPr="00112FD0">
              <w:fldChar w:fldCharType="separate"/>
            </w:r>
            <w:ins w:id="553" w:author="Petnathean Julled" w:date="2021-07-09T21:18:00Z">
              <w:r w:rsidR="00454CE9">
                <w:rPr>
                  <w:noProof/>
                </w:rPr>
                <w:t>37</w:t>
              </w:r>
            </w:ins>
            <w:del w:id="554" w:author="Petnathean Julled" w:date="2021-07-09T11:13:00Z">
              <w:r w:rsidR="002A27EE" w:rsidDel="00437758">
                <w:rPr>
                  <w:noProof/>
                </w:rPr>
                <w:delText>36</w:delText>
              </w:r>
            </w:del>
            <w:r w:rsidRPr="00112FD0">
              <w:fldChar w:fldCharType="end"/>
            </w:r>
          </w:p>
        </w:tc>
      </w:tr>
      <w:tr w:rsidR="00182FA3" w:rsidRPr="00112FD0" w14:paraId="40DD7868" w14:textId="77777777" w:rsidTr="00490A81">
        <w:trPr>
          <w:trPrChange w:id="555" w:author="Petnathean Julled" w:date="2021-07-09T20:36:00Z">
            <w:trPr>
              <w:gridAfter w:val="0"/>
            </w:trPr>
          </w:trPrChange>
        </w:trPr>
        <w:tc>
          <w:tcPr>
            <w:tcW w:w="895" w:type="dxa"/>
            <w:tcPrChange w:id="556" w:author="Petnathean Julled" w:date="2021-07-09T20:36:00Z">
              <w:tcPr>
                <w:tcW w:w="817" w:type="dxa"/>
                <w:gridSpan w:val="2"/>
              </w:tcPr>
            </w:tcPrChange>
          </w:tcPr>
          <w:p w14:paraId="1CB01410" w14:textId="3E67080F" w:rsidR="00182FA3" w:rsidRPr="00112FD0" w:rsidRDefault="00182FA3" w:rsidP="00112FD0">
            <w:pPr>
              <w:spacing w:line="360" w:lineRule="auto"/>
              <w:jc w:val="thaiDistribute"/>
            </w:pPr>
            <w:r>
              <w:fldChar w:fldCharType="begin"/>
            </w:r>
            <w:r>
              <w:instrText xml:space="preserve"> REF _Ref74222324 \h </w:instrText>
            </w:r>
            <w:r>
              <w:fldChar w:fldCharType="separate"/>
            </w:r>
            <w:ins w:id="557" w:author="Petnathean Julled" w:date="2021-07-09T21:18:00Z">
              <w:r w:rsidR="00454CE9" w:rsidRPr="00112FD0">
                <w:t xml:space="preserve"> </w:t>
              </w:r>
              <w:r w:rsidR="00454CE9">
                <w:rPr>
                  <w:noProof/>
                </w:rPr>
                <w:t>4</w:t>
              </w:r>
              <w:r w:rsidR="00454CE9">
                <w:noBreakHyphen/>
              </w:r>
              <w:r w:rsidR="00454CE9">
                <w:rPr>
                  <w:noProof/>
                </w:rPr>
                <w:t>1</w:t>
              </w:r>
            </w:ins>
            <w:del w:id="558" w:author="Petnathean Julled" w:date="2021-07-09T11:13:00Z">
              <w:r w:rsidR="00856E89" w:rsidRPr="00112FD0" w:rsidDel="00437758">
                <w:delText xml:space="preserve"> </w:delText>
              </w:r>
              <w:r w:rsidR="00856E89" w:rsidDel="00437758">
                <w:rPr>
                  <w:noProof/>
                </w:rPr>
                <w:delText>4</w:delText>
              </w:r>
              <w:r w:rsidR="00856E89" w:rsidDel="00437758">
                <w:noBreakHyphen/>
              </w:r>
              <w:r w:rsidR="00856E89" w:rsidDel="00437758">
                <w:rPr>
                  <w:noProof/>
                </w:rPr>
                <w:delText>1</w:delText>
              </w:r>
            </w:del>
            <w:r>
              <w:fldChar w:fldCharType="end"/>
            </w:r>
          </w:p>
        </w:tc>
        <w:tc>
          <w:tcPr>
            <w:tcW w:w="6868" w:type="dxa"/>
            <w:tcPrChange w:id="559" w:author="Petnathean Julled" w:date="2021-07-09T20:36:00Z">
              <w:tcPr>
                <w:tcW w:w="6946" w:type="dxa"/>
                <w:gridSpan w:val="3"/>
              </w:tcPr>
            </w:tcPrChange>
          </w:tcPr>
          <w:p w14:paraId="29FE6AB4" w14:textId="51786BAD" w:rsidR="00182FA3" w:rsidRPr="00112FD0" w:rsidRDefault="00182FA3" w:rsidP="00182FA3">
            <w:pPr>
              <w:tabs>
                <w:tab w:val="left" w:pos="1903"/>
              </w:tabs>
              <w:spacing w:line="360" w:lineRule="auto"/>
              <w:ind w:left="-116"/>
              <w:rPr>
                <w:spacing w:val="-8"/>
              </w:rPr>
            </w:pPr>
            <w:r>
              <w:rPr>
                <w:spacing w:val="-8"/>
              </w:rPr>
              <w:fldChar w:fldCharType="begin"/>
            </w:r>
            <w:r>
              <w:rPr>
                <w:spacing w:val="-8"/>
              </w:rPr>
              <w:instrText xml:space="preserve"> REF _Ref74284402 \h </w:instrText>
            </w:r>
            <w:r>
              <w:rPr>
                <w:spacing w:val="-8"/>
              </w:rPr>
            </w:r>
            <w:r>
              <w:rPr>
                <w:spacing w:val="-8"/>
              </w:rPr>
              <w:fldChar w:fldCharType="separate"/>
            </w:r>
            <w:ins w:id="560" w:author="Petnathean Julled" w:date="2021-07-09T21:18:00Z">
              <w:r w:rsidR="00454CE9" w:rsidRPr="00112FD0">
                <w:t xml:space="preserve">Installation </w:t>
              </w:r>
              <w:r w:rsidR="00454CE9">
                <w:t>command-line</w:t>
              </w:r>
              <w:r w:rsidR="00454CE9" w:rsidRPr="00112FD0">
                <w:t xml:space="preserve"> for Go-Ethereum on Ubuntu </w:t>
              </w:r>
              <w:r w:rsidR="00454CE9" w:rsidRPr="00112FD0">
                <w:rPr>
                  <w:noProof/>
                </w:rPr>
                <w:t>[41]</w:t>
              </w:r>
            </w:ins>
            <w:del w:id="561" w:author="Petnathean Julled" w:date="2021-07-09T11:13:00Z">
              <w:r w:rsidR="00856E89" w:rsidRPr="00112FD0" w:rsidDel="00437758">
                <w:delText xml:space="preserve">Installation instructions for Go-Ethereum on Ubuntu </w:delText>
              </w:r>
              <w:r w:rsidR="00856E89" w:rsidRPr="00112FD0" w:rsidDel="00437758">
                <w:rPr>
                  <w:noProof/>
                </w:rPr>
                <w:delText>[41]</w:delText>
              </w:r>
            </w:del>
            <w:r>
              <w:rPr>
                <w:spacing w:val="-8"/>
              </w:rPr>
              <w:fldChar w:fldCharType="end"/>
            </w:r>
          </w:p>
        </w:tc>
        <w:tc>
          <w:tcPr>
            <w:tcW w:w="753" w:type="dxa"/>
            <w:tcPrChange w:id="562" w:author="Petnathean Julled" w:date="2021-07-09T20:36:00Z">
              <w:tcPr>
                <w:tcW w:w="753" w:type="dxa"/>
                <w:gridSpan w:val="2"/>
              </w:tcPr>
            </w:tcPrChange>
          </w:tcPr>
          <w:p w14:paraId="20503A68" w14:textId="6E401631" w:rsidR="00182FA3" w:rsidRPr="00112FD0" w:rsidRDefault="00182FA3" w:rsidP="00112FD0">
            <w:pPr>
              <w:spacing w:line="360" w:lineRule="auto"/>
              <w:jc w:val="thaiDistribute"/>
            </w:pPr>
            <w:r>
              <w:fldChar w:fldCharType="begin"/>
            </w:r>
            <w:r>
              <w:instrText xml:space="preserve"> PAGEREF _Ref74284814 \h </w:instrText>
            </w:r>
            <w:r>
              <w:fldChar w:fldCharType="separate"/>
            </w:r>
            <w:ins w:id="563" w:author="Petnathean Julled" w:date="2021-07-09T21:18:00Z">
              <w:r w:rsidR="00454CE9">
                <w:rPr>
                  <w:noProof/>
                </w:rPr>
                <w:t>39</w:t>
              </w:r>
            </w:ins>
            <w:del w:id="564" w:author="Petnathean Julled" w:date="2021-07-09T11:13:00Z">
              <w:r w:rsidR="002A27EE" w:rsidDel="00437758">
                <w:rPr>
                  <w:noProof/>
                </w:rPr>
                <w:delText>38</w:delText>
              </w:r>
            </w:del>
            <w:r>
              <w:fldChar w:fldCharType="end"/>
            </w:r>
          </w:p>
        </w:tc>
      </w:tr>
      <w:tr w:rsidR="00182FA3" w:rsidRPr="00112FD0" w14:paraId="3D16AAC7" w14:textId="77777777" w:rsidTr="00454CE9">
        <w:tc>
          <w:tcPr>
            <w:tcW w:w="895" w:type="dxa"/>
          </w:tcPr>
          <w:p w14:paraId="706AA01E" w14:textId="11AD0B7B" w:rsidR="00182FA3" w:rsidRPr="00112FD0" w:rsidRDefault="00182FA3" w:rsidP="00112FD0">
            <w:pPr>
              <w:spacing w:line="360" w:lineRule="auto"/>
              <w:jc w:val="thaiDistribute"/>
            </w:pPr>
            <w:r>
              <w:fldChar w:fldCharType="begin"/>
            </w:r>
            <w:r>
              <w:instrText xml:space="preserve"> REF _Ref74223398 \h </w:instrText>
            </w:r>
            <w:r>
              <w:fldChar w:fldCharType="separate"/>
            </w:r>
            <w:ins w:id="565" w:author="Petnathean Julled" w:date="2021-07-09T21:18:00Z">
              <w:r w:rsidR="00454CE9">
                <w:t xml:space="preserve"> </w:t>
              </w:r>
              <w:r w:rsidR="00454CE9">
                <w:rPr>
                  <w:noProof/>
                </w:rPr>
                <w:t>4</w:t>
              </w:r>
              <w:r w:rsidR="00454CE9">
                <w:noBreakHyphen/>
              </w:r>
              <w:r w:rsidR="00454CE9">
                <w:rPr>
                  <w:noProof/>
                </w:rPr>
                <w:t>2</w:t>
              </w:r>
            </w:ins>
            <w:del w:id="56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w:delText>
              </w:r>
            </w:del>
            <w:r>
              <w:fldChar w:fldCharType="end"/>
            </w:r>
          </w:p>
        </w:tc>
        <w:tc>
          <w:tcPr>
            <w:tcW w:w="6868" w:type="dxa"/>
          </w:tcPr>
          <w:p w14:paraId="458D93B6" w14:textId="24163BFF" w:rsidR="00182FA3" w:rsidRPr="00112FD0" w:rsidRDefault="00182FA3" w:rsidP="00112FD0">
            <w:pPr>
              <w:spacing w:line="360" w:lineRule="auto"/>
              <w:ind w:left="-116"/>
              <w:rPr>
                <w:spacing w:val="-8"/>
              </w:rPr>
            </w:pPr>
            <w:r>
              <w:rPr>
                <w:spacing w:val="-8"/>
              </w:rPr>
              <w:fldChar w:fldCharType="begin"/>
            </w:r>
            <w:r>
              <w:rPr>
                <w:spacing w:val="-8"/>
              </w:rPr>
              <w:instrText xml:space="preserve"> REF _Ref74284407 \h </w:instrText>
            </w:r>
            <w:r>
              <w:rPr>
                <w:spacing w:val="-8"/>
              </w:rPr>
            </w:r>
            <w:r>
              <w:rPr>
                <w:spacing w:val="-8"/>
              </w:rPr>
              <w:fldChar w:fldCharType="separate"/>
            </w:r>
            <w:r w:rsidR="00454CE9">
              <w:t>Geth console accessed using "</w:t>
            </w:r>
            <w:proofErr w:type="spellStart"/>
            <w:r w:rsidR="00454CE9">
              <w:t>geth</w:t>
            </w:r>
            <w:proofErr w:type="spellEnd"/>
            <w:r w:rsidR="00454CE9">
              <w:t xml:space="preserve"> attach" command</w:t>
            </w:r>
            <w:r>
              <w:rPr>
                <w:spacing w:val="-8"/>
              </w:rPr>
              <w:fldChar w:fldCharType="end"/>
            </w:r>
          </w:p>
        </w:tc>
        <w:tc>
          <w:tcPr>
            <w:tcW w:w="753" w:type="dxa"/>
          </w:tcPr>
          <w:p w14:paraId="63688DD9" w14:textId="5465A49F" w:rsidR="00182FA3" w:rsidRPr="00112FD0" w:rsidRDefault="00182FA3" w:rsidP="00112FD0">
            <w:pPr>
              <w:spacing w:line="360" w:lineRule="auto"/>
              <w:jc w:val="thaiDistribute"/>
            </w:pPr>
            <w:r>
              <w:fldChar w:fldCharType="begin"/>
            </w:r>
            <w:r>
              <w:instrText xml:space="preserve"> PAGEREF _Ref74284818 \h </w:instrText>
            </w:r>
            <w:r>
              <w:fldChar w:fldCharType="separate"/>
            </w:r>
            <w:ins w:id="567" w:author="Petnathean Julled" w:date="2021-07-09T21:18:00Z">
              <w:r w:rsidR="00454CE9">
                <w:rPr>
                  <w:noProof/>
                </w:rPr>
                <w:t>40</w:t>
              </w:r>
            </w:ins>
            <w:del w:id="568" w:author="Petnathean Julled" w:date="2021-07-09T11:13:00Z">
              <w:r w:rsidR="002A27EE" w:rsidDel="00437758">
                <w:rPr>
                  <w:noProof/>
                </w:rPr>
                <w:delText>39</w:delText>
              </w:r>
            </w:del>
            <w:r>
              <w:fldChar w:fldCharType="end"/>
            </w:r>
          </w:p>
        </w:tc>
      </w:tr>
      <w:tr w:rsidR="00182FA3" w:rsidRPr="00112FD0" w14:paraId="7C35F1E7" w14:textId="77777777" w:rsidTr="00454CE9">
        <w:tc>
          <w:tcPr>
            <w:tcW w:w="895" w:type="dxa"/>
          </w:tcPr>
          <w:p w14:paraId="1C82DD37" w14:textId="369E33F8" w:rsidR="00182FA3" w:rsidRPr="00112FD0" w:rsidRDefault="00182FA3" w:rsidP="00112FD0">
            <w:pPr>
              <w:spacing w:line="360" w:lineRule="auto"/>
              <w:jc w:val="thaiDistribute"/>
            </w:pPr>
            <w:r>
              <w:fldChar w:fldCharType="begin"/>
            </w:r>
            <w:r>
              <w:instrText xml:space="preserve"> REF _Ref74223927 \h </w:instrText>
            </w:r>
            <w:r>
              <w:fldChar w:fldCharType="separate"/>
            </w:r>
            <w:ins w:id="569" w:author="Petnathean Julled" w:date="2021-07-09T21:18:00Z">
              <w:r w:rsidR="00454CE9">
                <w:t xml:space="preserve"> </w:t>
              </w:r>
              <w:r w:rsidR="00454CE9">
                <w:rPr>
                  <w:noProof/>
                </w:rPr>
                <w:t>4</w:t>
              </w:r>
              <w:r w:rsidR="00454CE9">
                <w:noBreakHyphen/>
              </w:r>
              <w:r w:rsidR="00454CE9">
                <w:rPr>
                  <w:noProof/>
                </w:rPr>
                <w:t>3</w:t>
              </w:r>
            </w:ins>
            <w:del w:id="57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w:delText>
              </w:r>
            </w:del>
            <w:r>
              <w:fldChar w:fldCharType="end"/>
            </w:r>
          </w:p>
        </w:tc>
        <w:tc>
          <w:tcPr>
            <w:tcW w:w="6868" w:type="dxa"/>
          </w:tcPr>
          <w:p w14:paraId="636D5461" w14:textId="798EA708" w:rsidR="00182FA3" w:rsidRPr="00112FD0" w:rsidRDefault="00182FA3" w:rsidP="00112FD0">
            <w:pPr>
              <w:spacing w:line="360" w:lineRule="auto"/>
              <w:ind w:left="-116"/>
              <w:rPr>
                <w:spacing w:val="-8"/>
              </w:rPr>
            </w:pPr>
            <w:r>
              <w:rPr>
                <w:spacing w:val="-8"/>
              </w:rPr>
              <w:fldChar w:fldCharType="begin"/>
            </w:r>
            <w:r>
              <w:rPr>
                <w:spacing w:val="-8"/>
              </w:rPr>
              <w:instrText xml:space="preserve"> REF _Ref74284411 \h </w:instrText>
            </w:r>
            <w:r>
              <w:rPr>
                <w:spacing w:val="-8"/>
              </w:rPr>
            </w:r>
            <w:r>
              <w:rPr>
                <w:spacing w:val="-8"/>
              </w:rPr>
              <w:fldChar w:fldCharType="separate"/>
            </w:r>
            <w:r w:rsidR="00454CE9">
              <w:t>Installing Quorum directly from its source</w:t>
            </w:r>
            <w:r>
              <w:rPr>
                <w:spacing w:val="-8"/>
              </w:rPr>
              <w:fldChar w:fldCharType="end"/>
            </w:r>
          </w:p>
        </w:tc>
        <w:tc>
          <w:tcPr>
            <w:tcW w:w="753" w:type="dxa"/>
          </w:tcPr>
          <w:p w14:paraId="744AFF6D" w14:textId="66D84154" w:rsidR="00182FA3" w:rsidRPr="00112FD0" w:rsidRDefault="00182FA3" w:rsidP="00112FD0">
            <w:pPr>
              <w:spacing w:line="360" w:lineRule="auto"/>
              <w:jc w:val="thaiDistribute"/>
            </w:pPr>
            <w:r>
              <w:fldChar w:fldCharType="begin"/>
            </w:r>
            <w:r>
              <w:instrText xml:space="preserve"> PAGEREF _Ref74284821 \h </w:instrText>
            </w:r>
            <w:r>
              <w:fldChar w:fldCharType="separate"/>
            </w:r>
            <w:ins w:id="571" w:author="Petnathean Julled" w:date="2021-07-09T21:18:00Z">
              <w:r w:rsidR="00454CE9">
                <w:rPr>
                  <w:noProof/>
                </w:rPr>
                <w:t>41</w:t>
              </w:r>
            </w:ins>
            <w:del w:id="572" w:author="Petnathean Julled" w:date="2021-07-09T11:13:00Z">
              <w:r w:rsidR="002A27EE" w:rsidDel="00437758">
                <w:rPr>
                  <w:noProof/>
                </w:rPr>
                <w:delText>40</w:delText>
              </w:r>
            </w:del>
            <w:r>
              <w:fldChar w:fldCharType="end"/>
            </w:r>
          </w:p>
        </w:tc>
      </w:tr>
      <w:tr w:rsidR="00182FA3" w:rsidRPr="00112FD0" w14:paraId="377DB75C" w14:textId="77777777" w:rsidTr="00454CE9">
        <w:tc>
          <w:tcPr>
            <w:tcW w:w="895" w:type="dxa"/>
          </w:tcPr>
          <w:p w14:paraId="07643D36" w14:textId="6E3C731A" w:rsidR="00182FA3" w:rsidRPr="00112FD0" w:rsidRDefault="00182FA3" w:rsidP="00112FD0">
            <w:pPr>
              <w:spacing w:line="360" w:lineRule="auto"/>
              <w:jc w:val="thaiDistribute"/>
            </w:pPr>
            <w:r>
              <w:fldChar w:fldCharType="begin"/>
            </w:r>
            <w:r>
              <w:instrText xml:space="preserve"> REF _Ref74224502 \h </w:instrText>
            </w:r>
            <w:r>
              <w:fldChar w:fldCharType="separate"/>
            </w:r>
            <w:ins w:id="573" w:author="Petnathean Julled" w:date="2021-07-09T21:18:00Z">
              <w:r w:rsidR="00454CE9">
                <w:t xml:space="preserve"> </w:t>
              </w:r>
              <w:r w:rsidR="00454CE9">
                <w:rPr>
                  <w:noProof/>
                </w:rPr>
                <w:t>4</w:t>
              </w:r>
              <w:r w:rsidR="00454CE9">
                <w:noBreakHyphen/>
              </w:r>
              <w:r w:rsidR="00454CE9">
                <w:rPr>
                  <w:noProof/>
                </w:rPr>
                <w:t>4</w:t>
              </w:r>
            </w:ins>
            <w:del w:id="57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w:delText>
              </w:r>
            </w:del>
            <w:r>
              <w:fldChar w:fldCharType="end"/>
            </w:r>
          </w:p>
        </w:tc>
        <w:tc>
          <w:tcPr>
            <w:tcW w:w="6868" w:type="dxa"/>
          </w:tcPr>
          <w:p w14:paraId="2B8CF2F8" w14:textId="3043E09D" w:rsidR="00182FA3" w:rsidRPr="00112FD0" w:rsidRDefault="00182FA3" w:rsidP="00112FD0">
            <w:pPr>
              <w:spacing w:line="360" w:lineRule="auto"/>
              <w:ind w:left="-116"/>
              <w:rPr>
                <w:spacing w:val="-8"/>
              </w:rPr>
            </w:pPr>
            <w:r>
              <w:rPr>
                <w:spacing w:val="-8"/>
              </w:rPr>
              <w:fldChar w:fldCharType="begin"/>
            </w:r>
            <w:r>
              <w:rPr>
                <w:spacing w:val="-8"/>
              </w:rPr>
              <w:instrText xml:space="preserve"> REF _Ref74284434 \h </w:instrText>
            </w:r>
            <w:r>
              <w:rPr>
                <w:spacing w:val="-8"/>
              </w:rPr>
            </w:r>
            <w:r>
              <w:rPr>
                <w:spacing w:val="-8"/>
              </w:rPr>
              <w:fldChar w:fldCharType="separate"/>
            </w:r>
            <w:r w:rsidR="00454CE9">
              <w:t xml:space="preserve">Cloning "7-Nodes" Quorum example from its repository available on </w:t>
            </w:r>
            <w:proofErr w:type="spellStart"/>
            <w:r w:rsidR="00454CE9">
              <w:t>Github</w:t>
            </w:r>
            <w:proofErr w:type="spellEnd"/>
            <w:r>
              <w:rPr>
                <w:spacing w:val="-8"/>
              </w:rPr>
              <w:fldChar w:fldCharType="end"/>
            </w:r>
          </w:p>
        </w:tc>
        <w:tc>
          <w:tcPr>
            <w:tcW w:w="753" w:type="dxa"/>
          </w:tcPr>
          <w:p w14:paraId="5951F054" w14:textId="7A98D95C" w:rsidR="00182FA3" w:rsidRPr="00112FD0" w:rsidRDefault="00182FA3" w:rsidP="00112FD0">
            <w:pPr>
              <w:spacing w:line="360" w:lineRule="auto"/>
              <w:jc w:val="thaiDistribute"/>
            </w:pPr>
            <w:r>
              <w:fldChar w:fldCharType="begin"/>
            </w:r>
            <w:r>
              <w:instrText xml:space="preserve"> PAGEREF _Ref74284824 \h </w:instrText>
            </w:r>
            <w:r>
              <w:fldChar w:fldCharType="separate"/>
            </w:r>
            <w:ins w:id="575" w:author="Petnathean Julled" w:date="2021-07-09T21:18:00Z">
              <w:r w:rsidR="00454CE9">
                <w:rPr>
                  <w:noProof/>
                </w:rPr>
                <w:t>41</w:t>
              </w:r>
            </w:ins>
            <w:del w:id="576" w:author="Petnathean Julled" w:date="2021-07-09T11:13:00Z">
              <w:r w:rsidR="002A27EE" w:rsidDel="00437758">
                <w:rPr>
                  <w:noProof/>
                </w:rPr>
                <w:delText>40</w:delText>
              </w:r>
            </w:del>
            <w:r>
              <w:fldChar w:fldCharType="end"/>
            </w:r>
          </w:p>
        </w:tc>
      </w:tr>
      <w:tr w:rsidR="00182FA3" w:rsidRPr="00112FD0" w14:paraId="4C939D0B" w14:textId="77777777" w:rsidTr="00454CE9">
        <w:tc>
          <w:tcPr>
            <w:tcW w:w="895" w:type="dxa"/>
          </w:tcPr>
          <w:p w14:paraId="2D2B1C46" w14:textId="2018ADA0" w:rsidR="00182FA3" w:rsidRPr="00112FD0" w:rsidRDefault="00182FA3" w:rsidP="00112FD0">
            <w:pPr>
              <w:spacing w:line="360" w:lineRule="auto"/>
              <w:jc w:val="thaiDistribute"/>
            </w:pPr>
            <w:r>
              <w:fldChar w:fldCharType="begin"/>
            </w:r>
            <w:r>
              <w:instrText xml:space="preserve"> REF _Ref74226819 \h </w:instrText>
            </w:r>
            <w:r>
              <w:fldChar w:fldCharType="separate"/>
            </w:r>
            <w:ins w:id="577" w:author="Petnathean Julled" w:date="2021-07-09T21:18:00Z">
              <w:r w:rsidR="00454CE9">
                <w:t xml:space="preserve"> </w:t>
              </w:r>
              <w:r w:rsidR="00454CE9">
                <w:rPr>
                  <w:noProof/>
                </w:rPr>
                <w:t>4</w:t>
              </w:r>
              <w:r w:rsidR="00454CE9">
                <w:noBreakHyphen/>
              </w:r>
              <w:r w:rsidR="00454CE9">
                <w:rPr>
                  <w:noProof/>
                </w:rPr>
                <w:t>5</w:t>
              </w:r>
            </w:ins>
            <w:del w:id="57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w:delText>
              </w:r>
            </w:del>
            <w:r>
              <w:fldChar w:fldCharType="end"/>
            </w:r>
          </w:p>
        </w:tc>
        <w:tc>
          <w:tcPr>
            <w:tcW w:w="6868" w:type="dxa"/>
          </w:tcPr>
          <w:p w14:paraId="69E879AD" w14:textId="7755F3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3 \h </w:instrText>
            </w:r>
            <w:r>
              <w:rPr>
                <w:spacing w:val="-8"/>
              </w:rPr>
            </w:r>
            <w:r>
              <w:rPr>
                <w:spacing w:val="-8"/>
              </w:rPr>
              <w:fldChar w:fldCharType="separate"/>
            </w:r>
            <w:r w:rsidR="00454CE9">
              <w:t>Initial configuration method for 7-</w:t>
            </w:r>
            <w:proofErr w:type="gramStart"/>
            <w:r w:rsidR="00454CE9">
              <w:t>Nodes</w:t>
            </w:r>
            <w:proofErr w:type="gramEnd"/>
            <w:r w:rsidR="00454CE9">
              <w:t xml:space="preserve"> example</w:t>
            </w:r>
            <w:r>
              <w:rPr>
                <w:spacing w:val="-8"/>
              </w:rPr>
              <w:fldChar w:fldCharType="end"/>
            </w:r>
          </w:p>
        </w:tc>
        <w:tc>
          <w:tcPr>
            <w:tcW w:w="753" w:type="dxa"/>
          </w:tcPr>
          <w:p w14:paraId="1690D04B" w14:textId="5EFAEA30" w:rsidR="00182FA3" w:rsidRPr="00112FD0" w:rsidRDefault="00182FA3" w:rsidP="00112FD0">
            <w:pPr>
              <w:spacing w:line="360" w:lineRule="auto"/>
              <w:jc w:val="thaiDistribute"/>
            </w:pPr>
            <w:r>
              <w:fldChar w:fldCharType="begin"/>
            </w:r>
            <w:r>
              <w:instrText xml:space="preserve"> PAGEREF _Ref74284828 \h </w:instrText>
            </w:r>
            <w:r>
              <w:fldChar w:fldCharType="separate"/>
            </w:r>
            <w:ins w:id="579" w:author="Petnathean Julled" w:date="2021-07-09T21:18:00Z">
              <w:r w:rsidR="00454CE9">
                <w:rPr>
                  <w:noProof/>
                </w:rPr>
                <w:t>42</w:t>
              </w:r>
            </w:ins>
            <w:del w:id="580" w:author="Petnathean Julled" w:date="2021-07-09T11:13:00Z">
              <w:r w:rsidR="002A27EE" w:rsidDel="00437758">
                <w:rPr>
                  <w:noProof/>
                </w:rPr>
                <w:delText>41</w:delText>
              </w:r>
            </w:del>
            <w:r>
              <w:fldChar w:fldCharType="end"/>
            </w:r>
          </w:p>
        </w:tc>
      </w:tr>
      <w:tr w:rsidR="00182FA3" w:rsidRPr="00112FD0" w14:paraId="79682896" w14:textId="77777777" w:rsidTr="00454CE9">
        <w:tc>
          <w:tcPr>
            <w:tcW w:w="895" w:type="dxa"/>
          </w:tcPr>
          <w:p w14:paraId="12A8D637" w14:textId="6DC98C4B" w:rsidR="00182FA3" w:rsidRPr="00112FD0" w:rsidRDefault="00182FA3" w:rsidP="00112FD0">
            <w:pPr>
              <w:spacing w:line="360" w:lineRule="auto"/>
              <w:jc w:val="thaiDistribute"/>
            </w:pPr>
            <w:r>
              <w:fldChar w:fldCharType="begin"/>
            </w:r>
            <w:r>
              <w:instrText xml:space="preserve"> REF _Ref74226983 \h </w:instrText>
            </w:r>
            <w:r>
              <w:fldChar w:fldCharType="separate"/>
            </w:r>
            <w:ins w:id="581" w:author="Petnathean Julled" w:date="2021-07-09T21:18:00Z">
              <w:r w:rsidR="00454CE9">
                <w:t xml:space="preserve"> </w:t>
              </w:r>
              <w:r w:rsidR="00454CE9">
                <w:rPr>
                  <w:noProof/>
                </w:rPr>
                <w:t>4</w:t>
              </w:r>
              <w:r w:rsidR="00454CE9">
                <w:noBreakHyphen/>
              </w:r>
              <w:r w:rsidR="00454CE9">
                <w:rPr>
                  <w:noProof/>
                </w:rPr>
                <w:t>6</w:t>
              </w:r>
            </w:ins>
            <w:del w:id="58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w:delText>
              </w:r>
            </w:del>
            <w:r>
              <w:fldChar w:fldCharType="end"/>
            </w:r>
          </w:p>
        </w:tc>
        <w:tc>
          <w:tcPr>
            <w:tcW w:w="6868" w:type="dxa"/>
          </w:tcPr>
          <w:p w14:paraId="722EC6E8" w14:textId="66611A1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8 \h </w:instrText>
            </w:r>
            <w:r>
              <w:rPr>
                <w:spacing w:val="-8"/>
              </w:rPr>
            </w:r>
            <w:r>
              <w:rPr>
                <w:spacing w:val="-8"/>
              </w:rPr>
              <w:fldChar w:fldCharType="separate"/>
            </w:r>
            <w:r w:rsidR="00454CE9">
              <w:t>Executing "istanbul-init.sh" with Linux Bash syntax</w:t>
            </w:r>
            <w:r>
              <w:rPr>
                <w:spacing w:val="-8"/>
              </w:rPr>
              <w:fldChar w:fldCharType="end"/>
            </w:r>
          </w:p>
        </w:tc>
        <w:tc>
          <w:tcPr>
            <w:tcW w:w="753" w:type="dxa"/>
          </w:tcPr>
          <w:p w14:paraId="0791A4B3" w14:textId="385FF0BF" w:rsidR="00182FA3" w:rsidRPr="00112FD0" w:rsidRDefault="00182FA3" w:rsidP="00112FD0">
            <w:pPr>
              <w:spacing w:line="360" w:lineRule="auto"/>
              <w:jc w:val="thaiDistribute"/>
            </w:pPr>
            <w:r>
              <w:fldChar w:fldCharType="begin"/>
            </w:r>
            <w:r>
              <w:instrText xml:space="preserve"> PAGEREF _Ref74284832 \h </w:instrText>
            </w:r>
            <w:r>
              <w:fldChar w:fldCharType="separate"/>
            </w:r>
            <w:ins w:id="583" w:author="Petnathean Julled" w:date="2021-07-09T21:18:00Z">
              <w:r w:rsidR="00454CE9">
                <w:rPr>
                  <w:noProof/>
                </w:rPr>
                <w:t>42</w:t>
              </w:r>
            </w:ins>
            <w:del w:id="584" w:author="Petnathean Julled" w:date="2021-07-09T11:13:00Z">
              <w:r w:rsidR="002A27EE" w:rsidDel="00437758">
                <w:rPr>
                  <w:noProof/>
                </w:rPr>
                <w:delText>41</w:delText>
              </w:r>
            </w:del>
            <w:r>
              <w:fldChar w:fldCharType="end"/>
            </w:r>
          </w:p>
        </w:tc>
      </w:tr>
      <w:tr w:rsidR="00182FA3" w:rsidRPr="00112FD0" w14:paraId="0977AC59" w14:textId="77777777" w:rsidTr="00454CE9">
        <w:tc>
          <w:tcPr>
            <w:tcW w:w="895" w:type="dxa"/>
          </w:tcPr>
          <w:p w14:paraId="0446D62C" w14:textId="681809C9" w:rsidR="00182FA3" w:rsidRPr="00112FD0" w:rsidRDefault="00182FA3" w:rsidP="00112FD0">
            <w:pPr>
              <w:spacing w:line="360" w:lineRule="auto"/>
              <w:jc w:val="thaiDistribute"/>
            </w:pPr>
            <w:r>
              <w:fldChar w:fldCharType="begin"/>
            </w:r>
            <w:r>
              <w:instrText xml:space="preserve"> REF _Ref74227014 \h </w:instrText>
            </w:r>
            <w:r>
              <w:fldChar w:fldCharType="separate"/>
            </w:r>
            <w:ins w:id="585" w:author="Petnathean Julled" w:date="2021-07-09T21:18:00Z">
              <w:r w:rsidR="00454CE9">
                <w:t xml:space="preserve"> </w:t>
              </w:r>
              <w:r w:rsidR="00454CE9">
                <w:rPr>
                  <w:noProof/>
                </w:rPr>
                <w:t>4</w:t>
              </w:r>
              <w:r w:rsidR="00454CE9">
                <w:noBreakHyphen/>
              </w:r>
              <w:r w:rsidR="00454CE9">
                <w:rPr>
                  <w:noProof/>
                </w:rPr>
                <w:t>7</w:t>
              </w:r>
            </w:ins>
            <w:del w:id="58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7</w:delText>
              </w:r>
            </w:del>
            <w:r>
              <w:fldChar w:fldCharType="end"/>
            </w:r>
          </w:p>
        </w:tc>
        <w:tc>
          <w:tcPr>
            <w:tcW w:w="6868" w:type="dxa"/>
          </w:tcPr>
          <w:p w14:paraId="2C92FD40" w14:textId="3695F3EA" w:rsidR="00182FA3" w:rsidRPr="00112FD0" w:rsidRDefault="00182FA3" w:rsidP="00112FD0">
            <w:pPr>
              <w:spacing w:line="360" w:lineRule="auto"/>
              <w:ind w:left="-116"/>
              <w:rPr>
                <w:spacing w:val="-8"/>
              </w:rPr>
            </w:pPr>
            <w:r>
              <w:rPr>
                <w:spacing w:val="-8"/>
              </w:rPr>
              <w:fldChar w:fldCharType="begin"/>
            </w:r>
            <w:r>
              <w:rPr>
                <w:spacing w:val="-8"/>
              </w:rPr>
              <w:instrText xml:space="preserve"> REF _Ref74284483 \h </w:instrText>
            </w:r>
            <w:r>
              <w:rPr>
                <w:spacing w:val="-8"/>
              </w:rPr>
            </w:r>
            <w:r>
              <w:rPr>
                <w:spacing w:val="-8"/>
              </w:rPr>
              <w:fldChar w:fldCharType="separate"/>
            </w:r>
            <w:r w:rsidR="00454CE9">
              <w:t>Content of "</w:t>
            </w:r>
            <w:proofErr w:type="spellStart"/>
            <w:r w:rsidR="00454CE9">
              <w:t>istanbul</w:t>
            </w:r>
            <w:proofErr w:type="spellEnd"/>
            <w:r w:rsidR="00454CE9">
              <w:t xml:space="preserve"> - </w:t>
            </w:r>
            <w:proofErr w:type="spellStart"/>
            <w:proofErr w:type="gramStart"/>
            <w:r w:rsidR="00454CE9">
              <w:t>genesis.json</w:t>
            </w:r>
            <w:proofErr w:type="spellEnd"/>
            <w:proofErr w:type="gramEnd"/>
            <w:r w:rsidR="00454CE9">
              <w:t>" file</w:t>
            </w:r>
            <w:r>
              <w:rPr>
                <w:spacing w:val="-8"/>
              </w:rPr>
              <w:fldChar w:fldCharType="end"/>
            </w:r>
          </w:p>
        </w:tc>
        <w:tc>
          <w:tcPr>
            <w:tcW w:w="753" w:type="dxa"/>
          </w:tcPr>
          <w:p w14:paraId="1E0A3A9F" w14:textId="73C21707" w:rsidR="00182FA3" w:rsidRPr="00112FD0" w:rsidRDefault="00182FA3" w:rsidP="00112FD0">
            <w:pPr>
              <w:spacing w:line="360" w:lineRule="auto"/>
              <w:jc w:val="thaiDistribute"/>
            </w:pPr>
            <w:r>
              <w:fldChar w:fldCharType="begin"/>
            </w:r>
            <w:r>
              <w:instrText xml:space="preserve"> PAGEREF _Ref74284838 \h </w:instrText>
            </w:r>
            <w:r>
              <w:fldChar w:fldCharType="separate"/>
            </w:r>
            <w:ins w:id="587" w:author="Petnathean Julled" w:date="2021-07-09T21:18:00Z">
              <w:r w:rsidR="00454CE9">
                <w:rPr>
                  <w:noProof/>
                </w:rPr>
                <w:t>43</w:t>
              </w:r>
            </w:ins>
            <w:del w:id="588" w:author="Petnathean Julled" w:date="2021-07-09T11:13:00Z">
              <w:r w:rsidR="002A27EE" w:rsidDel="00437758">
                <w:rPr>
                  <w:noProof/>
                </w:rPr>
                <w:delText>42</w:delText>
              </w:r>
            </w:del>
            <w:r>
              <w:fldChar w:fldCharType="end"/>
            </w:r>
          </w:p>
        </w:tc>
      </w:tr>
      <w:tr w:rsidR="00182FA3" w:rsidRPr="00112FD0" w14:paraId="34732201" w14:textId="77777777" w:rsidTr="00454CE9">
        <w:tc>
          <w:tcPr>
            <w:tcW w:w="895" w:type="dxa"/>
          </w:tcPr>
          <w:p w14:paraId="11F67BAC" w14:textId="7D3C5DA0" w:rsidR="00182FA3" w:rsidRPr="00112FD0" w:rsidRDefault="00182FA3" w:rsidP="00112FD0">
            <w:pPr>
              <w:spacing w:line="360" w:lineRule="auto"/>
              <w:jc w:val="thaiDistribute"/>
            </w:pPr>
            <w:r>
              <w:fldChar w:fldCharType="begin"/>
            </w:r>
            <w:r>
              <w:instrText xml:space="preserve"> REF _Ref74227242 \h </w:instrText>
            </w:r>
            <w:r>
              <w:fldChar w:fldCharType="separate"/>
            </w:r>
            <w:ins w:id="589" w:author="Petnathean Julled" w:date="2021-07-09T21:18:00Z">
              <w:r w:rsidR="00454CE9">
                <w:t xml:space="preserve"> </w:t>
              </w:r>
              <w:r w:rsidR="00454CE9">
                <w:rPr>
                  <w:noProof/>
                </w:rPr>
                <w:t>4</w:t>
              </w:r>
              <w:r w:rsidR="00454CE9">
                <w:noBreakHyphen/>
              </w:r>
              <w:r w:rsidR="00454CE9">
                <w:rPr>
                  <w:noProof/>
                </w:rPr>
                <w:t>8</w:t>
              </w:r>
            </w:ins>
            <w:del w:id="59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8</w:delText>
              </w:r>
            </w:del>
            <w:r>
              <w:fldChar w:fldCharType="end"/>
            </w:r>
          </w:p>
        </w:tc>
        <w:tc>
          <w:tcPr>
            <w:tcW w:w="6868" w:type="dxa"/>
          </w:tcPr>
          <w:p w14:paraId="37F3237E" w14:textId="423AEF5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2 \h </w:instrText>
            </w:r>
            <w:r>
              <w:rPr>
                <w:spacing w:val="-8"/>
              </w:rPr>
            </w:r>
            <w:r>
              <w:rPr>
                <w:spacing w:val="-8"/>
              </w:rPr>
              <w:fldChar w:fldCharType="separate"/>
            </w:r>
            <w:r w:rsidR="00454CE9">
              <w:t>IBFT 7-Nodes Blockchain activation script</w:t>
            </w:r>
            <w:r>
              <w:rPr>
                <w:spacing w:val="-8"/>
              </w:rPr>
              <w:fldChar w:fldCharType="end"/>
            </w:r>
          </w:p>
        </w:tc>
        <w:tc>
          <w:tcPr>
            <w:tcW w:w="753" w:type="dxa"/>
          </w:tcPr>
          <w:p w14:paraId="05A5607C" w14:textId="0040068A" w:rsidR="00182FA3" w:rsidRPr="00112FD0" w:rsidRDefault="00182FA3" w:rsidP="00112FD0">
            <w:pPr>
              <w:spacing w:line="360" w:lineRule="auto"/>
              <w:jc w:val="thaiDistribute"/>
            </w:pPr>
            <w:r>
              <w:fldChar w:fldCharType="begin"/>
            </w:r>
            <w:r>
              <w:instrText xml:space="preserve"> PAGEREF _Ref74284843 \h </w:instrText>
            </w:r>
            <w:r>
              <w:fldChar w:fldCharType="separate"/>
            </w:r>
            <w:ins w:id="591" w:author="Petnathean Julled" w:date="2021-07-09T21:18:00Z">
              <w:r w:rsidR="00454CE9">
                <w:rPr>
                  <w:noProof/>
                </w:rPr>
                <w:t>43</w:t>
              </w:r>
            </w:ins>
            <w:del w:id="592" w:author="Petnathean Julled" w:date="2021-07-09T11:13:00Z">
              <w:r w:rsidR="002A27EE" w:rsidDel="00437758">
                <w:rPr>
                  <w:noProof/>
                </w:rPr>
                <w:delText>42</w:delText>
              </w:r>
            </w:del>
            <w:r>
              <w:fldChar w:fldCharType="end"/>
            </w:r>
          </w:p>
        </w:tc>
      </w:tr>
      <w:tr w:rsidR="00182FA3" w:rsidRPr="00112FD0" w14:paraId="6790163C" w14:textId="77777777" w:rsidTr="00454CE9">
        <w:tc>
          <w:tcPr>
            <w:tcW w:w="895" w:type="dxa"/>
          </w:tcPr>
          <w:p w14:paraId="6ABD1CFE" w14:textId="0FE0BBC3" w:rsidR="00182FA3" w:rsidRPr="00112FD0" w:rsidRDefault="00182FA3" w:rsidP="00112FD0">
            <w:pPr>
              <w:spacing w:line="360" w:lineRule="auto"/>
              <w:jc w:val="thaiDistribute"/>
            </w:pPr>
            <w:r>
              <w:fldChar w:fldCharType="begin"/>
            </w:r>
            <w:r>
              <w:instrText xml:space="preserve"> REF _Ref74227393 \h </w:instrText>
            </w:r>
            <w:r>
              <w:fldChar w:fldCharType="separate"/>
            </w:r>
            <w:ins w:id="593" w:author="Petnathean Julled" w:date="2021-07-09T21:18:00Z">
              <w:r w:rsidR="00454CE9">
                <w:t xml:space="preserve"> </w:t>
              </w:r>
              <w:r w:rsidR="00454CE9">
                <w:rPr>
                  <w:noProof/>
                </w:rPr>
                <w:t>4</w:t>
              </w:r>
              <w:r w:rsidR="00454CE9">
                <w:noBreakHyphen/>
              </w:r>
              <w:r w:rsidR="00454CE9">
                <w:rPr>
                  <w:noProof/>
                </w:rPr>
                <w:t>9</w:t>
              </w:r>
            </w:ins>
            <w:del w:id="59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9</w:delText>
              </w:r>
            </w:del>
            <w:r>
              <w:fldChar w:fldCharType="end"/>
            </w:r>
          </w:p>
        </w:tc>
        <w:tc>
          <w:tcPr>
            <w:tcW w:w="6868" w:type="dxa"/>
          </w:tcPr>
          <w:p w14:paraId="740E2432" w14:textId="0B59B78A"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7 \h </w:instrText>
            </w:r>
            <w:r>
              <w:rPr>
                <w:spacing w:val="-8"/>
              </w:rPr>
            </w:r>
            <w:r>
              <w:rPr>
                <w:spacing w:val="-8"/>
              </w:rPr>
              <w:fldChar w:fldCharType="separate"/>
            </w:r>
            <w:r w:rsidR="00454CE9">
              <w:t>The activation script activating all seven Blockchain nodes</w:t>
            </w:r>
            <w:r>
              <w:rPr>
                <w:spacing w:val="-8"/>
              </w:rPr>
              <w:fldChar w:fldCharType="end"/>
            </w:r>
          </w:p>
        </w:tc>
        <w:tc>
          <w:tcPr>
            <w:tcW w:w="753" w:type="dxa"/>
          </w:tcPr>
          <w:p w14:paraId="5D8F8FE4" w14:textId="1C04BE04" w:rsidR="00182FA3" w:rsidRPr="00112FD0" w:rsidRDefault="00182FA3" w:rsidP="00112FD0">
            <w:pPr>
              <w:spacing w:line="360" w:lineRule="auto"/>
              <w:jc w:val="thaiDistribute"/>
            </w:pPr>
            <w:r>
              <w:fldChar w:fldCharType="begin"/>
            </w:r>
            <w:r>
              <w:instrText xml:space="preserve"> PAGEREF _Ref74284846 \h </w:instrText>
            </w:r>
            <w:r>
              <w:fldChar w:fldCharType="separate"/>
            </w:r>
            <w:ins w:id="595" w:author="Petnathean Julled" w:date="2021-07-09T21:18:00Z">
              <w:r w:rsidR="00454CE9">
                <w:rPr>
                  <w:noProof/>
                </w:rPr>
                <w:t>44</w:t>
              </w:r>
            </w:ins>
            <w:del w:id="596" w:author="Petnathean Julled" w:date="2021-07-09T11:13:00Z">
              <w:r w:rsidR="002A27EE" w:rsidDel="00437758">
                <w:rPr>
                  <w:noProof/>
                </w:rPr>
                <w:delText>43</w:delText>
              </w:r>
            </w:del>
            <w:r>
              <w:fldChar w:fldCharType="end"/>
            </w:r>
          </w:p>
        </w:tc>
      </w:tr>
      <w:tr w:rsidR="00182FA3" w:rsidRPr="00112FD0" w14:paraId="1FAE9BCE" w14:textId="77777777" w:rsidTr="00454CE9">
        <w:tc>
          <w:tcPr>
            <w:tcW w:w="895" w:type="dxa"/>
          </w:tcPr>
          <w:p w14:paraId="7CBA8CDA" w14:textId="3B8FEC66" w:rsidR="00182FA3" w:rsidRPr="00112FD0" w:rsidRDefault="00182FA3" w:rsidP="00112FD0">
            <w:pPr>
              <w:spacing w:line="360" w:lineRule="auto"/>
              <w:jc w:val="thaiDistribute"/>
            </w:pPr>
            <w:r>
              <w:fldChar w:fldCharType="begin"/>
            </w:r>
            <w:r>
              <w:instrText xml:space="preserve"> REF _Ref74227509 \h </w:instrText>
            </w:r>
            <w:r>
              <w:fldChar w:fldCharType="separate"/>
            </w:r>
            <w:ins w:id="597" w:author="Petnathean Julled" w:date="2021-07-09T21:18:00Z">
              <w:r w:rsidR="00454CE9">
                <w:t xml:space="preserve"> </w:t>
              </w:r>
              <w:r w:rsidR="00454CE9">
                <w:rPr>
                  <w:noProof/>
                </w:rPr>
                <w:t>4</w:t>
              </w:r>
              <w:r w:rsidR="00454CE9">
                <w:noBreakHyphen/>
              </w:r>
              <w:r w:rsidR="00454CE9">
                <w:rPr>
                  <w:noProof/>
                </w:rPr>
                <w:t>10</w:t>
              </w:r>
            </w:ins>
            <w:del w:id="59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0</w:delText>
              </w:r>
            </w:del>
            <w:r>
              <w:fldChar w:fldCharType="end"/>
            </w:r>
          </w:p>
        </w:tc>
        <w:tc>
          <w:tcPr>
            <w:tcW w:w="6868" w:type="dxa"/>
          </w:tcPr>
          <w:p w14:paraId="1BBA7425" w14:textId="6AC04B12" w:rsidR="00182FA3" w:rsidRPr="00112FD0" w:rsidRDefault="00182FA3" w:rsidP="00112FD0">
            <w:pPr>
              <w:spacing w:line="360" w:lineRule="auto"/>
              <w:ind w:left="-116"/>
              <w:rPr>
                <w:spacing w:val="-8"/>
              </w:rPr>
            </w:pPr>
            <w:r>
              <w:rPr>
                <w:spacing w:val="-8"/>
              </w:rPr>
              <w:fldChar w:fldCharType="begin"/>
            </w:r>
            <w:r>
              <w:rPr>
                <w:spacing w:val="-8"/>
              </w:rPr>
              <w:instrText xml:space="preserve"> REF _Ref74284508 \h </w:instrText>
            </w:r>
            <w:r>
              <w:rPr>
                <w:spacing w:val="-8"/>
              </w:rPr>
            </w:r>
            <w:r>
              <w:rPr>
                <w:spacing w:val="-8"/>
              </w:rPr>
              <w:fldChar w:fldCharType="separate"/>
            </w:r>
            <w:r w:rsidR="00454CE9">
              <w:t>All seven Blockchain nodes successfully activated</w:t>
            </w:r>
            <w:r>
              <w:rPr>
                <w:spacing w:val="-8"/>
              </w:rPr>
              <w:fldChar w:fldCharType="end"/>
            </w:r>
          </w:p>
        </w:tc>
        <w:tc>
          <w:tcPr>
            <w:tcW w:w="753" w:type="dxa"/>
          </w:tcPr>
          <w:p w14:paraId="5B06671D" w14:textId="7E897B63" w:rsidR="00182FA3" w:rsidRPr="00112FD0" w:rsidRDefault="00182FA3" w:rsidP="00112FD0">
            <w:pPr>
              <w:spacing w:line="360" w:lineRule="auto"/>
              <w:jc w:val="thaiDistribute"/>
            </w:pPr>
            <w:r>
              <w:fldChar w:fldCharType="begin"/>
            </w:r>
            <w:r>
              <w:instrText xml:space="preserve"> PAGEREF _Ref74284849 \h </w:instrText>
            </w:r>
            <w:r>
              <w:fldChar w:fldCharType="separate"/>
            </w:r>
            <w:ins w:id="599" w:author="Petnathean Julled" w:date="2021-07-09T21:18:00Z">
              <w:r w:rsidR="00454CE9">
                <w:rPr>
                  <w:noProof/>
                </w:rPr>
                <w:t>44</w:t>
              </w:r>
            </w:ins>
            <w:del w:id="600" w:author="Petnathean Julled" w:date="2021-07-09T11:13:00Z">
              <w:r w:rsidR="002A27EE" w:rsidDel="00437758">
                <w:rPr>
                  <w:noProof/>
                </w:rPr>
                <w:delText>43</w:delText>
              </w:r>
            </w:del>
            <w:r>
              <w:fldChar w:fldCharType="end"/>
            </w:r>
          </w:p>
        </w:tc>
      </w:tr>
      <w:tr w:rsidR="00182FA3" w:rsidRPr="00112FD0" w14:paraId="3D8A86E5" w14:textId="77777777" w:rsidTr="00454CE9">
        <w:tc>
          <w:tcPr>
            <w:tcW w:w="895" w:type="dxa"/>
          </w:tcPr>
          <w:p w14:paraId="1002BF54" w14:textId="1B6CE69D" w:rsidR="00182FA3" w:rsidRPr="00112FD0" w:rsidRDefault="00182FA3" w:rsidP="00112FD0">
            <w:pPr>
              <w:spacing w:line="360" w:lineRule="auto"/>
              <w:jc w:val="thaiDistribute"/>
            </w:pPr>
            <w:r>
              <w:fldChar w:fldCharType="begin"/>
            </w:r>
            <w:r>
              <w:instrText xml:space="preserve"> REF _Ref74228412 \h </w:instrText>
            </w:r>
            <w:r>
              <w:fldChar w:fldCharType="separate"/>
            </w:r>
            <w:ins w:id="601" w:author="Petnathean Julled" w:date="2021-07-09T21:18:00Z">
              <w:r w:rsidR="00454CE9">
                <w:t xml:space="preserve"> </w:t>
              </w:r>
              <w:r w:rsidR="00454CE9">
                <w:rPr>
                  <w:noProof/>
                </w:rPr>
                <w:t>4</w:t>
              </w:r>
              <w:r w:rsidR="00454CE9">
                <w:noBreakHyphen/>
              </w:r>
              <w:r w:rsidR="00454CE9">
                <w:rPr>
                  <w:noProof/>
                </w:rPr>
                <w:t>11</w:t>
              </w:r>
            </w:ins>
            <w:del w:id="60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1</w:delText>
              </w:r>
            </w:del>
            <w:r>
              <w:fldChar w:fldCharType="end"/>
            </w:r>
          </w:p>
        </w:tc>
        <w:tc>
          <w:tcPr>
            <w:tcW w:w="6868" w:type="dxa"/>
          </w:tcPr>
          <w:p w14:paraId="5472A9D8" w14:textId="28D8B319" w:rsidR="00182FA3" w:rsidRPr="00112FD0" w:rsidRDefault="00182FA3" w:rsidP="00112FD0">
            <w:pPr>
              <w:spacing w:line="360" w:lineRule="auto"/>
              <w:ind w:left="-116"/>
              <w:rPr>
                <w:spacing w:val="-8"/>
              </w:rPr>
            </w:pPr>
            <w:r>
              <w:rPr>
                <w:spacing w:val="-8"/>
              </w:rPr>
              <w:fldChar w:fldCharType="begin"/>
            </w:r>
            <w:r>
              <w:rPr>
                <w:spacing w:val="-8"/>
              </w:rPr>
              <w:instrText xml:space="preserve"> REF _Ref74284516 \h </w:instrText>
            </w:r>
            <w:r>
              <w:rPr>
                <w:spacing w:val="-8"/>
              </w:rPr>
            </w:r>
            <w:r>
              <w:rPr>
                <w:spacing w:val="-8"/>
              </w:rPr>
              <w:fldChar w:fldCharType="separate"/>
            </w:r>
            <w:r w:rsidR="00454CE9">
              <w:t>The content of "rebirth.sh" script</w:t>
            </w:r>
            <w:r>
              <w:rPr>
                <w:spacing w:val="-8"/>
              </w:rPr>
              <w:fldChar w:fldCharType="end"/>
            </w:r>
          </w:p>
        </w:tc>
        <w:tc>
          <w:tcPr>
            <w:tcW w:w="753" w:type="dxa"/>
          </w:tcPr>
          <w:p w14:paraId="4DEAA360" w14:textId="01A00E96" w:rsidR="00182FA3" w:rsidRPr="00112FD0" w:rsidRDefault="00182FA3" w:rsidP="00112FD0">
            <w:pPr>
              <w:spacing w:line="360" w:lineRule="auto"/>
              <w:jc w:val="thaiDistribute"/>
            </w:pPr>
            <w:r>
              <w:fldChar w:fldCharType="begin"/>
            </w:r>
            <w:r>
              <w:instrText xml:space="preserve"> PAGEREF _Ref74284853 \h </w:instrText>
            </w:r>
            <w:r>
              <w:fldChar w:fldCharType="separate"/>
            </w:r>
            <w:ins w:id="603" w:author="Petnathean Julled" w:date="2021-07-09T21:18:00Z">
              <w:r w:rsidR="00454CE9">
                <w:rPr>
                  <w:noProof/>
                </w:rPr>
                <w:t>45</w:t>
              </w:r>
            </w:ins>
            <w:del w:id="604" w:author="Petnathean Julled" w:date="2021-07-09T11:13:00Z">
              <w:r w:rsidR="002A27EE" w:rsidDel="00437758">
                <w:rPr>
                  <w:noProof/>
                </w:rPr>
                <w:delText>44</w:delText>
              </w:r>
            </w:del>
            <w:r>
              <w:fldChar w:fldCharType="end"/>
            </w:r>
          </w:p>
        </w:tc>
      </w:tr>
      <w:tr w:rsidR="00182FA3" w:rsidRPr="00112FD0" w14:paraId="48747A9F" w14:textId="77777777" w:rsidTr="00454CE9">
        <w:tc>
          <w:tcPr>
            <w:tcW w:w="895" w:type="dxa"/>
          </w:tcPr>
          <w:p w14:paraId="2E22C691" w14:textId="3BD7DB8B" w:rsidR="00182FA3" w:rsidRPr="00112FD0" w:rsidRDefault="00182FA3" w:rsidP="00112FD0">
            <w:pPr>
              <w:spacing w:line="360" w:lineRule="auto"/>
              <w:jc w:val="thaiDistribute"/>
            </w:pPr>
            <w:r>
              <w:fldChar w:fldCharType="begin"/>
            </w:r>
            <w:r>
              <w:instrText xml:space="preserve"> REF _Ref74228424 \h </w:instrText>
            </w:r>
            <w:r>
              <w:fldChar w:fldCharType="separate"/>
            </w:r>
            <w:ins w:id="605" w:author="Petnathean Julled" w:date="2021-07-09T21:18:00Z">
              <w:r w:rsidR="00454CE9">
                <w:t xml:space="preserve"> </w:t>
              </w:r>
              <w:r w:rsidR="00454CE9">
                <w:rPr>
                  <w:noProof/>
                </w:rPr>
                <w:t>4</w:t>
              </w:r>
              <w:r w:rsidR="00454CE9">
                <w:noBreakHyphen/>
              </w:r>
              <w:r w:rsidR="00454CE9">
                <w:rPr>
                  <w:noProof/>
                </w:rPr>
                <w:t>12</w:t>
              </w:r>
            </w:ins>
            <w:del w:id="60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2</w:delText>
              </w:r>
            </w:del>
            <w:r>
              <w:fldChar w:fldCharType="end"/>
            </w:r>
          </w:p>
        </w:tc>
        <w:tc>
          <w:tcPr>
            <w:tcW w:w="6868" w:type="dxa"/>
          </w:tcPr>
          <w:p w14:paraId="0728618D" w14:textId="4537D495" w:rsidR="00182FA3" w:rsidRPr="00112FD0" w:rsidRDefault="00182FA3" w:rsidP="00112FD0">
            <w:pPr>
              <w:spacing w:line="360" w:lineRule="auto"/>
              <w:ind w:left="-116"/>
              <w:rPr>
                <w:spacing w:val="-8"/>
              </w:rPr>
            </w:pPr>
            <w:r>
              <w:rPr>
                <w:spacing w:val="-8"/>
              </w:rPr>
              <w:fldChar w:fldCharType="begin"/>
            </w:r>
            <w:r>
              <w:rPr>
                <w:spacing w:val="-8"/>
              </w:rPr>
              <w:instrText xml:space="preserve"> REF _Ref74284522 \h </w:instrText>
            </w:r>
            <w:r>
              <w:rPr>
                <w:spacing w:val="-8"/>
              </w:rPr>
            </w:r>
            <w:r>
              <w:rPr>
                <w:spacing w:val="-8"/>
              </w:rPr>
              <w:fldChar w:fldCharType="separate"/>
            </w:r>
            <w:r w:rsidR="00454CE9">
              <w:t>The content of "runmy7nodes.sh" script</w:t>
            </w:r>
            <w:r>
              <w:rPr>
                <w:spacing w:val="-8"/>
              </w:rPr>
              <w:fldChar w:fldCharType="end"/>
            </w:r>
          </w:p>
        </w:tc>
        <w:tc>
          <w:tcPr>
            <w:tcW w:w="753" w:type="dxa"/>
          </w:tcPr>
          <w:p w14:paraId="33330C88" w14:textId="6A519C2A" w:rsidR="00182FA3" w:rsidRPr="00112FD0" w:rsidRDefault="00182FA3" w:rsidP="00112FD0">
            <w:pPr>
              <w:spacing w:line="360" w:lineRule="auto"/>
              <w:jc w:val="thaiDistribute"/>
            </w:pPr>
            <w:r>
              <w:fldChar w:fldCharType="begin"/>
            </w:r>
            <w:r>
              <w:instrText xml:space="preserve"> PAGEREF _Ref74284859 \h </w:instrText>
            </w:r>
            <w:r>
              <w:fldChar w:fldCharType="separate"/>
            </w:r>
            <w:ins w:id="607" w:author="Petnathean Julled" w:date="2021-07-09T21:18:00Z">
              <w:r w:rsidR="00454CE9">
                <w:rPr>
                  <w:noProof/>
                </w:rPr>
                <w:t>45</w:t>
              </w:r>
            </w:ins>
            <w:del w:id="608" w:author="Petnathean Julled" w:date="2021-07-09T11:13:00Z">
              <w:r w:rsidR="002A27EE" w:rsidDel="00437758">
                <w:rPr>
                  <w:noProof/>
                </w:rPr>
                <w:delText>44</w:delText>
              </w:r>
            </w:del>
            <w:r>
              <w:fldChar w:fldCharType="end"/>
            </w:r>
          </w:p>
        </w:tc>
      </w:tr>
      <w:tr w:rsidR="00182FA3" w:rsidRPr="00112FD0" w14:paraId="7B48FDF2" w14:textId="77777777" w:rsidTr="00454CE9">
        <w:tc>
          <w:tcPr>
            <w:tcW w:w="895" w:type="dxa"/>
          </w:tcPr>
          <w:p w14:paraId="3BBCC32D" w14:textId="630E3A69" w:rsidR="00182FA3" w:rsidRPr="00112FD0" w:rsidRDefault="00182FA3" w:rsidP="00112FD0">
            <w:pPr>
              <w:spacing w:line="360" w:lineRule="auto"/>
              <w:jc w:val="thaiDistribute"/>
            </w:pPr>
            <w:r>
              <w:fldChar w:fldCharType="begin"/>
            </w:r>
            <w:r>
              <w:instrText xml:space="preserve"> REF _Ref74239181 \h </w:instrText>
            </w:r>
            <w:r>
              <w:fldChar w:fldCharType="separate"/>
            </w:r>
            <w:ins w:id="609" w:author="Petnathean Julled" w:date="2021-07-09T21:18:00Z">
              <w:r w:rsidR="00454CE9">
                <w:t xml:space="preserve"> </w:t>
              </w:r>
              <w:r w:rsidR="00454CE9">
                <w:rPr>
                  <w:noProof/>
                </w:rPr>
                <w:t>4</w:t>
              </w:r>
              <w:r w:rsidR="00454CE9">
                <w:noBreakHyphen/>
              </w:r>
              <w:r w:rsidR="00454CE9">
                <w:rPr>
                  <w:noProof/>
                </w:rPr>
                <w:t>13</w:t>
              </w:r>
            </w:ins>
            <w:del w:id="61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3</w:delText>
              </w:r>
            </w:del>
            <w:r>
              <w:fldChar w:fldCharType="end"/>
            </w:r>
          </w:p>
        </w:tc>
        <w:tc>
          <w:tcPr>
            <w:tcW w:w="6868" w:type="dxa"/>
          </w:tcPr>
          <w:p w14:paraId="53986811" w14:textId="70FC16A3"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3 \h </w:instrText>
            </w:r>
            <w:r>
              <w:rPr>
                <w:spacing w:val="-8"/>
              </w:rPr>
            </w:r>
            <w:r>
              <w:rPr>
                <w:spacing w:val="-8"/>
              </w:rPr>
              <w:fldChar w:fldCharType="separate"/>
            </w:r>
            <w:r w:rsidR="00454CE9">
              <w:t>ABI Code and Byte code generated can be copied and passed directly</w:t>
            </w:r>
            <w:r>
              <w:rPr>
                <w:spacing w:val="-8"/>
              </w:rPr>
              <w:fldChar w:fldCharType="end"/>
            </w:r>
          </w:p>
        </w:tc>
        <w:tc>
          <w:tcPr>
            <w:tcW w:w="753" w:type="dxa"/>
          </w:tcPr>
          <w:p w14:paraId="18DD4266" w14:textId="3FC733CC" w:rsidR="00182FA3" w:rsidRPr="00112FD0" w:rsidRDefault="00182FA3" w:rsidP="00112FD0">
            <w:pPr>
              <w:spacing w:line="360" w:lineRule="auto"/>
              <w:jc w:val="thaiDistribute"/>
            </w:pPr>
            <w:r>
              <w:fldChar w:fldCharType="begin"/>
            </w:r>
            <w:r>
              <w:instrText xml:space="preserve"> PAGEREF _Ref74284862 \h </w:instrText>
            </w:r>
            <w:r>
              <w:fldChar w:fldCharType="separate"/>
            </w:r>
            <w:ins w:id="611" w:author="Petnathean Julled" w:date="2021-07-09T21:18:00Z">
              <w:r w:rsidR="00454CE9">
                <w:rPr>
                  <w:noProof/>
                </w:rPr>
                <w:t>46</w:t>
              </w:r>
            </w:ins>
            <w:del w:id="612" w:author="Petnathean Julled" w:date="2021-07-09T11:13:00Z">
              <w:r w:rsidR="002A27EE" w:rsidDel="00437758">
                <w:rPr>
                  <w:noProof/>
                </w:rPr>
                <w:delText>45</w:delText>
              </w:r>
            </w:del>
            <w:r>
              <w:fldChar w:fldCharType="end"/>
            </w:r>
          </w:p>
        </w:tc>
      </w:tr>
      <w:tr w:rsidR="00182FA3" w:rsidRPr="00112FD0" w14:paraId="567C4099" w14:textId="77777777" w:rsidTr="00454CE9">
        <w:tc>
          <w:tcPr>
            <w:tcW w:w="895" w:type="dxa"/>
          </w:tcPr>
          <w:p w14:paraId="758FFF26" w14:textId="33E3C2F5" w:rsidR="00182FA3" w:rsidRPr="00112FD0" w:rsidRDefault="00182FA3" w:rsidP="00112FD0">
            <w:pPr>
              <w:spacing w:line="360" w:lineRule="auto"/>
              <w:jc w:val="thaiDistribute"/>
            </w:pPr>
            <w:r>
              <w:fldChar w:fldCharType="begin"/>
            </w:r>
            <w:r>
              <w:instrText xml:space="preserve"> REF _Ref74239197 \h </w:instrText>
            </w:r>
            <w:r>
              <w:fldChar w:fldCharType="separate"/>
            </w:r>
            <w:ins w:id="613" w:author="Petnathean Julled" w:date="2021-07-09T21:18:00Z">
              <w:r w:rsidR="00454CE9">
                <w:t xml:space="preserve"> </w:t>
              </w:r>
              <w:r w:rsidR="00454CE9">
                <w:rPr>
                  <w:noProof/>
                </w:rPr>
                <w:t>4</w:t>
              </w:r>
              <w:r w:rsidR="00454CE9">
                <w:noBreakHyphen/>
              </w:r>
              <w:r w:rsidR="00454CE9">
                <w:rPr>
                  <w:noProof/>
                </w:rPr>
                <w:t>14</w:t>
              </w:r>
            </w:ins>
            <w:del w:id="61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4</w:delText>
              </w:r>
            </w:del>
            <w:r>
              <w:fldChar w:fldCharType="end"/>
            </w:r>
          </w:p>
        </w:tc>
        <w:tc>
          <w:tcPr>
            <w:tcW w:w="6868" w:type="dxa"/>
          </w:tcPr>
          <w:p w14:paraId="303C40DA" w14:textId="622E41F9"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8 \h </w:instrText>
            </w:r>
            <w:r>
              <w:rPr>
                <w:spacing w:val="-8"/>
              </w:rPr>
            </w:r>
            <w:r>
              <w:rPr>
                <w:spacing w:val="-8"/>
              </w:rPr>
              <w:fldChar w:fldCharType="separate"/>
            </w:r>
            <w:r w:rsidR="00454CE9">
              <w:t>ABI code (brown color) assigned into variable "</w:t>
            </w:r>
            <w:proofErr w:type="spellStart"/>
            <w:r w:rsidR="00454CE9">
              <w:t>abi</w:t>
            </w:r>
            <w:proofErr w:type="spellEnd"/>
            <w:r w:rsidR="00454CE9">
              <w:t>"</w:t>
            </w:r>
            <w:r>
              <w:rPr>
                <w:spacing w:val="-8"/>
              </w:rPr>
              <w:fldChar w:fldCharType="end"/>
            </w:r>
          </w:p>
        </w:tc>
        <w:tc>
          <w:tcPr>
            <w:tcW w:w="753" w:type="dxa"/>
          </w:tcPr>
          <w:p w14:paraId="1290C257" w14:textId="2DD7F25F" w:rsidR="00182FA3" w:rsidRPr="00112FD0" w:rsidRDefault="00182FA3" w:rsidP="00112FD0">
            <w:pPr>
              <w:spacing w:line="360" w:lineRule="auto"/>
              <w:jc w:val="thaiDistribute"/>
            </w:pPr>
            <w:r>
              <w:fldChar w:fldCharType="begin"/>
            </w:r>
            <w:r>
              <w:instrText xml:space="preserve"> PAGEREF _Ref74284865 \h </w:instrText>
            </w:r>
            <w:r>
              <w:fldChar w:fldCharType="separate"/>
            </w:r>
            <w:ins w:id="615" w:author="Petnathean Julled" w:date="2021-07-09T21:18:00Z">
              <w:r w:rsidR="00454CE9">
                <w:rPr>
                  <w:noProof/>
                </w:rPr>
                <w:t>47</w:t>
              </w:r>
            </w:ins>
            <w:del w:id="616" w:author="Petnathean Julled" w:date="2021-07-09T11:13:00Z">
              <w:r w:rsidR="002A27EE" w:rsidDel="00437758">
                <w:rPr>
                  <w:noProof/>
                </w:rPr>
                <w:delText>46</w:delText>
              </w:r>
            </w:del>
            <w:r>
              <w:fldChar w:fldCharType="end"/>
            </w:r>
          </w:p>
        </w:tc>
      </w:tr>
      <w:tr w:rsidR="00182FA3" w:rsidRPr="00112FD0" w14:paraId="6B66F65C" w14:textId="77777777" w:rsidTr="00454CE9">
        <w:tc>
          <w:tcPr>
            <w:tcW w:w="895" w:type="dxa"/>
          </w:tcPr>
          <w:p w14:paraId="64D191B4" w14:textId="43BB11A9" w:rsidR="00182FA3" w:rsidRPr="00112FD0" w:rsidRDefault="00182FA3" w:rsidP="00112FD0">
            <w:pPr>
              <w:spacing w:line="360" w:lineRule="auto"/>
              <w:jc w:val="thaiDistribute"/>
            </w:pPr>
            <w:r>
              <w:fldChar w:fldCharType="begin"/>
            </w:r>
            <w:r>
              <w:instrText xml:space="preserve"> REF _Ref74239571 \h </w:instrText>
            </w:r>
            <w:r>
              <w:fldChar w:fldCharType="separate"/>
            </w:r>
            <w:ins w:id="617" w:author="Petnathean Julled" w:date="2021-07-09T21:18:00Z">
              <w:r w:rsidR="00454CE9" w:rsidRPr="0007379C">
                <w:t xml:space="preserve"> </w:t>
              </w:r>
              <w:r w:rsidR="00454CE9">
                <w:rPr>
                  <w:noProof/>
                </w:rPr>
                <w:t>4</w:t>
              </w:r>
              <w:r w:rsidR="00454CE9">
                <w:noBreakHyphen/>
              </w:r>
              <w:r w:rsidR="00454CE9">
                <w:rPr>
                  <w:noProof/>
                </w:rPr>
                <w:t>15</w:t>
              </w:r>
            </w:ins>
            <w:del w:id="618" w:author="Petnathean Julled" w:date="2021-07-09T11:13:00Z">
              <w:r w:rsidR="00856E89" w:rsidRPr="0007379C" w:rsidDel="00437758">
                <w:delText xml:space="preserve"> </w:delText>
              </w:r>
              <w:r w:rsidR="00856E89" w:rsidDel="00437758">
                <w:rPr>
                  <w:noProof/>
                </w:rPr>
                <w:delText>4</w:delText>
              </w:r>
              <w:r w:rsidR="00856E89" w:rsidDel="00437758">
                <w:noBreakHyphen/>
              </w:r>
              <w:r w:rsidR="00856E89" w:rsidDel="00437758">
                <w:rPr>
                  <w:noProof/>
                </w:rPr>
                <w:delText>15</w:delText>
              </w:r>
            </w:del>
            <w:r>
              <w:fldChar w:fldCharType="end"/>
            </w:r>
          </w:p>
        </w:tc>
        <w:tc>
          <w:tcPr>
            <w:tcW w:w="6868" w:type="dxa"/>
          </w:tcPr>
          <w:p w14:paraId="56CF9090" w14:textId="1A024A32" w:rsidR="00182FA3" w:rsidRPr="00112FD0" w:rsidRDefault="00182FA3" w:rsidP="00112FD0">
            <w:pPr>
              <w:spacing w:line="360" w:lineRule="auto"/>
              <w:ind w:left="-116"/>
              <w:rPr>
                <w:spacing w:val="-8"/>
              </w:rPr>
            </w:pPr>
            <w:r>
              <w:rPr>
                <w:spacing w:val="-8"/>
              </w:rPr>
              <w:fldChar w:fldCharType="begin"/>
            </w:r>
            <w:r>
              <w:rPr>
                <w:spacing w:val="-8"/>
              </w:rPr>
              <w:instrText xml:space="preserve"> REF _Ref74284544 \h </w:instrText>
            </w:r>
            <w:r>
              <w:rPr>
                <w:spacing w:val="-8"/>
              </w:rPr>
            </w:r>
            <w:r>
              <w:rPr>
                <w:spacing w:val="-8"/>
              </w:rPr>
              <w:fldChar w:fldCharType="separate"/>
            </w:r>
            <w:r w:rsidR="00454CE9" w:rsidRPr="0007379C">
              <w:t>Byte code (brown color) assigned into variable "bytecode"</w:t>
            </w:r>
            <w:r>
              <w:rPr>
                <w:spacing w:val="-8"/>
              </w:rPr>
              <w:fldChar w:fldCharType="end"/>
            </w:r>
          </w:p>
        </w:tc>
        <w:tc>
          <w:tcPr>
            <w:tcW w:w="753" w:type="dxa"/>
          </w:tcPr>
          <w:p w14:paraId="73E9CCE9" w14:textId="4679865B" w:rsidR="00182FA3" w:rsidRPr="00112FD0" w:rsidRDefault="00182FA3" w:rsidP="00112FD0">
            <w:pPr>
              <w:spacing w:line="360" w:lineRule="auto"/>
              <w:jc w:val="thaiDistribute"/>
            </w:pPr>
            <w:r>
              <w:fldChar w:fldCharType="begin"/>
            </w:r>
            <w:r>
              <w:instrText xml:space="preserve"> PAGEREF _Ref74284868 \h </w:instrText>
            </w:r>
            <w:r>
              <w:fldChar w:fldCharType="separate"/>
            </w:r>
            <w:ins w:id="619" w:author="Petnathean Julled" w:date="2021-07-09T21:18:00Z">
              <w:r w:rsidR="00454CE9">
                <w:rPr>
                  <w:noProof/>
                </w:rPr>
                <w:t>48</w:t>
              </w:r>
            </w:ins>
            <w:del w:id="620" w:author="Petnathean Julled" w:date="2021-07-09T11:13:00Z">
              <w:r w:rsidR="002A27EE" w:rsidDel="00437758">
                <w:rPr>
                  <w:noProof/>
                </w:rPr>
                <w:delText>47</w:delText>
              </w:r>
            </w:del>
            <w:r>
              <w:fldChar w:fldCharType="end"/>
            </w:r>
          </w:p>
        </w:tc>
      </w:tr>
      <w:tr w:rsidR="00182FA3" w:rsidRPr="00112FD0" w14:paraId="64031C2F" w14:textId="77777777" w:rsidTr="00454CE9">
        <w:tc>
          <w:tcPr>
            <w:tcW w:w="895" w:type="dxa"/>
          </w:tcPr>
          <w:p w14:paraId="222BD9C6" w14:textId="7AA1665E" w:rsidR="00182FA3" w:rsidRPr="00112FD0" w:rsidRDefault="00182FA3" w:rsidP="00112FD0">
            <w:pPr>
              <w:spacing w:line="360" w:lineRule="auto"/>
              <w:jc w:val="thaiDistribute"/>
            </w:pPr>
            <w:r>
              <w:fldChar w:fldCharType="begin"/>
            </w:r>
            <w:r>
              <w:instrText xml:space="preserve"> REF _Ref74241034 \h </w:instrText>
            </w:r>
            <w:r>
              <w:fldChar w:fldCharType="separate"/>
            </w:r>
            <w:ins w:id="621" w:author="Petnathean Julled" w:date="2021-07-09T21:18:00Z">
              <w:r w:rsidR="00454CE9">
                <w:t xml:space="preserve"> </w:t>
              </w:r>
              <w:r w:rsidR="00454CE9">
                <w:rPr>
                  <w:noProof/>
                </w:rPr>
                <w:t>4</w:t>
              </w:r>
              <w:r w:rsidR="00454CE9">
                <w:noBreakHyphen/>
              </w:r>
              <w:r w:rsidR="00454CE9">
                <w:rPr>
                  <w:noProof/>
                </w:rPr>
                <w:t>16</w:t>
              </w:r>
            </w:ins>
            <w:del w:id="62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6</w:delText>
              </w:r>
            </w:del>
            <w:r>
              <w:fldChar w:fldCharType="end"/>
            </w:r>
          </w:p>
        </w:tc>
        <w:tc>
          <w:tcPr>
            <w:tcW w:w="6868" w:type="dxa"/>
          </w:tcPr>
          <w:p w14:paraId="074E500F" w14:textId="582A2B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555 \h </w:instrText>
            </w:r>
            <w:r>
              <w:rPr>
                <w:spacing w:val="-8"/>
              </w:rPr>
            </w:r>
            <w:r>
              <w:rPr>
                <w:spacing w:val="-8"/>
              </w:rPr>
              <w:fldChar w:fldCharType="separate"/>
            </w:r>
            <w:r w:rsidR="00454CE9">
              <w:t xml:space="preserve">The Web3js script for </w:t>
            </w:r>
            <w:proofErr w:type="spellStart"/>
            <w:r w:rsidR="00454CE9">
              <w:t>Smartcontract</w:t>
            </w:r>
            <w:proofErr w:type="spellEnd"/>
            <w:r w:rsidR="00454CE9">
              <w:t xml:space="preserve"> deploy</w:t>
            </w:r>
            <w:r>
              <w:rPr>
                <w:spacing w:val="-8"/>
              </w:rPr>
              <w:fldChar w:fldCharType="end"/>
            </w:r>
          </w:p>
        </w:tc>
        <w:tc>
          <w:tcPr>
            <w:tcW w:w="753" w:type="dxa"/>
          </w:tcPr>
          <w:p w14:paraId="6261FBBB" w14:textId="57EAC508" w:rsidR="00182FA3" w:rsidRPr="00112FD0" w:rsidRDefault="00182FA3" w:rsidP="00112FD0">
            <w:pPr>
              <w:spacing w:line="360" w:lineRule="auto"/>
              <w:jc w:val="thaiDistribute"/>
            </w:pPr>
            <w:r>
              <w:fldChar w:fldCharType="begin"/>
            </w:r>
            <w:r>
              <w:instrText xml:space="preserve"> PAGEREF _Ref74284870 \h </w:instrText>
            </w:r>
            <w:r>
              <w:fldChar w:fldCharType="separate"/>
            </w:r>
            <w:ins w:id="623" w:author="Petnathean Julled" w:date="2021-07-09T21:18:00Z">
              <w:r w:rsidR="00454CE9">
                <w:rPr>
                  <w:noProof/>
                </w:rPr>
                <w:t>49</w:t>
              </w:r>
            </w:ins>
            <w:del w:id="624" w:author="Petnathean Julled" w:date="2021-07-09T11:13:00Z">
              <w:r w:rsidR="002A27EE" w:rsidDel="00437758">
                <w:rPr>
                  <w:noProof/>
                </w:rPr>
                <w:delText>48</w:delText>
              </w:r>
            </w:del>
            <w:r>
              <w:fldChar w:fldCharType="end"/>
            </w:r>
          </w:p>
        </w:tc>
      </w:tr>
      <w:tr w:rsidR="00182FA3" w:rsidRPr="00112FD0" w14:paraId="71451A88" w14:textId="77777777" w:rsidTr="00454CE9">
        <w:tc>
          <w:tcPr>
            <w:tcW w:w="895" w:type="dxa"/>
          </w:tcPr>
          <w:p w14:paraId="6FFB9F65" w14:textId="1CE12C85" w:rsidR="00182FA3" w:rsidRPr="00112FD0" w:rsidRDefault="00182FA3" w:rsidP="00112FD0">
            <w:pPr>
              <w:spacing w:line="360" w:lineRule="auto"/>
              <w:jc w:val="thaiDistribute"/>
            </w:pPr>
            <w:r>
              <w:fldChar w:fldCharType="begin"/>
            </w:r>
            <w:r>
              <w:instrText xml:space="preserve"> REF _Ref74284095 \h </w:instrText>
            </w:r>
            <w:r>
              <w:fldChar w:fldCharType="separate"/>
            </w:r>
            <w:ins w:id="625" w:author="Petnathean Julled" w:date="2021-07-09T21:18:00Z">
              <w:r w:rsidR="00454CE9">
                <w:t xml:space="preserve"> </w:t>
              </w:r>
              <w:r w:rsidR="00454CE9">
                <w:rPr>
                  <w:noProof/>
                </w:rPr>
                <w:t>4</w:t>
              </w:r>
              <w:r w:rsidR="00454CE9">
                <w:noBreakHyphen/>
              </w:r>
              <w:r w:rsidR="00454CE9">
                <w:rPr>
                  <w:noProof/>
                </w:rPr>
                <w:t>17</w:t>
              </w:r>
            </w:ins>
            <w:del w:id="62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7</w:delText>
              </w:r>
            </w:del>
            <w:r>
              <w:fldChar w:fldCharType="end"/>
            </w:r>
          </w:p>
        </w:tc>
        <w:tc>
          <w:tcPr>
            <w:tcW w:w="6868" w:type="dxa"/>
          </w:tcPr>
          <w:p w14:paraId="231ED2B7" w14:textId="18835683" w:rsidR="00182FA3" w:rsidRPr="00112FD0" w:rsidRDefault="00182FA3" w:rsidP="00112FD0">
            <w:pPr>
              <w:spacing w:line="360" w:lineRule="auto"/>
              <w:ind w:left="-116"/>
              <w:rPr>
                <w:spacing w:val="-8"/>
              </w:rPr>
            </w:pPr>
            <w:r>
              <w:rPr>
                <w:spacing w:val="-8"/>
              </w:rPr>
              <w:fldChar w:fldCharType="begin"/>
            </w:r>
            <w:r>
              <w:rPr>
                <w:spacing w:val="-8"/>
              </w:rPr>
              <w:instrText xml:space="preserve"> REF _Ref74284562 \h </w:instrText>
            </w:r>
            <w:r>
              <w:rPr>
                <w:spacing w:val="-8"/>
              </w:rPr>
            </w:r>
            <w:r>
              <w:rPr>
                <w:spacing w:val="-8"/>
              </w:rPr>
              <w:fldChar w:fldCharType="separate"/>
            </w:r>
            <w:r w:rsidR="00454CE9">
              <w:t>"</w:t>
            </w:r>
            <w:proofErr w:type="spellStart"/>
            <w:proofErr w:type="gramStart"/>
            <w:r w:rsidR="00454CE9">
              <w:t>npm</w:t>
            </w:r>
            <w:proofErr w:type="spellEnd"/>
            <w:proofErr w:type="gramEnd"/>
            <w:r w:rsidR="00454CE9">
              <w:t xml:space="preserve"> install" command-line</w:t>
            </w:r>
            <w:r>
              <w:rPr>
                <w:spacing w:val="-8"/>
              </w:rPr>
              <w:fldChar w:fldCharType="end"/>
            </w:r>
          </w:p>
        </w:tc>
        <w:tc>
          <w:tcPr>
            <w:tcW w:w="753" w:type="dxa"/>
          </w:tcPr>
          <w:p w14:paraId="7086750B" w14:textId="24AC4675" w:rsidR="00182FA3" w:rsidRPr="00112FD0" w:rsidRDefault="00182FA3" w:rsidP="00112FD0">
            <w:pPr>
              <w:spacing w:line="360" w:lineRule="auto"/>
              <w:jc w:val="thaiDistribute"/>
            </w:pPr>
            <w:r>
              <w:fldChar w:fldCharType="begin"/>
            </w:r>
            <w:r>
              <w:instrText xml:space="preserve"> PAGEREF _Ref74284873 \h </w:instrText>
            </w:r>
            <w:r>
              <w:fldChar w:fldCharType="separate"/>
            </w:r>
            <w:ins w:id="627" w:author="Petnathean Julled" w:date="2021-07-09T21:18:00Z">
              <w:r w:rsidR="00454CE9">
                <w:rPr>
                  <w:noProof/>
                </w:rPr>
                <w:t>50</w:t>
              </w:r>
            </w:ins>
            <w:del w:id="628" w:author="Petnathean Julled" w:date="2021-07-09T11:13:00Z">
              <w:r w:rsidR="002A27EE" w:rsidDel="00437758">
                <w:rPr>
                  <w:noProof/>
                </w:rPr>
                <w:delText>49</w:delText>
              </w:r>
            </w:del>
            <w:r>
              <w:fldChar w:fldCharType="end"/>
            </w:r>
          </w:p>
        </w:tc>
      </w:tr>
      <w:tr w:rsidR="000B7CBF" w:rsidRPr="00112FD0" w14:paraId="76CC9279" w14:textId="77777777" w:rsidTr="00490A81">
        <w:trPr>
          <w:trPrChange w:id="629" w:author="Petnathean Julled" w:date="2021-07-09T20:36:00Z">
            <w:trPr>
              <w:gridAfter w:val="0"/>
            </w:trPr>
          </w:trPrChange>
        </w:trPr>
        <w:tc>
          <w:tcPr>
            <w:tcW w:w="895" w:type="dxa"/>
            <w:tcPrChange w:id="630" w:author="Petnathean Julled" w:date="2021-07-09T20:36:00Z">
              <w:tcPr>
                <w:tcW w:w="817" w:type="dxa"/>
                <w:gridSpan w:val="2"/>
              </w:tcPr>
            </w:tcPrChange>
          </w:tcPr>
          <w:p w14:paraId="0CF3E323" w14:textId="0575B446" w:rsidR="00520C42" w:rsidRPr="00112FD0" w:rsidRDefault="00520C42" w:rsidP="00112FD0">
            <w:pPr>
              <w:spacing w:line="360" w:lineRule="auto"/>
              <w:jc w:val="thaiDistribute"/>
            </w:pPr>
            <w:r w:rsidRPr="00112FD0">
              <w:lastRenderedPageBreak/>
              <w:fldChar w:fldCharType="begin"/>
            </w:r>
            <w:r w:rsidRPr="00112FD0">
              <w:instrText xml:space="preserve"> REF _Ref72083156 \h </w:instrText>
            </w:r>
            <w:r w:rsidR="000B7CBF" w:rsidRPr="00112FD0">
              <w:instrText xml:space="preserve"> \* MERGEFORMAT </w:instrText>
            </w:r>
            <w:r w:rsidRPr="00112FD0">
              <w:fldChar w:fldCharType="separate"/>
            </w:r>
            <w:ins w:id="631" w:author="Petnathean Julled" w:date="2021-07-09T21:18:00Z">
              <w:r w:rsidR="00454CE9" w:rsidRPr="00DD48E9">
                <w:rPr>
                  <w:noProof/>
                </w:rPr>
                <w:t xml:space="preserve"> </w:t>
              </w:r>
              <w:r w:rsidR="00454CE9">
                <w:rPr>
                  <w:noProof/>
                </w:rPr>
                <w:t>4</w:t>
              </w:r>
              <w:r w:rsidR="00454CE9">
                <w:rPr>
                  <w:noProof/>
                </w:rPr>
                <w:noBreakHyphen/>
                <w:t>18</w:t>
              </w:r>
            </w:ins>
            <w:del w:id="632" w:author="Petnathean Julled" w:date="2021-07-09T11:13:00Z">
              <w:r w:rsidR="00856E89" w:rsidRPr="00DD48E9" w:rsidDel="00437758">
                <w:rPr>
                  <w:noProof/>
                </w:rPr>
                <w:delText xml:space="preserve"> </w:delText>
              </w:r>
              <w:r w:rsidR="00856E89" w:rsidDel="00437758">
                <w:rPr>
                  <w:noProof/>
                </w:rPr>
                <w:delText>4</w:delText>
              </w:r>
              <w:r w:rsidR="00856E89" w:rsidDel="00437758">
                <w:noBreakHyphen/>
              </w:r>
              <w:r w:rsidR="00856E89" w:rsidDel="00437758">
                <w:rPr>
                  <w:noProof/>
                </w:rPr>
                <w:delText>18</w:delText>
              </w:r>
            </w:del>
            <w:r w:rsidRPr="00112FD0">
              <w:fldChar w:fldCharType="end"/>
            </w:r>
          </w:p>
        </w:tc>
        <w:tc>
          <w:tcPr>
            <w:tcW w:w="6868" w:type="dxa"/>
            <w:tcPrChange w:id="633" w:author="Petnathean Julled" w:date="2021-07-09T20:36:00Z">
              <w:tcPr>
                <w:tcW w:w="6946" w:type="dxa"/>
                <w:gridSpan w:val="3"/>
              </w:tcPr>
            </w:tcPrChange>
          </w:tcPr>
          <w:p w14:paraId="035D7363" w14:textId="66EABD43"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ins w:id="634" w:author="Petnathean Julled" w:date="2021-07-09T21:18:00Z">
              <w:r w:rsidR="00454CE9" w:rsidRPr="00454CE9">
                <w:rPr>
                  <w:sz w:val="22"/>
                  <w:rPrChange w:id="635" w:author="Petnathean Julled" w:date="2021-07-09T21:18:00Z">
                    <w:rPr/>
                  </w:rPrChange>
                </w:rPr>
                <w:t>Pseudocode represents general format of Register Document Set-b</w:t>
              </w:r>
              <w:r w:rsidR="00454CE9" w:rsidRPr="00DD48E9">
                <w:t xml:space="preserve"> [ITI - 42]</w:t>
              </w:r>
            </w:ins>
            <w:del w:id="636" w:author="Petnathean Julled" w:date="2021-07-09T11:13:00Z">
              <w:r w:rsidR="00856E89" w:rsidRPr="00856E89" w:rsidDel="00437758">
                <w:rPr>
                  <w:sz w:val="22"/>
                </w:rPr>
                <w:delText>Pseudocode represents general format of Register Document Set-b</w:delText>
              </w:r>
              <w:r w:rsidR="00856E89" w:rsidRPr="00DD48E9" w:rsidDel="00437758">
                <w:delText xml:space="preserve"> [ITI - 42]</w:delText>
              </w:r>
            </w:del>
            <w:r w:rsidRPr="00112FD0">
              <w:rPr>
                <w:spacing w:val="-8"/>
              </w:rPr>
              <w:fldChar w:fldCharType="end"/>
            </w:r>
          </w:p>
        </w:tc>
        <w:tc>
          <w:tcPr>
            <w:tcW w:w="753" w:type="dxa"/>
            <w:tcPrChange w:id="637" w:author="Petnathean Julled" w:date="2021-07-09T20:36:00Z">
              <w:tcPr>
                <w:tcW w:w="753" w:type="dxa"/>
                <w:gridSpan w:val="2"/>
              </w:tcPr>
            </w:tcPrChange>
          </w:tcPr>
          <w:p w14:paraId="33203CE3" w14:textId="7C7D710B" w:rsidR="00520C42" w:rsidRPr="00112FD0" w:rsidRDefault="000B7CBF" w:rsidP="00112FD0">
            <w:pPr>
              <w:spacing w:line="360" w:lineRule="auto"/>
              <w:jc w:val="thaiDistribute"/>
            </w:pPr>
            <w:r w:rsidRPr="00112FD0">
              <w:fldChar w:fldCharType="begin"/>
            </w:r>
            <w:r w:rsidRPr="00112FD0">
              <w:instrText xml:space="preserve"> PAGEREF _Ref74191044 \h </w:instrText>
            </w:r>
            <w:r w:rsidRPr="00112FD0">
              <w:fldChar w:fldCharType="separate"/>
            </w:r>
            <w:ins w:id="638" w:author="Petnathean Julled" w:date="2021-07-09T21:18:00Z">
              <w:r w:rsidR="00454CE9">
                <w:rPr>
                  <w:noProof/>
                </w:rPr>
                <w:t>52</w:t>
              </w:r>
            </w:ins>
            <w:del w:id="639" w:author="Petnathean Julled" w:date="2021-07-09T11:13:00Z">
              <w:r w:rsidR="002A27EE" w:rsidDel="00437758">
                <w:rPr>
                  <w:noProof/>
                </w:rPr>
                <w:delText>51</w:delText>
              </w:r>
            </w:del>
            <w:r w:rsidRPr="00112FD0">
              <w:fldChar w:fldCharType="end"/>
            </w:r>
          </w:p>
        </w:tc>
      </w:tr>
      <w:tr w:rsidR="000B7CBF" w:rsidRPr="00112FD0" w14:paraId="1718B406" w14:textId="77777777" w:rsidTr="00490A81">
        <w:trPr>
          <w:trPrChange w:id="640" w:author="Petnathean Julled" w:date="2021-07-09T20:36:00Z">
            <w:trPr>
              <w:gridAfter w:val="0"/>
            </w:trPr>
          </w:trPrChange>
        </w:trPr>
        <w:tc>
          <w:tcPr>
            <w:tcW w:w="895" w:type="dxa"/>
            <w:tcPrChange w:id="641" w:author="Petnathean Julled" w:date="2021-07-09T20:36:00Z">
              <w:tcPr>
                <w:tcW w:w="817" w:type="dxa"/>
                <w:gridSpan w:val="2"/>
              </w:tcPr>
            </w:tcPrChange>
          </w:tcPr>
          <w:p w14:paraId="7AE53309" w14:textId="0F919FA0" w:rsidR="00520C42" w:rsidRPr="00112FD0" w:rsidRDefault="00520C42" w:rsidP="00112FD0">
            <w:pPr>
              <w:spacing w:line="360" w:lineRule="auto"/>
              <w:jc w:val="thaiDistribute"/>
            </w:pPr>
            <w:r w:rsidRPr="00112FD0">
              <w:fldChar w:fldCharType="begin"/>
            </w:r>
            <w:r w:rsidRPr="00112FD0">
              <w:instrText xml:space="preserve"> REF _Ref70913534 \h </w:instrText>
            </w:r>
            <w:r w:rsidR="000B7CBF" w:rsidRPr="00112FD0">
              <w:instrText xml:space="preserve"> \* MERGEFORMAT </w:instrText>
            </w:r>
            <w:r w:rsidRPr="00112FD0">
              <w:fldChar w:fldCharType="separate"/>
            </w:r>
            <w:ins w:id="642" w:author="Petnathean Julled" w:date="2021-07-09T21:18:00Z">
              <w:r w:rsidR="00454CE9" w:rsidRPr="004A6782">
                <w:rPr>
                  <w:noProof/>
                </w:rPr>
                <w:t xml:space="preserve"> </w:t>
              </w:r>
              <w:r w:rsidR="00454CE9">
                <w:rPr>
                  <w:noProof/>
                </w:rPr>
                <w:t>4</w:t>
              </w:r>
              <w:r w:rsidR="00454CE9">
                <w:rPr>
                  <w:noProof/>
                </w:rPr>
                <w:noBreakHyphen/>
                <w:t>19</w:t>
              </w:r>
            </w:ins>
            <w:del w:id="643" w:author="Petnathean Julled" w:date="2021-07-09T11:13:00Z">
              <w:r w:rsidR="00856E89" w:rsidRPr="004A6782" w:rsidDel="00437758">
                <w:rPr>
                  <w:noProof/>
                </w:rPr>
                <w:delText xml:space="preserve"> </w:delText>
              </w:r>
              <w:r w:rsidR="00856E89" w:rsidDel="00437758">
                <w:rPr>
                  <w:noProof/>
                </w:rPr>
                <w:delText>4</w:delText>
              </w:r>
              <w:r w:rsidR="00856E89" w:rsidDel="00437758">
                <w:noBreakHyphen/>
              </w:r>
              <w:r w:rsidR="00856E89" w:rsidDel="00437758">
                <w:rPr>
                  <w:noProof/>
                </w:rPr>
                <w:delText>19</w:delText>
              </w:r>
            </w:del>
            <w:r w:rsidRPr="00112FD0">
              <w:fldChar w:fldCharType="end"/>
            </w:r>
          </w:p>
        </w:tc>
        <w:tc>
          <w:tcPr>
            <w:tcW w:w="6868" w:type="dxa"/>
            <w:tcPrChange w:id="644" w:author="Petnathean Julled" w:date="2021-07-09T20:36:00Z">
              <w:tcPr>
                <w:tcW w:w="6946" w:type="dxa"/>
                <w:gridSpan w:val="3"/>
              </w:tcPr>
            </w:tcPrChange>
          </w:tcPr>
          <w:p w14:paraId="45E3CB0B" w14:textId="08AF1BD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ins w:id="645" w:author="Petnathean Julled" w:date="2021-07-09T21:18:00Z">
              <w:r w:rsidR="00454CE9" w:rsidRPr="00454CE9">
                <w:rPr>
                  <w:sz w:val="22"/>
                  <w:rPrChange w:id="646" w:author="Petnathean Julled" w:date="2021-07-09T21:18:00Z">
                    <w:rPr/>
                  </w:rPrChange>
                </w:rPr>
                <w:t>XML Code snippet of Registry Document Set-b Response transaction sample</w:t>
              </w:r>
            </w:ins>
            <w:del w:id="647" w:author="Petnathean Julled" w:date="2021-07-09T11:13:00Z">
              <w:r w:rsidR="00856E89" w:rsidRPr="00856E89" w:rsidDel="00437758">
                <w:rPr>
                  <w:sz w:val="22"/>
                </w:rPr>
                <w:delText>XML Code snippet of Registry Document Set-b Response transaction sample</w:delText>
              </w:r>
            </w:del>
            <w:r w:rsidRPr="00112FD0">
              <w:rPr>
                <w:spacing w:val="-8"/>
              </w:rPr>
              <w:fldChar w:fldCharType="end"/>
            </w:r>
          </w:p>
        </w:tc>
        <w:tc>
          <w:tcPr>
            <w:tcW w:w="753" w:type="dxa"/>
            <w:tcPrChange w:id="648" w:author="Petnathean Julled" w:date="2021-07-09T20:36:00Z">
              <w:tcPr>
                <w:tcW w:w="753" w:type="dxa"/>
                <w:gridSpan w:val="2"/>
              </w:tcPr>
            </w:tcPrChange>
          </w:tcPr>
          <w:p w14:paraId="4EF138B1" w14:textId="723505D8" w:rsidR="00520C42" w:rsidRPr="00112FD0" w:rsidRDefault="000B7CBF" w:rsidP="00112FD0">
            <w:pPr>
              <w:spacing w:line="360" w:lineRule="auto"/>
              <w:jc w:val="thaiDistribute"/>
            </w:pPr>
            <w:r w:rsidRPr="00112FD0">
              <w:fldChar w:fldCharType="begin"/>
            </w:r>
            <w:r w:rsidRPr="00112FD0">
              <w:instrText xml:space="preserve"> PAGEREF _Ref74191049 \h </w:instrText>
            </w:r>
            <w:r w:rsidRPr="00112FD0">
              <w:fldChar w:fldCharType="separate"/>
            </w:r>
            <w:ins w:id="649" w:author="Petnathean Julled" w:date="2021-07-09T21:18:00Z">
              <w:r w:rsidR="00454CE9">
                <w:rPr>
                  <w:noProof/>
                </w:rPr>
                <w:t>53</w:t>
              </w:r>
            </w:ins>
            <w:del w:id="650" w:author="Petnathean Julled" w:date="2021-07-09T11:13:00Z">
              <w:r w:rsidR="002A27EE" w:rsidDel="00437758">
                <w:rPr>
                  <w:noProof/>
                </w:rPr>
                <w:delText>52</w:delText>
              </w:r>
            </w:del>
            <w:r w:rsidRPr="00112FD0">
              <w:fldChar w:fldCharType="end"/>
            </w:r>
          </w:p>
        </w:tc>
      </w:tr>
      <w:tr w:rsidR="000B7CBF" w:rsidRPr="00112FD0" w14:paraId="156F1D76" w14:textId="77777777" w:rsidTr="00454CE9">
        <w:tc>
          <w:tcPr>
            <w:tcW w:w="895" w:type="dxa"/>
          </w:tcPr>
          <w:p w14:paraId="778ADACA" w14:textId="60A56775" w:rsidR="00520C42" w:rsidRPr="00112FD0" w:rsidRDefault="00520C42" w:rsidP="00112FD0">
            <w:pPr>
              <w:spacing w:line="360" w:lineRule="auto"/>
              <w:jc w:val="thaiDistribute"/>
            </w:pPr>
            <w:r w:rsidRPr="00112FD0">
              <w:fldChar w:fldCharType="begin"/>
            </w:r>
            <w:r w:rsidRPr="00112FD0">
              <w:instrText xml:space="preserve"> REF _Ref72083161 \h </w:instrText>
            </w:r>
            <w:r w:rsidR="000B7CBF" w:rsidRPr="00112FD0">
              <w:instrText xml:space="preserve"> \* MERGEFORMAT </w:instrText>
            </w:r>
            <w:r w:rsidRPr="00112FD0">
              <w:fldChar w:fldCharType="separate"/>
            </w:r>
            <w:ins w:id="651" w:author="Petnathean Julled" w:date="2021-07-09T21:18:00Z">
              <w:r w:rsidR="00454CE9" w:rsidRPr="0024395F">
                <w:rPr>
                  <w:noProof/>
                </w:rPr>
                <w:t xml:space="preserve"> </w:t>
              </w:r>
              <w:r w:rsidR="00454CE9">
                <w:rPr>
                  <w:noProof/>
                </w:rPr>
                <w:t>4</w:t>
              </w:r>
              <w:r w:rsidR="00454CE9">
                <w:rPr>
                  <w:noProof/>
                </w:rPr>
                <w:noBreakHyphen/>
                <w:t>20</w:t>
              </w:r>
            </w:ins>
            <w:del w:id="652" w:author="Petnathean Julled" w:date="2021-07-09T11:13:00Z">
              <w:r w:rsidR="00856E89" w:rsidRPr="0024395F" w:rsidDel="00437758">
                <w:rPr>
                  <w:noProof/>
                </w:rPr>
                <w:delText xml:space="preserve"> </w:delText>
              </w:r>
              <w:r w:rsidR="00856E89" w:rsidDel="00437758">
                <w:rPr>
                  <w:noProof/>
                </w:rPr>
                <w:delText>4</w:delText>
              </w:r>
              <w:r w:rsidR="00856E89" w:rsidDel="00437758">
                <w:noBreakHyphen/>
              </w:r>
              <w:r w:rsidR="00856E89" w:rsidDel="00437758">
                <w:rPr>
                  <w:noProof/>
                </w:rPr>
                <w:delText>20</w:delText>
              </w:r>
            </w:del>
            <w:r w:rsidRPr="00112FD0">
              <w:fldChar w:fldCharType="end"/>
            </w:r>
          </w:p>
        </w:tc>
        <w:tc>
          <w:tcPr>
            <w:tcW w:w="6868" w:type="dxa"/>
          </w:tcPr>
          <w:p w14:paraId="24F87E7B" w14:textId="3F9EF9AE"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24395F">
              <w:t>XML Code snippet of Registry Document Set-b [ITI-42] transaction sample</w:t>
            </w:r>
            <w:r w:rsidRPr="00112FD0">
              <w:rPr>
                <w:spacing w:val="-8"/>
              </w:rPr>
              <w:fldChar w:fldCharType="end"/>
            </w:r>
          </w:p>
        </w:tc>
        <w:tc>
          <w:tcPr>
            <w:tcW w:w="753" w:type="dxa"/>
          </w:tcPr>
          <w:p w14:paraId="6C18FB57" w14:textId="58CDB578" w:rsidR="00520C42" w:rsidRPr="00112FD0" w:rsidRDefault="000B7CBF" w:rsidP="00112FD0">
            <w:pPr>
              <w:spacing w:line="360" w:lineRule="auto"/>
              <w:jc w:val="thaiDistribute"/>
            </w:pPr>
            <w:r w:rsidRPr="00112FD0">
              <w:fldChar w:fldCharType="begin"/>
            </w:r>
            <w:r w:rsidRPr="00112FD0">
              <w:instrText xml:space="preserve"> PAGEREF _Ref74191056 \h </w:instrText>
            </w:r>
            <w:r w:rsidRPr="00112FD0">
              <w:fldChar w:fldCharType="separate"/>
            </w:r>
            <w:ins w:id="653" w:author="Petnathean Julled" w:date="2021-07-09T21:18:00Z">
              <w:r w:rsidR="00454CE9">
                <w:rPr>
                  <w:noProof/>
                </w:rPr>
                <w:t>58</w:t>
              </w:r>
            </w:ins>
            <w:del w:id="654" w:author="Petnathean Julled" w:date="2021-07-09T11:13:00Z">
              <w:r w:rsidR="002A27EE" w:rsidDel="00437758">
                <w:rPr>
                  <w:noProof/>
                </w:rPr>
                <w:delText>57</w:delText>
              </w:r>
            </w:del>
            <w:r w:rsidRPr="00112FD0">
              <w:fldChar w:fldCharType="end"/>
            </w:r>
          </w:p>
        </w:tc>
      </w:tr>
      <w:tr w:rsidR="000B7CBF" w:rsidRPr="00112FD0" w14:paraId="7133FAF6" w14:textId="77777777" w:rsidTr="00490A81">
        <w:trPr>
          <w:trPrChange w:id="655" w:author="Petnathean Julled" w:date="2021-07-09T20:36:00Z">
            <w:trPr>
              <w:gridAfter w:val="0"/>
            </w:trPr>
          </w:trPrChange>
        </w:trPr>
        <w:tc>
          <w:tcPr>
            <w:tcW w:w="895" w:type="dxa"/>
            <w:tcPrChange w:id="656" w:author="Petnathean Julled" w:date="2021-07-09T20:36:00Z">
              <w:tcPr>
                <w:tcW w:w="817" w:type="dxa"/>
                <w:gridSpan w:val="2"/>
              </w:tcPr>
            </w:tcPrChange>
          </w:tcPr>
          <w:p w14:paraId="5CA2877D" w14:textId="447EE565" w:rsidR="00520C42" w:rsidRPr="00112FD0" w:rsidRDefault="00520C42" w:rsidP="00112FD0">
            <w:pPr>
              <w:spacing w:line="360" w:lineRule="auto"/>
              <w:jc w:val="thaiDistribute"/>
            </w:pPr>
            <w:r w:rsidRPr="00112FD0">
              <w:fldChar w:fldCharType="begin"/>
            </w:r>
            <w:r w:rsidRPr="00112FD0">
              <w:instrText xml:space="preserve"> REF _Ref70923564 \h </w:instrText>
            </w:r>
            <w:r w:rsidR="000B7CBF" w:rsidRPr="00112FD0">
              <w:instrText xml:space="preserve"> \* MERGEFORMAT </w:instrText>
            </w:r>
            <w:r w:rsidRPr="00112FD0">
              <w:fldChar w:fldCharType="separate"/>
            </w:r>
            <w:ins w:id="657" w:author="Petnathean Julled" w:date="2021-07-09T21:18:00Z">
              <w:r w:rsidR="00454CE9" w:rsidRPr="005C25A1">
                <w:rPr>
                  <w:noProof/>
                </w:rPr>
                <w:t xml:space="preserve"> </w:t>
              </w:r>
              <w:r w:rsidR="00454CE9">
                <w:rPr>
                  <w:noProof/>
                </w:rPr>
                <w:t>4</w:t>
              </w:r>
              <w:r w:rsidR="00454CE9">
                <w:rPr>
                  <w:noProof/>
                </w:rPr>
                <w:noBreakHyphen/>
                <w:t>21</w:t>
              </w:r>
            </w:ins>
            <w:del w:id="658" w:author="Petnathean Julled" w:date="2021-07-09T11:13:00Z">
              <w:r w:rsidR="00856E89" w:rsidRPr="005C25A1" w:rsidDel="00437758">
                <w:rPr>
                  <w:noProof/>
                </w:rPr>
                <w:delText xml:space="preserve"> </w:delText>
              </w:r>
              <w:r w:rsidR="00856E89" w:rsidDel="00437758">
                <w:rPr>
                  <w:noProof/>
                </w:rPr>
                <w:delText>4</w:delText>
              </w:r>
              <w:r w:rsidR="00856E89" w:rsidDel="00437758">
                <w:noBreakHyphen/>
              </w:r>
              <w:r w:rsidR="00856E89" w:rsidDel="00437758">
                <w:rPr>
                  <w:noProof/>
                </w:rPr>
                <w:delText>21</w:delText>
              </w:r>
            </w:del>
            <w:r w:rsidRPr="00112FD0">
              <w:fldChar w:fldCharType="end"/>
            </w:r>
          </w:p>
        </w:tc>
        <w:tc>
          <w:tcPr>
            <w:tcW w:w="6868" w:type="dxa"/>
            <w:tcPrChange w:id="659" w:author="Petnathean Julled" w:date="2021-07-09T20:36:00Z">
              <w:tcPr>
                <w:tcW w:w="6946" w:type="dxa"/>
                <w:gridSpan w:val="3"/>
              </w:tcPr>
            </w:tcPrChange>
          </w:tcPr>
          <w:p w14:paraId="6234BA66" w14:textId="51ED1D1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ins w:id="660" w:author="Petnathean Julled" w:date="2021-07-09T21:18:00Z">
              <w:r w:rsidR="00454CE9" w:rsidRPr="00454CE9">
                <w:rPr>
                  <w:sz w:val="22"/>
                  <w:rPrChange w:id="661" w:author="Petnathean Julled" w:date="2021-07-09T21:18:00Z">
                    <w:rPr/>
                  </w:rPrChange>
                </w:rPr>
                <w:t>Javascript</w:t>
              </w:r>
              <w:proofErr w:type="spellEnd"/>
              <w:r w:rsidR="00454CE9" w:rsidRPr="00454CE9">
                <w:rPr>
                  <w:sz w:val="22"/>
                  <w:rPrChange w:id="662" w:author="Petnathean Julled" w:date="2021-07-09T21:18:00Z">
                    <w:rPr/>
                  </w:rPrChange>
                </w:rPr>
                <w:t xml:space="preserve"> Code Snippet of XDS Document Repository Actor</w:t>
              </w:r>
            </w:ins>
            <w:del w:id="663" w:author="Petnathean Julled" w:date="2021-07-09T11:13:00Z">
              <w:r w:rsidR="00856E89" w:rsidRPr="00856E89" w:rsidDel="00437758">
                <w:rPr>
                  <w:sz w:val="22"/>
                </w:rPr>
                <w:delText>Javascript Code Snippet of XDS Document Repository Actor</w:delText>
              </w:r>
            </w:del>
            <w:r w:rsidRPr="00112FD0">
              <w:rPr>
                <w:spacing w:val="-8"/>
              </w:rPr>
              <w:fldChar w:fldCharType="end"/>
            </w:r>
          </w:p>
        </w:tc>
        <w:tc>
          <w:tcPr>
            <w:tcW w:w="753" w:type="dxa"/>
            <w:tcPrChange w:id="664" w:author="Petnathean Julled" w:date="2021-07-09T20:36:00Z">
              <w:tcPr>
                <w:tcW w:w="753" w:type="dxa"/>
                <w:gridSpan w:val="2"/>
              </w:tcPr>
            </w:tcPrChange>
          </w:tcPr>
          <w:p w14:paraId="1BDFBBCA" w14:textId="741E4787" w:rsidR="00520C42" w:rsidRPr="00112FD0" w:rsidRDefault="000B7CBF" w:rsidP="00112FD0">
            <w:pPr>
              <w:spacing w:line="360" w:lineRule="auto"/>
              <w:jc w:val="thaiDistribute"/>
            </w:pPr>
            <w:r w:rsidRPr="00112FD0">
              <w:fldChar w:fldCharType="begin"/>
            </w:r>
            <w:r w:rsidRPr="00112FD0">
              <w:instrText xml:space="preserve"> PAGEREF _Ref74191061 \h </w:instrText>
            </w:r>
            <w:r w:rsidRPr="00112FD0">
              <w:fldChar w:fldCharType="separate"/>
            </w:r>
            <w:ins w:id="665" w:author="Petnathean Julled" w:date="2021-07-09T21:18:00Z">
              <w:r w:rsidR="00454CE9">
                <w:rPr>
                  <w:noProof/>
                </w:rPr>
                <w:t>59</w:t>
              </w:r>
            </w:ins>
            <w:del w:id="666" w:author="Petnathean Julled" w:date="2021-07-09T11:13:00Z">
              <w:r w:rsidR="002A27EE" w:rsidDel="00437758">
                <w:rPr>
                  <w:noProof/>
                </w:rPr>
                <w:delText>58</w:delText>
              </w:r>
            </w:del>
            <w:r w:rsidRPr="00112FD0">
              <w:fldChar w:fldCharType="end"/>
            </w:r>
          </w:p>
        </w:tc>
      </w:tr>
      <w:tr w:rsidR="000B7CBF" w:rsidRPr="00112FD0" w14:paraId="65664FFD" w14:textId="77777777" w:rsidTr="00490A81">
        <w:trPr>
          <w:trPrChange w:id="667" w:author="Petnathean Julled" w:date="2021-07-09T20:36:00Z">
            <w:trPr>
              <w:gridAfter w:val="0"/>
            </w:trPr>
          </w:trPrChange>
        </w:trPr>
        <w:tc>
          <w:tcPr>
            <w:tcW w:w="895" w:type="dxa"/>
            <w:tcPrChange w:id="668" w:author="Petnathean Julled" w:date="2021-07-09T20:36:00Z">
              <w:tcPr>
                <w:tcW w:w="817" w:type="dxa"/>
                <w:gridSpan w:val="2"/>
              </w:tcPr>
            </w:tcPrChange>
          </w:tcPr>
          <w:p w14:paraId="7FFDEE29" w14:textId="53333120" w:rsidR="00520C42" w:rsidRPr="00112FD0" w:rsidRDefault="00520C42" w:rsidP="00112FD0">
            <w:pPr>
              <w:spacing w:line="360" w:lineRule="auto"/>
              <w:jc w:val="thaiDistribute"/>
            </w:pPr>
            <w:r w:rsidRPr="00112FD0">
              <w:fldChar w:fldCharType="begin"/>
            </w:r>
            <w:r w:rsidRPr="00112FD0">
              <w:instrText xml:space="preserve"> REF _Ref74190691 \h </w:instrText>
            </w:r>
            <w:r w:rsidR="000B7CBF" w:rsidRPr="00112FD0">
              <w:instrText xml:space="preserve"> \* MERGEFORMAT </w:instrText>
            </w:r>
            <w:r w:rsidRPr="00112FD0">
              <w:fldChar w:fldCharType="separate"/>
            </w:r>
            <w:ins w:id="669" w:author="Petnathean Julled" w:date="2021-07-09T21:18:00Z">
              <w:r w:rsidR="00454CE9" w:rsidRPr="00ED34D1">
                <w:rPr>
                  <w:noProof/>
                </w:rPr>
                <w:t xml:space="preserve"> </w:t>
              </w:r>
              <w:r w:rsidR="00454CE9">
                <w:rPr>
                  <w:noProof/>
                </w:rPr>
                <w:t>4</w:t>
              </w:r>
              <w:r w:rsidR="00454CE9">
                <w:rPr>
                  <w:noProof/>
                </w:rPr>
                <w:noBreakHyphen/>
                <w:t>22</w:t>
              </w:r>
            </w:ins>
            <w:del w:id="670" w:author="Petnathean Julled" w:date="2021-07-09T11:13:00Z">
              <w:r w:rsidR="00856E89" w:rsidRPr="00ED34D1" w:rsidDel="00437758">
                <w:rPr>
                  <w:noProof/>
                </w:rPr>
                <w:delText xml:space="preserve"> </w:delText>
              </w:r>
              <w:r w:rsidR="00856E89" w:rsidDel="00437758">
                <w:rPr>
                  <w:noProof/>
                </w:rPr>
                <w:delText>4</w:delText>
              </w:r>
              <w:r w:rsidR="00856E89" w:rsidDel="00437758">
                <w:noBreakHyphen/>
              </w:r>
              <w:r w:rsidR="00856E89" w:rsidDel="00437758">
                <w:rPr>
                  <w:noProof/>
                </w:rPr>
                <w:delText>22</w:delText>
              </w:r>
            </w:del>
            <w:r w:rsidRPr="00112FD0">
              <w:fldChar w:fldCharType="end"/>
            </w:r>
          </w:p>
        </w:tc>
        <w:tc>
          <w:tcPr>
            <w:tcW w:w="6868" w:type="dxa"/>
            <w:tcPrChange w:id="671" w:author="Petnathean Julled" w:date="2021-07-09T20:36:00Z">
              <w:tcPr>
                <w:tcW w:w="6946" w:type="dxa"/>
                <w:gridSpan w:val="3"/>
              </w:tcPr>
            </w:tcPrChange>
          </w:tcPr>
          <w:p w14:paraId="4BA68AE9" w14:textId="6B0C8FE3"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ins w:id="672" w:author="Petnathean Julled" w:date="2021-07-09T21:18:00Z">
              <w:r w:rsidR="00454CE9" w:rsidRPr="00454CE9">
                <w:rPr>
                  <w:sz w:val="22"/>
                  <w:rPrChange w:id="673" w:author="Petnathean Julled" w:date="2021-07-09T21:18:00Z">
                    <w:rPr/>
                  </w:rPrChange>
                </w:rPr>
                <w:t xml:space="preserve">Pseudocode represents general format of Registry Stored Query Request </w:t>
              </w:r>
              <w:r w:rsidR="00454CE9" w:rsidRPr="00ED34D1">
                <w:t>[ITI - 18]</w:t>
              </w:r>
            </w:ins>
            <w:del w:id="674" w:author="Petnathean Julled" w:date="2021-07-09T11:13:00Z">
              <w:r w:rsidR="00856E89" w:rsidRPr="00856E89" w:rsidDel="00437758">
                <w:rPr>
                  <w:sz w:val="22"/>
                </w:rPr>
                <w:delText xml:space="preserve">Pseudocode represents general format of Registry Stored Query Request </w:delText>
              </w:r>
              <w:r w:rsidR="00856E89" w:rsidRPr="00ED34D1" w:rsidDel="00437758">
                <w:delText>[ITI - 18]</w:delText>
              </w:r>
            </w:del>
            <w:r w:rsidRPr="00112FD0">
              <w:rPr>
                <w:spacing w:val="-8"/>
              </w:rPr>
              <w:fldChar w:fldCharType="end"/>
            </w:r>
          </w:p>
        </w:tc>
        <w:tc>
          <w:tcPr>
            <w:tcW w:w="753" w:type="dxa"/>
            <w:tcPrChange w:id="675" w:author="Petnathean Julled" w:date="2021-07-09T20:36:00Z">
              <w:tcPr>
                <w:tcW w:w="753" w:type="dxa"/>
                <w:gridSpan w:val="2"/>
              </w:tcPr>
            </w:tcPrChange>
          </w:tcPr>
          <w:p w14:paraId="4F2BFBC3" w14:textId="757C5852" w:rsidR="00520C42" w:rsidRPr="00112FD0" w:rsidRDefault="000B7CBF" w:rsidP="00112FD0">
            <w:pPr>
              <w:spacing w:line="360" w:lineRule="auto"/>
              <w:jc w:val="thaiDistribute"/>
            </w:pPr>
            <w:r w:rsidRPr="00112FD0">
              <w:fldChar w:fldCharType="begin"/>
            </w:r>
            <w:r w:rsidRPr="00112FD0">
              <w:instrText xml:space="preserve"> PAGEREF _Ref74191065 \h </w:instrText>
            </w:r>
            <w:r w:rsidRPr="00112FD0">
              <w:fldChar w:fldCharType="separate"/>
            </w:r>
            <w:ins w:id="676" w:author="Petnathean Julled" w:date="2021-07-09T21:18:00Z">
              <w:r w:rsidR="00454CE9">
                <w:rPr>
                  <w:noProof/>
                </w:rPr>
                <w:t>61</w:t>
              </w:r>
            </w:ins>
            <w:del w:id="677" w:author="Petnathean Julled" w:date="2021-07-09T11:13:00Z">
              <w:r w:rsidR="002A27EE" w:rsidDel="00437758">
                <w:rPr>
                  <w:noProof/>
                </w:rPr>
                <w:delText>60</w:delText>
              </w:r>
            </w:del>
            <w:r w:rsidRPr="00112FD0">
              <w:fldChar w:fldCharType="end"/>
            </w:r>
          </w:p>
        </w:tc>
      </w:tr>
      <w:tr w:rsidR="000B7CBF" w:rsidRPr="00112FD0" w14:paraId="4BD71AC6" w14:textId="77777777" w:rsidTr="00490A81">
        <w:trPr>
          <w:trPrChange w:id="678" w:author="Petnathean Julled" w:date="2021-07-09T20:36:00Z">
            <w:trPr>
              <w:gridAfter w:val="0"/>
            </w:trPr>
          </w:trPrChange>
        </w:trPr>
        <w:tc>
          <w:tcPr>
            <w:tcW w:w="895" w:type="dxa"/>
            <w:tcPrChange w:id="679" w:author="Petnathean Julled" w:date="2021-07-09T20:36:00Z">
              <w:tcPr>
                <w:tcW w:w="817" w:type="dxa"/>
                <w:gridSpan w:val="2"/>
              </w:tcPr>
            </w:tcPrChange>
          </w:tcPr>
          <w:p w14:paraId="5BFD9F3B" w14:textId="6DF085DE" w:rsidR="00520C42" w:rsidRPr="00112FD0" w:rsidRDefault="00520C42" w:rsidP="00112FD0">
            <w:pPr>
              <w:spacing w:line="360" w:lineRule="auto"/>
              <w:jc w:val="thaiDistribute"/>
            </w:pPr>
            <w:r w:rsidRPr="00112FD0">
              <w:fldChar w:fldCharType="begin"/>
            </w:r>
            <w:r w:rsidRPr="00112FD0">
              <w:instrText xml:space="preserve"> REF _Ref74190695 \h </w:instrText>
            </w:r>
            <w:r w:rsidR="000B7CBF" w:rsidRPr="00112FD0">
              <w:instrText xml:space="preserve"> \* MERGEFORMAT </w:instrText>
            </w:r>
            <w:r w:rsidRPr="00112FD0">
              <w:fldChar w:fldCharType="separate"/>
            </w:r>
            <w:ins w:id="680" w:author="Petnathean Julled" w:date="2021-07-09T21:18:00Z">
              <w:r w:rsidR="00454CE9" w:rsidRPr="00CA59DD">
                <w:rPr>
                  <w:noProof/>
                </w:rPr>
                <w:t xml:space="preserve"> </w:t>
              </w:r>
              <w:r w:rsidR="00454CE9">
                <w:rPr>
                  <w:noProof/>
                </w:rPr>
                <w:t>4</w:t>
              </w:r>
              <w:r w:rsidR="00454CE9">
                <w:rPr>
                  <w:noProof/>
                </w:rPr>
                <w:noBreakHyphen/>
                <w:t>23</w:t>
              </w:r>
            </w:ins>
            <w:del w:id="681" w:author="Petnathean Julled" w:date="2021-07-09T11:13:00Z">
              <w:r w:rsidR="00856E89" w:rsidRPr="00CA59DD" w:rsidDel="00437758">
                <w:rPr>
                  <w:noProof/>
                </w:rPr>
                <w:delText xml:space="preserve"> </w:delText>
              </w:r>
              <w:r w:rsidR="00856E89" w:rsidDel="00437758">
                <w:rPr>
                  <w:noProof/>
                </w:rPr>
                <w:delText>4</w:delText>
              </w:r>
              <w:r w:rsidR="00856E89" w:rsidDel="00437758">
                <w:noBreakHyphen/>
              </w:r>
              <w:r w:rsidR="00856E89" w:rsidDel="00437758">
                <w:rPr>
                  <w:noProof/>
                </w:rPr>
                <w:delText>23</w:delText>
              </w:r>
            </w:del>
            <w:r w:rsidRPr="00112FD0">
              <w:fldChar w:fldCharType="end"/>
            </w:r>
          </w:p>
        </w:tc>
        <w:tc>
          <w:tcPr>
            <w:tcW w:w="6868" w:type="dxa"/>
            <w:tcPrChange w:id="682" w:author="Petnathean Julled" w:date="2021-07-09T20:36:00Z">
              <w:tcPr>
                <w:tcW w:w="6946" w:type="dxa"/>
                <w:gridSpan w:val="3"/>
              </w:tcPr>
            </w:tcPrChange>
          </w:tcPr>
          <w:p w14:paraId="2BD2765F" w14:textId="4F766A67"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ins w:id="683" w:author="Petnathean Julled" w:date="2021-07-09T21:18:00Z">
              <w:r w:rsidR="00454CE9" w:rsidRPr="00454CE9">
                <w:rPr>
                  <w:sz w:val="22"/>
                  <w:rPrChange w:id="684" w:author="Petnathean Julled" w:date="2021-07-09T21:18:00Z">
                    <w:rPr/>
                  </w:rPrChange>
                </w:rPr>
                <w:t xml:space="preserve">Pseudocode represents general format of Query Response </w:t>
              </w:r>
              <w:r w:rsidR="00454CE9" w:rsidRPr="00454CE9">
                <w:rPr>
                  <w:sz w:val="22"/>
                  <w:rPrChange w:id="685" w:author="Petnathean Julled" w:date="2021-07-09T21:18:00Z">
                    <w:rPr/>
                  </w:rPrChange>
                </w:rPr>
                <w:br/>
                <w:t>included “Object Reference” of search results</w:t>
              </w:r>
            </w:ins>
            <w:del w:id="686"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Object Reference” of search results</w:delText>
              </w:r>
            </w:del>
            <w:r w:rsidRPr="00112FD0">
              <w:rPr>
                <w:spacing w:val="-8"/>
              </w:rPr>
              <w:fldChar w:fldCharType="end"/>
            </w:r>
          </w:p>
        </w:tc>
        <w:tc>
          <w:tcPr>
            <w:tcW w:w="753" w:type="dxa"/>
            <w:tcPrChange w:id="687" w:author="Petnathean Julled" w:date="2021-07-09T20:36:00Z">
              <w:tcPr>
                <w:tcW w:w="753" w:type="dxa"/>
                <w:gridSpan w:val="2"/>
              </w:tcPr>
            </w:tcPrChange>
          </w:tcPr>
          <w:p w14:paraId="4413EF7B" w14:textId="0B9709DD" w:rsidR="00520C42" w:rsidRPr="00112FD0" w:rsidRDefault="000B7CBF" w:rsidP="00112FD0">
            <w:pPr>
              <w:spacing w:line="360" w:lineRule="auto"/>
              <w:jc w:val="thaiDistribute"/>
            </w:pPr>
            <w:r w:rsidRPr="00112FD0">
              <w:fldChar w:fldCharType="begin"/>
            </w:r>
            <w:r w:rsidRPr="00112FD0">
              <w:instrText xml:space="preserve"> PAGEREF _Ref74191068 \h </w:instrText>
            </w:r>
            <w:r w:rsidRPr="00112FD0">
              <w:fldChar w:fldCharType="separate"/>
            </w:r>
            <w:ins w:id="688" w:author="Petnathean Julled" w:date="2021-07-09T21:18:00Z">
              <w:r w:rsidR="00454CE9">
                <w:rPr>
                  <w:noProof/>
                </w:rPr>
                <w:t>61</w:t>
              </w:r>
            </w:ins>
            <w:del w:id="689" w:author="Petnathean Julled" w:date="2021-07-09T11:13:00Z">
              <w:r w:rsidR="002A27EE" w:rsidDel="00437758">
                <w:rPr>
                  <w:noProof/>
                </w:rPr>
                <w:delText>60</w:delText>
              </w:r>
            </w:del>
            <w:r w:rsidRPr="00112FD0">
              <w:fldChar w:fldCharType="end"/>
            </w:r>
          </w:p>
        </w:tc>
      </w:tr>
      <w:tr w:rsidR="000B7CBF" w:rsidRPr="00112FD0" w14:paraId="3E77083E" w14:textId="77777777" w:rsidTr="00490A81">
        <w:trPr>
          <w:trPrChange w:id="690" w:author="Petnathean Julled" w:date="2021-07-09T20:36:00Z">
            <w:trPr>
              <w:gridAfter w:val="0"/>
            </w:trPr>
          </w:trPrChange>
        </w:trPr>
        <w:tc>
          <w:tcPr>
            <w:tcW w:w="895" w:type="dxa"/>
            <w:tcPrChange w:id="691" w:author="Petnathean Julled" w:date="2021-07-09T20:36:00Z">
              <w:tcPr>
                <w:tcW w:w="817" w:type="dxa"/>
                <w:gridSpan w:val="2"/>
              </w:tcPr>
            </w:tcPrChange>
          </w:tcPr>
          <w:p w14:paraId="187C4769" w14:textId="3F4C8F68" w:rsidR="00520C42" w:rsidRPr="00112FD0" w:rsidRDefault="00520C42" w:rsidP="00112FD0">
            <w:pPr>
              <w:spacing w:line="360" w:lineRule="auto"/>
              <w:jc w:val="thaiDistribute"/>
            </w:pPr>
            <w:r w:rsidRPr="00112FD0">
              <w:fldChar w:fldCharType="begin"/>
            </w:r>
            <w:r w:rsidRPr="00112FD0">
              <w:instrText xml:space="preserve"> REF _Ref74190702 \h </w:instrText>
            </w:r>
            <w:r w:rsidR="000B7CBF" w:rsidRPr="00112FD0">
              <w:instrText xml:space="preserve"> \* MERGEFORMAT </w:instrText>
            </w:r>
            <w:r w:rsidRPr="00112FD0">
              <w:fldChar w:fldCharType="separate"/>
            </w:r>
            <w:ins w:id="692" w:author="Petnathean Julled" w:date="2021-07-09T21:18:00Z">
              <w:r w:rsidR="00454CE9" w:rsidRPr="008505E7">
                <w:rPr>
                  <w:noProof/>
                </w:rPr>
                <w:t xml:space="preserve"> </w:t>
              </w:r>
              <w:r w:rsidR="00454CE9">
                <w:rPr>
                  <w:noProof/>
                </w:rPr>
                <w:t>4</w:t>
              </w:r>
              <w:r w:rsidR="00454CE9">
                <w:rPr>
                  <w:noProof/>
                </w:rPr>
                <w:noBreakHyphen/>
                <w:t>24</w:t>
              </w:r>
            </w:ins>
            <w:del w:id="693" w:author="Petnathean Julled" w:date="2021-07-09T11:13:00Z">
              <w:r w:rsidR="00856E89" w:rsidRPr="008505E7" w:rsidDel="00437758">
                <w:rPr>
                  <w:noProof/>
                </w:rPr>
                <w:delText xml:space="preserve"> </w:delText>
              </w:r>
              <w:r w:rsidR="00856E89" w:rsidDel="00437758">
                <w:rPr>
                  <w:noProof/>
                </w:rPr>
                <w:delText>4</w:delText>
              </w:r>
              <w:r w:rsidR="00856E89" w:rsidDel="00437758">
                <w:noBreakHyphen/>
              </w:r>
              <w:r w:rsidR="00856E89" w:rsidDel="00437758">
                <w:rPr>
                  <w:noProof/>
                </w:rPr>
                <w:delText>24</w:delText>
              </w:r>
            </w:del>
            <w:r w:rsidRPr="00112FD0">
              <w:fldChar w:fldCharType="end"/>
            </w:r>
          </w:p>
        </w:tc>
        <w:tc>
          <w:tcPr>
            <w:tcW w:w="6868" w:type="dxa"/>
            <w:tcPrChange w:id="694" w:author="Petnathean Julled" w:date="2021-07-09T20:36:00Z">
              <w:tcPr>
                <w:tcW w:w="6946" w:type="dxa"/>
                <w:gridSpan w:val="3"/>
              </w:tcPr>
            </w:tcPrChange>
          </w:tcPr>
          <w:p w14:paraId="72CC3AFE" w14:textId="0528D16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ins w:id="695" w:author="Petnathean Julled" w:date="2021-07-09T21:18:00Z">
              <w:r w:rsidR="00454CE9" w:rsidRPr="00454CE9">
                <w:rPr>
                  <w:sz w:val="22"/>
                  <w:rPrChange w:id="696" w:author="Petnathean Julled" w:date="2021-07-09T21:18:00Z">
                    <w:rPr/>
                  </w:rPrChange>
                </w:rPr>
                <w:t xml:space="preserve">Pseudocode represents general format of Query Response </w:t>
              </w:r>
              <w:r w:rsidR="00454CE9" w:rsidRPr="00454CE9">
                <w:rPr>
                  <w:sz w:val="22"/>
                  <w:rPrChange w:id="697" w:author="Petnathean Julled" w:date="2021-07-09T21:18:00Z">
                    <w:rPr/>
                  </w:rPrChange>
                </w:rPr>
                <w:br/>
                <w:t>included "Leaf Class" of search result</w:t>
              </w:r>
            </w:ins>
            <w:del w:id="698"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Leaf Class" of search result</w:delText>
              </w:r>
            </w:del>
            <w:r w:rsidRPr="00112FD0">
              <w:rPr>
                <w:spacing w:val="-8"/>
              </w:rPr>
              <w:fldChar w:fldCharType="end"/>
            </w:r>
          </w:p>
        </w:tc>
        <w:tc>
          <w:tcPr>
            <w:tcW w:w="753" w:type="dxa"/>
            <w:tcPrChange w:id="699" w:author="Petnathean Julled" w:date="2021-07-09T20:36:00Z">
              <w:tcPr>
                <w:tcW w:w="753" w:type="dxa"/>
                <w:gridSpan w:val="2"/>
              </w:tcPr>
            </w:tcPrChange>
          </w:tcPr>
          <w:p w14:paraId="200016CA" w14:textId="15D3B949" w:rsidR="00520C42" w:rsidRPr="00112FD0" w:rsidRDefault="000B7CBF" w:rsidP="00112FD0">
            <w:pPr>
              <w:spacing w:line="360" w:lineRule="auto"/>
              <w:jc w:val="thaiDistribute"/>
            </w:pPr>
            <w:r w:rsidRPr="00112FD0">
              <w:fldChar w:fldCharType="begin"/>
            </w:r>
            <w:r w:rsidRPr="00112FD0">
              <w:instrText xml:space="preserve"> PAGEREF _Ref74191072 \h </w:instrText>
            </w:r>
            <w:r w:rsidRPr="00112FD0">
              <w:fldChar w:fldCharType="separate"/>
            </w:r>
            <w:ins w:id="700" w:author="Petnathean Julled" w:date="2021-07-09T21:18:00Z">
              <w:r w:rsidR="00454CE9">
                <w:rPr>
                  <w:noProof/>
                </w:rPr>
                <w:t>63</w:t>
              </w:r>
            </w:ins>
            <w:del w:id="701" w:author="Petnathean Julled" w:date="2021-07-09T11:13:00Z">
              <w:r w:rsidR="002A27EE" w:rsidDel="00437758">
                <w:rPr>
                  <w:noProof/>
                </w:rPr>
                <w:delText>62</w:delText>
              </w:r>
            </w:del>
            <w:r w:rsidRPr="00112FD0">
              <w:fldChar w:fldCharType="end"/>
            </w:r>
          </w:p>
        </w:tc>
      </w:tr>
      <w:tr w:rsidR="000B7CBF" w:rsidRPr="00112FD0" w14:paraId="66B5DEFB" w14:textId="77777777" w:rsidTr="00490A81">
        <w:trPr>
          <w:trPrChange w:id="702" w:author="Petnathean Julled" w:date="2021-07-09T20:36:00Z">
            <w:trPr>
              <w:gridAfter w:val="0"/>
            </w:trPr>
          </w:trPrChange>
        </w:trPr>
        <w:tc>
          <w:tcPr>
            <w:tcW w:w="895" w:type="dxa"/>
            <w:tcPrChange w:id="703" w:author="Petnathean Julled" w:date="2021-07-09T20:36:00Z">
              <w:tcPr>
                <w:tcW w:w="817" w:type="dxa"/>
                <w:gridSpan w:val="2"/>
              </w:tcPr>
            </w:tcPrChange>
          </w:tcPr>
          <w:p w14:paraId="680C69C8" w14:textId="77266910" w:rsidR="00520C42" w:rsidRPr="00112FD0" w:rsidRDefault="00520C42" w:rsidP="00112FD0">
            <w:pPr>
              <w:spacing w:line="360" w:lineRule="auto"/>
              <w:jc w:val="thaiDistribute"/>
            </w:pPr>
            <w:r w:rsidRPr="00112FD0">
              <w:fldChar w:fldCharType="begin"/>
            </w:r>
            <w:r w:rsidRPr="00112FD0">
              <w:instrText xml:space="preserve"> REF _Ref70696482 \h </w:instrText>
            </w:r>
            <w:r w:rsidR="000B7CBF" w:rsidRPr="00112FD0">
              <w:instrText xml:space="preserve"> \* MERGEFORMAT </w:instrText>
            </w:r>
            <w:r w:rsidRPr="00112FD0">
              <w:fldChar w:fldCharType="separate"/>
            </w:r>
            <w:ins w:id="704" w:author="Petnathean Julled" w:date="2021-07-09T21:18:00Z">
              <w:r w:rsidR="00454CE9" w:rsidRPr="00ED0310">
                <w:rPr>
                  <w:noProof/>
                </w:rPr>
                <w:t xml:space="preserve"> </w:t>
              </w:r>
              <w:r w:rsidR="00454CE9">
                <w:rPr>
                  <w:noProof/>
                </w:rPr>
                <w:t>4</w:t>
              </w:r>
              <w:r w:rsidR="00454CE9">
                <w:rPr>
                  <w:noProof/>
                </w:rPr>
                <w:noBreakHyphen/>
                <w:t>25</w:t>
              </w:r>
            </w:ins>
            <w:del w:id="705" w:author="Petnathean Julled" w:date="2021-07-09T11:13:00Z">
              <w:r w:rsidR="00856E89" w:rsidRPr="00ED0310" w:rsidDel="00437758">
                <w:rPr>
                  <w:noProof/>
                </w:rPr>
                <w:delText xml:space="preserve"> </w:delText>
              </w:r>
              <w:r w:rsidR="00856E89" w:rsidDel="00437758">
                <w:rPr>
                  <w:noProof/>
                </w:rPr>
                <w:delText>4</w:delText>
              </w:r>
              <w:r w:rsidR="00856E89" w:rsidDel="00437758">
                <w:noBreakHyphen/>
              </w:r>
              <w:r w:rsidR="00856E89" w:rsidDel="00437758">
                <w:rPr>
                  <w:noProof/>
                </w:rPr>
                <w:delText>25</w:delText>
              </w:r>
            </w:del>
            <w:r w:rsidRPr="00112FD0">
              <w:fldChar w:fldCharType="end"/>
            </w:r>
          </w:p>
        </w:tc>
        <w:tc>
          <w:tcPr>
            <w:tcW w:w="6868" w:type="dxa"/>
            <w:tcPrChange w:id="706" w:author="Petnathean Julled" w:date="2021-07-09T20:36:00Z">
              <w:tcPr>
                <w:tcW w:w="6946" w:type="dxa"/>
                <w:gridSpan w:val="3"/>
              </w:tcPr>
            </w:tcPrChange>
          </w:tcPr>
          <w:p w14:paraId="3F431ADD" w14:textId="61F1C8E1"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0995 \h </w:instrText>
            </w:r>
            <w:r w:rsidRPr="00112FD0">
              <w:rPr>
                <w:spacing w:val="-8"/>
              </w:rPr>
            </w:r>
            <w:r w:rsidRPr="00112FD0">
              <w:rPr>
                <w:spacing w:val="-8"/>
              </w:rPr>
              <w:fldChar w:fldCharType="separate"/>
            </w:r>
            <w:ins w:id="707" w:author="Petnathean Julled" w:date="2021-07-09T21:18:00Z">
              <w:r w:rsidR="00454CE9" w:rsidRPr="00ED0310">
                <w:t>XML Code Snippet of</w:t>
              </w:r>
              <w:r w:rsidR="00454CE9">
                <w:t xml:space="preserve"> </w:t>
              </w:r>
              <w:proofErr w:type="spellStart"/>
              <w:r w:rsidR="00454CE9" w:rsidRPr="00ED0310">
                <w:t>RegistryStoredQueryRequest</w:t>
              </w:r>
              <w:proofErr w:type="spellEnd"/>
              <w:r w:rsidR="00454CE9" w:rsidRPr="00ED0310">
                <w:t xml:space="preserve"> [ITI-18] Transaction Sample</w:t>
              </w:r>
            </w:ins>
            <w:del w:id="708" w:author="Petnathean Julled" w:date="2021-07-09T11:13:00Z">
              <w:r w:rsidR="00856E89" w:rsidRPr="00ED0310" w:rsidDel="00437758">
                <w:delText>XML Code Snippet of RegistryStoredQueryRequest [ITI-18] Transaction Sample</w:delText>
              </w:r>
            </w:del>
            <w:r w:rsidRPr="00112FD0">
              <w:rPr>
                <w:spacing w:val="-8"/>
              </w:rPr>
              <w:fldChar w:fldCharType="end"/>
            </w:r>
          </w:p>
        </w:tc>
        <w:tc>
          <w:tcPr>
            <w:tcW w:w="753" w:type="dxa"/>
            <w:tcPrChange w:id="709" w:author="Petnathean Julled" w:date="2021-07-09T20:36:00Z">
              <w:tcPr>
                <w:tcW w:w="753" w:type="dxa"/>
                <w:gridSpan w:val="2"/>
              </w:tcPr>
            </w:tcPrChange>
          </w:tcPr>
          <w:p w14:paraId="0C6A57C5" w14:textId="06D7B47F" w:rsidR="00520C42" w:rsidRPr="00112FD0" w:rsidRDefault="000B7CBF" w:rsidP="00112FD0">
            <w:pPr>
              <w:spacing w:line="360" w:lineRule="auto"/>
              <w:jc w:val="thaiDistribute"/>
            </w:pPr>
            <w:r w:rsidRPr="00112FD0">
              <w:fldChar w:fldCharType="begin"/>
            </w:r>
            <w:r w:rsidRPr="00112FD0">
              <w:instrText xml:space="preserve"> PAGEREF _Ref74191076 \h </w:instrText>
            </w:r>
            <w:r w:rsidRPr="00112FD0">
              <w:fldChar w:fldCharType="separate"/>
            </w:r>
            <w:ins w:id="710" w:author="Petnathean Julled" w:date="2021-07-09T21:18:00Z">
              <w:r w:rsidR="00454CE9">
                <w:rPr>
                  <w:noProof/>
                </w:rPr>
                <w:t>64</w:t>
              </w:r>
            </w:ins>
            <w:del w:id="711" w:author="Petnathean Julled" w:date="2021-07-09T11:13:00Z">
              <w:r w:rsidR="002A27EE" w:rsidDel="00437758">
                <w:rPr>
                  <w:noProof/>
                </w:rPr>
                <w:delText>63</w:delText>
              </w:r>
            </w:del>
            <w:r w:rsidRPr="00112FD0">
              <w:fldChar w:fldCharType="end"/>
            </w:r>
          </w:p>
        </w:tc>
      </w:tr>
      <w:tr w:rsidR="000B7CBF" w:rsidRPr="00112FD0" w14:paraId="7ABA9614" w14:textId="77777777" w:rsidTr="00454CE9">
        <w:tc>
          <w:tcPr>
            <w:tcW w:w="895" w:type="dxa"/>
          </w:tcPr>
          <w:p w14:paraId="79B1AC8C" w14:textId="17997450" w:rsidR="00520C42" w:rsidRPr="00112FD0" w:rsidRDefault="00520C42" w:rsidP="00112FD0">
            <w:pPr>
              <w:spacing w:line="360" w:lineRule="auto"/>
              <w:jc w:val="thaiDistribute"/>
            </w:pPr>
            <w:r w:rsidRPr="00112FD0">
              <w:fldChar w:fldCharType="begin"/>
            </w:r>
            <w:r w:rsidRPr="00112FD0">
              <w:instrText xml:space="preserve"> REF _Ref70914739 \h </w:instrText>
            </w:r>
            <w:r w:rsidR="000B7CBF" w:rsidRPr="00112FD0">
              <w:instrText xml:space="preserve"> \* MERGEFORMAT </w:instrText>
            </w:r>
            <w:r w:rsidRPr="00112FD0">
              <w:fldChar w:fldCharType="separate"/>
            </w:r>
            <w:ins w:id="712" w:author="Petnathean Julled" w:date="2021-07-09T21:18:00Z">
              <w:r w:rsidR="00454CE9" w:rsidRPr="007F4E91">
                <w:rPr>
                  <w:noProof/>
                </w:rPr>
                <w:t xml:space="preserve"> </w:t>
              </w:r>
              <w:r w:rsidR="00454CE9">
                <w:rPr>
                  <w:noProof/>
                </w:rPr>
                <w:t>4</w:t>
              </w:r>
              <w:r w:rsidR="00454CE9">
                <w:rPr>
                  <w:noProof/>
                </w:rPr>
                <w:noBreakHyphen/>
                <w:t>26</w:t>
              </w:r>
            </w:ins>
            <w:del w:id="713" w:author="Petnathean Julled" w:date="2021-07-09T11:13:00Z">
              <w:r w:rsidR="00856E89" w:rsidRPr="007F4E91" w:rsidDel="00437758">
                <w:rPr>
                  <w:noProof/>
                </w:rPr>
                <w:delText xml:space="preserve"> </w:delText>
              </w:r>
              <w:r w:rsidR="00856E89" w:rsidDel="00437758">
                <w:rPr>
                  <w:noProof/>
                </w:rPr>
                <w:delText>4</w:delText>
              </w:r>
              <w:r w:rsidR="00856E89" w:rsidDel="00437758">
                <w:noBreakHyphen/>
              </w:r>
              <w:r w:rsidR="00856E89" w:rsidDel="00437758">
                <w:rPr>
                  <w:noProof/>
                </w:rPr>
                <w:delText>26</w:delText>
              </w:r>
            </w:del>
            <w:r w:rsidRPr="00112FD0">
              <w:fldChar w:fldCharType="end"/>
            </w:r>
          </w:p>
        </w:tc>
        <w:tc>
          <w:tcPr>
            <w:tcW w:w="6868" w:type="dxa"/>
          </w:tcPr>
          <w:p w14:paraId="30357F88" w14:textId="558FBC06"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1003 \h </w:instrText>
            </w:r>
            <w:r w:rsidRPr="00112FD0">
              <w:rPr>
                <w:spacing w:val="-8"/>
              </w:rPr>
            </w:r>
            <w:r w:rsidRPr="00112FD0">
              <w:rPr>
                <w:spacing w:val="-8"/>
              </w:rPr>
              <w:fldChar w:fldCharType="separate"/>
            </w:r>
            <w:r w:rsidR="00454CE9" w:rsidRPr="007F4E91">
              <w:t xml:space="preserve">XML Code Snippet of </w:t>
            </w:r>
            <w:proofErr w:type="spellStart"/>
            <w:r w:rsidR="00454CE9" w:rsidRPr="007F4E91">
              <w:t>RegistryStoredQueryResponse</w:t>
            </w:r>
            <w:proofErr w:type="spellEnd"/>
            <w:r w:rsidR="00454CE9" w:rsidRPr="007F4E91">
              <w:t xml:space="preserve"> Transaction Sample</w:t>
            </w:r>
            <w:r w:rsidRPr="00112FD0">
              <w:rPr>
                <w:spacing w:val="-8"/>
              </w:rPr>
              <w:fldChar w:fldCharType="end"/>
            </w:r>
          </w:p>
        </w:tc>
        <w:tc>
          <w:tcPr>
            <w:tcW w:w="753" w:type="dxa"/>
          </w:tcPr>
          <w:p w14:paraId="0F6A43E0" w14:textId="0A35A1DA" w:rsidR="00520C42" w:rsidRPr="00112FD0" w:rsidRDefault="000B7CBF" w:rsidP="00112FD0">
            <w:pPr>
              <w:spacing w:line="360" w:lineRule="auto"/>
              <w:jc w:val="thaiDistribute"/>
            </w:pPr>
            <w:r w:rsidRPr="00112FD0">
              <w:fldChar w:fldCharType="begin"/>
            </w:r>
            <w:r w:rsidRPr="00112FD0">
              <w:instrText xml:space="preserve"> PAGEREF _Ref74191080 \h </w:instrText>
            </w:r>
            <w:r w:rsidRPr="00112FD0">
              <w:fldChar w:fldCharType="separate"/>
            </w:r>
            <w:ins w:id="714" w:author="Petnathean Julled" w:date="2021-07-09T21:18:00Z">
              <w:r w:rsidR="00454CE9">
                <w:rPr>
                  <w:noProof/>
                </w:rPr>
                <w:t>69</w:t>
              </w:r>
            </w:ins>
            <w:del w:id="715" w:author="Petnathean Julled" w:date="2021-07-09T11:13:00Z">
              <w:r w:rsidR="002A27EE" w:rsidDel="00437758">
                <w:rPr>
                  <w:noProof/>
                </w:rPr>
                <w:delText>68</w:delText>
              </w:r>
            </w:del>
            <w:r w:rsidRPr="00112FD0">
              <w:fldChar w:fldCharType="end"/>
            </w:r>
          </w:p>
        </w:tc>
      </w:tr>
      <w:tr w:rsidR="00182FA3" w:rsidRPr="00112FD0" w14:paraId="49CF3E55" w14:textId="77777777" w:rsidTr="00454CE9">
        <w:tc>
          <w:tcPr>
            <w:tcW w:w="895" w:type="dxa"/>
          </w:tcPr>
          <w:p w14:paraId="12A7B754" w14:textId="750FF14F" w:rsidR="00182FA3" w:rsidRPr="00112FD0" w:rsidRDefault="00182FA3" w:rsidP="00112FD0">
            <w:pPr>
              <w:spacing w:line="360" w:lineRule="auto"/>
              <w:jc w:val="thaiDistribute"/>
            </w:pPr>
            <w:r>
              <w:fldChar w:fldCharType="begin"/>
            </w:r>
            <w:r>
              <w:instrText xml:space="preserve"> REF _Ref74246275 \h </w:instrText>
            </w:r>
            <w:r>
              <w:fldChar w:fldCharType="separate"/>
            </w:r>
            <w:ins w:id="716" w:author="Petnathean Julled" w:date="2021-07-09T21:18:00Z">
              <w:r w:rsidR="00454CE9">
                <w:t xml:space="preserve"> </w:t>
              </w:r>
              <w:r w:rsidR="00454CE9">
                <w:rPr>
                  <w:noProof/>
                </w:rPr>
                <w:t>4</w:t>
              </w:r>
              <w:r w:rsidR="00454CE9">
                <w:noBreakHyphen/>
              </w:r>
              <w:r w:rsidR="00454CE9">
                <w:rPr>
                  <w:noProof/>
                </w:rPr>
                <w:t>27</w:t>
              </w:r>
            </w:ins>
            <w:del w:id="71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7</w:delText>
              </w:r>
            </w:del>
            <w:r>
              <w:fldChar w:fldCharType="end"/>
            </w:r>
          </w:p>
        </w:tc>
        <w:tc>
          <w:tcPr>
            <w:tcW w:w="6868" w:type="dxa"/>
          </w:tcPr>
          <w:p w14:paraId="4730BCC0" w14:textId="2B4E10D4" w:rsidR="00182FA3" w:rsidRPr="00112FD0" w:rsidRDefault="00182FA3" w:rsidP="00112FD0">
            <w:pPr>
              <w:spacing w:line="360" w:lineRule="auto"/>
              <w:ind w:left="-116"/>
              <w:rPr>
                <w:spacing w:val="-8"/>
              </w:rPr>
            </w:pPr>
            <w:r>
              <w:rPr>
                <w:spacing w:val="-8"/>
              </w:rPr>
              <w:fldChar w:fldCharType="begin"/>
            </w:r>
            <w:r>
              <w:rPr>
                <w:spacing w:val="-8"/>
              </w:rPr>
              <w:instrText xml:space="preserve"> REF _Ref74284575 \h </w:instrText>
            </w:r>
            <w:r>
              <w:rPr>
                <w:spacing w:val="-8"/>
              </w:rPr>
            </w:r>
            <w:r>
              <w:rPr>
                <w:spacing w:val="-8"/>
              </w:rPr>
              <w:fldChar w:fldCharType="separate"/>
            </w:r>
            <w:r w:rsidR="00454CE9">
              <w:t>The program prompt user to input query type</w:t>
            </w:r>
            <w:r>
              <w:rPr>
                <w:spacing w:val="-8"/>
              </w:rPr>
              <w:fldChar w:fldCharType="end"/>
            </w:r>
          </w:p>
        </w:tc>
        <w:tc>
          <w:tcPr>
            <w:tcW w:w="753" w:type="dxa"/>
          </w:tcPr>
          <w:p w14:paraId="33C5E42C" w14:textId="27FAE6E2" w:rsidR="00182FA3" w:rsidRPr="00112FD0" w:rsidRDefault="00182FA3" w:rsidP="00112FD0">
            <w:pPr>
              <w:spacing w:line="360" w:lineRule="auto"/>
              <w:jc w:val="thaiDistribute"/>
            </w:pPr>
            <w:r>
              <w:fldChar w:fldCharType="begin"/>
            </w:r>
            <w:r>
              <w:instrText xml:space="preserve"> PAGEREF _Ref74284884 \h </w:instrText>
            </w:r>
            <w:r>
              <w:fldChar w:fldCharType="separate"/>
            </w:r>
            <w:ins w:id="718" w:author="Petnathean Julled" w:date="2021-07-09T21:18:00Z">
              <w:r w:rsidR="00454CE9">
                <w:rPr>
                  <w:noProof/>
                </w:rPr>
                <w:t>71</w:t>
              </w:r>
            </w:ins>
            <w:del w:id="719" w:author="Petnathean Julled" w:date="2021-07-09T11:13:00Z">
              <w:r w:rsidR="002A27EE" w:rsidDel="00437758">
                <w:rPr>
                  <w:noProof/>
                </w:rPr>
                <w:delText>70</w:delText>
              </w:r>
            </w:del>
            <w:r>
              <w:fldChar w:fldCharType="end"/>
            </w:r>
          </w:p>
        </w:tc>
      </w:tr>
      <w:tr w:rsidR="000B7CBF" w:rsidRPr="00112FD0" w14:paraId="0D067C1F" w14:textId="77777777" w:rsidTr="00454CE9">
        <w:tc>
          <w:tcPr>
            <w:tcW w:w="895" w:type="dxa"/>
          </w:tcPr>
          <w:p w14:paraId="2F87E427" w14:textId="7FA95224" w:rsidR="00520C42" w:rsidRPr="00112FD0" w:rsidRDefault="00182FA3" w:rsidP="00112FD0">
            <w:pPr>
              <w:spacing w:line="360" w:lineRule="auto"/>
              <w:jc w:val="thaiDistribute"/>
            </w:pPr>
            <w:r>
              <w:fldChar w:fldCharType="begin"/>
            </w:r>
            <w:r>
              <w:instrText xml:space="preserve"> REF _Ref74246289 \h </w:instrText>
            </w:r>
            <w:r>
              <w:fldChar w:fldCharType="separate"/>
            </w:r>
            <w:ins w:id="720" w:author="Petnathean Julled" w:date="2021-07-09T21:18:00Z">
              <w:r w:rsidR="00454CE9">
                <w:t xml:space="preserve"> </w:t>
              </w:r>
              <w:r w:rsidR="00454CE9">
                <w:rPr>
                  <w:noProof/>
                </w:rPr>
                <w:t>4</w:t>
              </w:r>
              <w:r w:rsidR="00454CE9">
                <w:noBreakHyphen/>
              </w:r>
              <w:r w:rsidR="00454CE9">
                <w:rPr>
                  <w:noProof/>
                </w:rPr>
                <w:t>28</w:t>
              </w:r>
            </w:ins>
            <w:del w:id="72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8</w:delText>
              </w:r>
            </w:del>
            <w:r>
              <w:fldChar w:fldCharType="end"/>
            </w:r>
          </w:p>
        </w:tc>
        <w:tc>
          <w:tcPr>
            <w:tcW w:w="6868" w:type="dxa"/>
          </w:tcPr>
          <w:p w14:paraId="0B48863C" w14:textId="551FCE70" w:rsidR="00520C42" w:rsidRPr="00112FD0" w:rsidRDefault="00182FA3" w:rsidP="00112FD0">
            <w:pPr>
              <w:spacing w:line="360" w:lineRule="auto"/>
              <w:ind w:left="-116"/>
              <w:rPr>
                <w:spacing w:val="-8"/>
              </w:rPr>
            </w:pPr>
            <w:r>
              <w:rPr>
                <w:spacing w:val="-8"/>
              </w:rPr>
              <w:fldChar w:fldCharType="begin"/>
            </w:r>
            <w:r>
              <w:rPr>
                <w:spacing w:val="-8"/>
              </w:rPr>
              <w:instrText xml:space="preserve"> REF _Ref74284584 \h </w:instrText>
            </w:r>
            <w:r>
              <w:rPr>
                <w:spacing w:val="-8"/>
              </w:rPr>
            </w:r>
            <w:r>
              <w:rPr>
                <w:spacing w:val="-8"/>
              </w:rPr>
              <w:fldChar w:fldCharType="separate"/>
            </w:r>
            <w:r w:rsidR="00454CE9">
              <w:t>The program prompt user to input essential metadata attribute values</w:t>
            </w:r>
            <w:r>
              <w:rPr>
                <w:spacing w:val="-8"/>
              </w:rPr>
              <w:fldChar w:fldCharType="end"/>
            </w:r>
          </w:p>
        </w:tc>
        <w:tc>
          <w:tcPr>
            <w:tcW w:w="753" w:type="dxa"/>
          </w:tcPr>
          <w:p w14:paraId="78526C02" w14:textId="60E99331" w:rsidR="00520C42" w:rsidRPr="00112FD0" w:rsidRDefault="00182FA3" w:rsidP="00112FD0">
            <w:pPr>
              <w:spacing w:line="360" w:lineRule="auto"/>
              <w:jc w:val="thaiDistribute"/>
            </w:pPr>
            <w:r>
              <w:fldChar w:fldCharType="begin"/>
            </w:r>
            <w:r>
              <w:instrText xml:space="preserve"> PAGEREF _Ref74284889 \h </w:instrText>
            </w:r>
            <w:r>
              <w:fldChar w:fldCharType="separate"/>
            </w:r>
            <w:ins w:id="722" w:author="Petnathean Julled" w:date="2021-07-09T21:18:00Z">
              <w:r w:rsidR="00454CE9">
                <w:rPr>
                  <w:noProof/>
                </w:rPr>
                <w:t>71</w:t>
              </w:r>
            </w:ins>
            <w:del w:id="723" w:author="Petnathean Julled" w:date="2021-07-09T11:13:00Z">
              <w:r w:rsidR="002A27EE" w:rsidDel="00437758">
                <w:rPr>
                  <w:noProof/>
                </w:rPr>
                <w:delText>70</w:delText>
              </w:r>
            </w:del>
            <w:r>
              <w:fldChar w:fldCharType="end"/>
            </w:r>
          </w:p>
        </w:tc>
      </w:tr>
      <w:tr w:rsidR="000B7CBF" w:rsidRPr="00112FD0" w14:paraId="64B4D160" w14:textId="77777777" w:rsidTr="00454CE9">
        <w:tc>
          <w:tcPr>
            <w:tcW w:w="895" w:type="dxa"/>
          </w:tcPr>
          <w:p w14:paraId="5B11FEE7" w14:textId="1DC12564" w:rsidR="00520C42" w:rsidRPr="00112FD0" w:rsidRDefault="00182FA3" w:rsidP="00112FD0">
            <w:pPr>
              <w:spacing w:line="360" w:lineRule="auto"/>
              <w:jc w:val="thaiDistribute"/>
            </w:pPr>
            <w:r>
              <w:fldChar w:fldCharType="begin"/>
            </w:r>
            <w:r>
              <w:instrText xml:space="preserve"> REF _Ref74246303 \h </w:instrText>
            </w:r>
            <w:r>
              <w:fldChar w:fldCharType="separate"/>
            </w:r>
            <w:ins w:id="724" w:author="Petnathean Julled" w:date="2021-07-09T21:18:00Z">
              <w:r w:rsidR="00454CE9">
                <w:t xml:space="preserve"> </w:t>
              </w:r>
              <w:r w:rsidR="00454CE9">
                <w:rPr>
                  <w:noProof/>
                </w:rPr>
                <w:t>4</w:t>
              </w:r>
              <w:r w:rsidR="00454CE9">
                <w:noBreakHyphen/>
              </w:r>
              <w:r w:rsidR="00454CE9">
                <w:rPr>
                  <w:noProof/>
                </w:rPr>
                <w:t>29</w:t>
              </w:r>
            </w:ins>
            <w:del w:id="72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9</w:delText>
              </w:r>
            </w:del>
            <w:r>
              <w:fldChar w:fldCharType="end"/>
            </w:r>
          </w:p>
        </w:tc>
        <w:tc>
          <w:tcPr>
            <w:tcW w:w="6868" w:type="dxa"/>
          </w:tcPr>
          <w:p w14:paraId="5C6CD057" w14:textId="23056488" w:rsidR="00520C42" w:rsidRPr="00112FD0" w:rsidRDefault="00182FA3" w:rsidP="00112FD0">
            <w:pPr>
              <w:spacing w:line="360" w:lineRule="auto"/>
              <w:ind w:left="-116"/>
              <w:rPr>
                <w:spacing w:val="-8"/>
              </w:rPr>
            </w:pPr>
            <w:r>
              <w:rPr>
                <w:spacing w:val="-8"/>
              </w:rPr>
              <w:fldChar w:fldCharType="begin"/>
            </w:r>
            <w:r>
              <w:rPr>
                <w:spacing w:val="-8"/>
              </w:rPr>
              <w:instrText xml:space="preserve"> REF _Ref74284594 \h </w:instrText>
            </w:r>
            <w:r>
              <w:rPr>
                <w:spacing w:val="-8"/>
              </w:rPr>
            </w:r>
            <w:r>
              <w:rPr>
                <w:spacing w:val="-8"/>
              </w:rPr>
              <w:fldChar w:fldCharType="separate"/>
            </w:r>
            <w:r w:rsidR="00454CE9">
              <w:t>The program prompt user to input optional metadata attributes</w:t>
            </w:r>
            <w:r>
              <w:rPr>
                <w:spacing w:val="-8"/>
              </w:rPr>
              <w:fldChar w:fldCharType="end"/>
            </w:r>
          </w:p>
        </w:tc>
        <w:tc>
          <w:tcPr>
            <w:tcW w:w="753" w:type="dxa"/>
          </w:tcPr>
          <w:p w14:paraId="55818414" w14:textId="76628A73" w:rsidR="00520C42" w:rsidRPr="00112FD0" w:rsidRDefault="00182FA3" w:rsidP="00112FD0">
            <w:pPr>
              <w:spacing w:line="360" w:lineRule="auto"/>
              <w:jc w:val="thaiDistribute"/>
            </w:pPr>
            <w:r>
              <w:fldChar w:fldCharType="begin"/>
            </w:r>
            <w:r>
              <w:instrText xml:space="preserve"> PAGEREF _Ref74284892 \h </w:instrText>
            </w:r>
            <w:r>
              <w:fldChar w:fldCharType="separate"/>
            </w:r>
            <w:ins w:id="726" w:author="Petnathean Julled" w:date="2021-07-09T21:18:00Z">
              <w:r w:rsidR="00454CE9">
                <w:rPr>
                  <w:noProof/>
                </w:rPr>
                <w:t>72</w:t>
              </w:r>
            </w:ins>
            <w:del w:id="727" w:author="Petnathean Julled" w:date="2021-07-09T11:13:00Z">
              <w:r w:rsidR="002A27EE" w:rsidDel="00437758">
                <w:rPr>
                  <w:noProof/>
                </w:rPr>
                <w:delText>70</w:delText>
              </w:r>
            </w:del>
            <w:r>
              <w:fldChar w:fldCharType="end"/>
            </w:r>
          </w:p>
        </w:tc>
      </w:tr>
      <w:tr w:rsidR="00182FA3" w:rsidRPr="00112FD0" w14:paraId="32B2695A" w14:textId="77777777" w:rsidTr="00454CE9">
        <w:tc>
          <w:tcPr>
            <w:tcW w:w="895" w:type="dxa"/>
          </w:tcPr>
          <w:p w14:paraId="6DB44683" w14:textId="15C43FFA" w:rsidR="00182FA3" w:rsidRDefault="00182FA3" w:rsidP="00112FD0">
            <w:pPr>
              <w:spacing w:line="360" w:lineRule="auto"/>
              <w:jc w:val="thaiDistribute"/>
            </w:pPr>
            <w:r>
              <w:fldChar w:fldCharType="begin"/>
            </w:r>
            <w:r>
              <w:instrText xml:space="preserve"> REF _Ref74246318 \h </w:instrText>
            </w:r>
            <w:r>
              <w:fldChar w:fldCharType="separate"/>
            </w:r>
            <w:ins w:id="728" w:author="Petnathean Julled" w:date="2021-07-09T21:18:00Z">
              <w:r w:rsidR="00454CE9">
                <w:t xml:space="preserve"> </w:t>
              </w:r>
              <w:r w:rsidR="00454CE9">
                <w:rPr>
                  <w:noProof/>
                </w:rPr>
                <w:t>4</w:t>
              </w:r>
              <w:r w:rsidR="00454CE9">
                <w:noBreakHyphen/>
              </w:r>
              <w:r w:rsidR="00454CE9">
                <w:rPr>
                  <w:noProof/>
                </w:rPr>
                <w:t>30</w:t>
              </w:r>
            </w:ins>
            <w:del w:id="72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0</w:delText>
              </w:r>
            </w:del>
            <w:r>
              <w:fldChar w:fldCharType="end"/>
            </w:r>
          </w:p>
        </w:tc>
        <w:tc>
          <w:tcPr>
            <w:tcW w:w="6868" w:type="dxa"/>
          </w:tcPr>
          <w:p w14:paraId="3801F8F1" w14:textId="313954D6" w:rsidR="00182FA3" w:rsidRPr="00112FD0" w:rsidRDefault="00182FA3" w:rsidP="00112FD0">
            <w:pPr>
              <w:spacing w:line="360" w:lineRule="auto"/>
              <w:ind w:left="-116"/>
              <w:rPr>
                <w:spacing w:val="-8"/>
              </w:rPr>
            </w:pPr>
            <w:r>
              <w:rPr>
                <w:spacing w:val="-8"/>
              </w:rPr>
              <w:fldChar w:fldCharType="begin"/>
            </w:r>
            <w:r>
              <w:rPr>
                <w:spacing w:val="-8"/>
              </w:rPr>
              <w:instrText xml:space="preserve"> REF _Ref74284599 \h </w:instrText>
            </w:r>
            <w:r>
              <w:rPr>
                <w:spacing w:val="-8"/>
              </w:rPr>
            </w:r>
            <w:r>
              <w:rPr>
                <w:spacing w:val="-8"/>
              </w:rPr>
              <w:fldChar w:fldCharType="separate"/>
            </w:r>
            <w:r w:rsidR="00454CE9">
              <w:t>The user chooses to start the query after input all known attributes</w:t>
            </w:r>
            <w:r>
              <w:rPr>
                <w:spacing w:val="-8"/>
              </w:rPr>
              <w:fldChar w:fldCharType="end"/>
            </w:r>
          </w:p>
        </w:tc>
        <w:tc>
          <w:tcPr>
            <w:tcW w:w="753" w:type="dxa"/>
          </w:tcPr>
          <w:p w14:paraId="3EB7F803" w14:textId="46FF1F99" w:rsidR="00182FA3" w:rsidRPr="00112FD0" w:rsidRDefault="00182FA3" w:rsidP="00112FD0">
            <w:pPr>
              <w:spacing w:line="360" w:lineRule="auto"/>
              <w:jc w:val="thaiDistribute"/>
            </w:pPr>
            <w:r>
              <w:fldChar w:fldCharType="begin"/>
            </w:r>
            <w:r>
              <w:instrText xml:space="preserve"> PAGEREF _Ref74284896 \h </w:instrText>
            </w:r>
            <w:r>
              <w:fldChar w:fldCharType="separate"/>
            </w:r>
            <w:ins w:id="730" w:author="Petnathean Julled" w:date="2021-07-09T21:18:00Z">
              <w:r w:rsidR="00454CE9">
                <w:rPr>
                  <w:noProof/>
                </w:rPr>
                <w:t>72</w:t>
              </w:r>
            </w:ins>
            <w:del w:id="731" w:author="Petnathean Julled" w:date="2021-07-09T11:13:00Z">
              <w:r w:rsidR="002A27EE" w:rsidDel="00437758">
                <w:rPr>
                  <w:noProof/>
                </w:rPr>
                <w:delText>71</w:delText>
              </w:r>
            </w:del>
            <w:r>
              <w:fldChar w:fldCharType="end"/>
            </w:r>
          </w:p>
        </w:tc>
      </w:tr>
      <w:tr w:rsidR="00182FA3" w:rsidRPr="00112FD0" w14:paraId="69F0B06A" w14:textId="77777777" w:rsidTr="00454CE9">
        <w:tc>
          <w:tcPr>
            <w:tcW w:w="895" w:type="dxa"/>
          </w:tcPr>
          <w:p w14:paraId="3666253D" w14:textId="24D71AB6" w:rsidR="00182FA3" w:rsidRDefault="00182FA3" w:rsidP="00112FD0">
            <w:pPr>
              <w:spacing w:line="360" w:lineRule="auto"/>
              <w:jc w:val="thaiDistribute"/>
            </w:pPr>
            <w:r>
              <w:fldChar w:fldCharType="begin"/>
            </w:r>
            <w:r>
              <w:instrText xml:space="preserve"> REF _Ref74246122 \h </w:instrText>
            </w:r>
            <w:r>
              <w:fldChar w:fldCharType="separate"/>
            </w:r>
            <w:ins w:id="732" w:author="Petnathean Julled" w:date="2021-07-09T21:18:00Z">
              <w:r w:rsidR="00454CE9" w:rsidRPr="00053715">
                <w:t xml:space="preserve"> </w:t>
              </w:r>
              <w:r w:rsidR="00454CE9">
                <w:rPr>
                  <w:noProof/>
                </w:rPr>
                <w:t>4</w:t>
              </w:r>
              <w:r w:rsidR="00454CE9">
                <w:noBreakHyphen/>
              </w:r>
              <w:r w:rsidR="00454CE9">
                <w:rPr>
                  <w:noProof/>
                </w:rPr>
                <w:t>31</w:t>
              </w:r>
            </w:ins>
            <w:del w:id="733" w:author="Petnathean Julled" w:date="2021-07-09T11:13:00Z">
              <w:r w:rsidR="00856E89" w:rsidRPr="00053715" w:rsidDel="00437758">
                <w:delText xml:space="preserve"> </w:delText>
              </w:r>
              <w:r w:rsidR="00856E89" w:rsidDel="00437758">
                <w:rPr>
                  <w:noProof/>
                </w:rPr>
                <w:delText>4</w:delText>
              </w:r>
              <w:r w:rsidR="00856E89" w:rsidDel="00437758">
                <w:noBreakHyphen/>
              </w:r>
              <w:r w:rsidR="00856E89" w:rsidDel="00437758">
                <w:rPr>
                  <w:noProof/>
                </w:rPr>
                <w:delText>31</w:delText>
              </w:r>
            </w:del>
            <w:r>
              <w:fldChar w:fldCharType="end"/>
            </w:r>
          </w:p>
        </w:tc>
        <w:tc>
          <w:tcPr>
            <w:tcW w:w="6868" w:type="dxa"/>
          </w:tcPr>
          <w:p w14:paraId="07AF650A" w14:textId="0ABDB081"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0 \h </w:instrText>
            </w:r>
            <w:r>
              <w:rPr>
                <w:spacing w:val="-8"/>
              </w:rPr>
            </w:r>
            <w:r>
              <w:rPr>
                <w:spacing w:val="-8"/>
              </w:rPr>
              <w:fldChar w:fldCharType="separate"/>
            </w:r>
            <w:proofErr w:type="spellStart"/>
            <w:r w:rsidR="00454CE9" w:rsidRPr="00053715">
              <w:t>Javascript</w:t>
            </w:r>
            <w:proofErr w:type="spellEnd"/>
            <w:r w:rsidR="00454CE9" w:rsidRPr="00053715">
              <w:t xml:space="preserve"> Code Snippet of XDS Document Consumer Actor</w:t>
            </w:r>
            <w:r>
              <w:rPr>
                <w:spacing w:val="-8"/>
              </w:rPr>
              <w:fldChar w:fldCharType="end"/>
            </w:r>
          </w:p>
        </w:tc>
        <w:tc>
          <w:tcPr>
            <w:tcW w:w="753" w:type="dxa"/>
          </w:tcPr>
          <w:p w14:paraId="6EC3D5DF" w14:textId="01250F46" w:rsidR="00182FA3" w:rsidRPr="00112FD0" w:rsidRDefault="00182FA3" w:rsidP="00112FD0">
            <w:pPr>
              <w:spacing w:line="360" w:lineRule="auto"/>
              <w:jc w:val="thaiDistribute"/>
            </w:pPr>
            <w:r>
              <w:fldChar w:fldCharType="begin"/>
            </w:r>
            <w:r>
              <w:instrText xml:space="preserve"> PAGEREF _Ref74284898 \h </w:instrText>
            </w:r>
            <w:r>
              <w:fldChar w:fldCharType="separate"/>
            </w:r>
            <w:ins w:id="734" w:author="Petnathean Julled" w:date="2021-07-09T21:18:00Z">
              <w:r w:rsidR="00454CE9">
                <w:rPr>
                  <w:noProof/>
                </w:rPr>
                <w:t>87</w:t>
              </w:r>
            </w:ins>
            <w:del w:id="735" w:author="Petnathean Julled" w:date="2021-07-09T11:13:00Z">
              <w:r w:rsidR="002A27EE" w:rsidDel="00437758">
                <w:rPr>
                  <w:noProof/>
                </w:rPr>
                <w:delText>85</w:delText>
              </w:r>
            </w:del>
            <w:r>
              <w:fldChar w:fldCharType="end"/>
            </w:r>
          </w:p>
        </w:tc>
      </w:tr>
      <w:tr w:rsidR="00182FA3" w:rsidRPr="00112FD0" w14:paraId="7C7E4C71" w14:textId="77777777" w:rsidTr="00454CE9">
        <w:tc>
          <w:tcPr>
            <w:tcW w:w="895" w:type="dxa"/>
          </w:tcPr>
          <w:p w14:paraId="2F5D0AB4" w14:textId="6B287721" w:rsidR="00182FA3" w:rsidRDefault="00182FA3" w:rsidP="00112FD0">
            <w:pPr>
              <w:spacing w:line="360" w:lineRule="auto"/>
              <w:jc w:val="thaiDistribute"/>
            </w:pPr>
            <w:r>
              <w:fldChar w:fldCharType="begin"/>
            </w:r>
            <w:r>
              <w:instrText xml:space="preserve"> REF _Ref74252675 \h </w:instrText>
            </w:r>
            <w:r>
              <w:fldChar w:fldCharType="separate"/>
            </w:r>
            <w:ins w:id="736" w:author="Petnathean Julled" w:date="2021-07-09T21:18:00Z">
              <w:r w:rsidR="00454CE9">
                <w:t xml:space="preserve"> </w:t>
              </w:r>
              <w:r w:rsidR="00454CE9">
                <w:rPr>
                  <w:noProof/>
                </w:rPr>
                <w:t>4</w:t>
              </w:r>
              <w:r w:rsidR="00454CE9">
                <w:noBreakHyphen/>
              </w:r>
              <w:r w:rsidR="00454CE9">
                <w:rPr>
                  <w:noProof/>
                </w:rPr>
                <w:t>32</w:t>
              </w:r>
            </w:ins>
            <w:del w:id="73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2</w:delText>
              </w:r>
            </w:del>
            <w:r>
              <w:fldChar w:fldCharType="end"/>
            </w:r>
          </w:p>
        </w:tc>
        <w:tc>
          <w:tcPr>
            <w:tcW w:w="6868" w:type="dxa"/>
          </w:tcPr>
          <w:p w14:paraId="1F7071A3" w14:textId="5E661498"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4 \h </w:instrText>
            </w:r>
            <w:r>
              <w:rPr>
                <w:spacing w:val="-8"/>
              </w:rPr>
            </w:r>
            <w:r>
              <w:rPr>
                <w:spacing w:val="-8"/>
              </w:rPr>
              <w:fldChar w:fldCharType="separate"/>
            </w:r>
            <w:r w:rsidR="00454CE9">
              <w:t>Pseudocode showing the process flow of the XDS Document Registry Actor</w:t>
            </w:r>
            <w:r>
              <w:rPr>
                <w:spacing w:val="-8"/>
              </w:rPr>
              <w:fldChar w:fldCharType="end"/>
            </w:r>
          </w:p>
        </w:tc>
        <w:tc>
          <w:tcPr>
            <w:tcW w:w="753" w:type="dxa"/>
          </w:tcPr>
          <w:p w14:paraId="37C43050" w14:textId="2934B216" w:rsidR="00182FA3" w:rsidRPr="00112FD0" w:rsidRDefault="00182FA3" w:rsidP="00112FD0">
            <w:pPr>
              <w:spacing w:line="360" w:lineRule="auto"/>
              <w:jc w:val="thaiDistribute"/>
            </w:pPr>
            <w:r>
              <w:fldChar w:fldCharType="begin"/>
            </w:r>
            <w:r>
              <w:instrText xml:space="preserve"> PAGEREF _Ref74284902 \h </w:instrText>
            </w:r>
            <w:r>
              <w:fldChar w:fldCharType="separate"/>
            </w:r>
            <w:ins w:id="738" w:author="Petnathean Julled" w:date="2021-07-09T21:18:00Z">
              <w:r w:rsidR="00454CE9">
                <w:rPr>
                  <w:noProof/>
                </w:rPr>
                <w:t>88</w:t>
              </w:r>
            </w:ins>
            <w:del w:id="739" w:author="Petnathean Julled" w:date="2021-07-09T11:13:00Z">
              <w:r w:rsidR="002A27EE" w:rsidDel="00437758">
                <w:rPr>
                  <w:noProof/>
                </w:rPr>
                <w:delText>86</w:delText>
              </w:r>
            </w:del>
            <w:r>
              <w:fldChar w:fldCharType="end"/>
            </w:r>
          </w:p>
        </w:tc>
      </w:tr>
      <w:tr w:rsidR="00182FA3" w:rsidRPr="00112FD0" w14:paraId="2D3543AB" w14:textId="77777777" w:rsidTr="00454CE9">
        <w:tc>
          <w:tcPr>
            <w:tcW w:w="895" w:type="dxa"/>
          </w:tcPr>
          <w:p w14:paraId="74D16397" w14:textId="0A6F23FA" w:rsidR="00182FA3" w:rsidRDefault="00182FA3" w:rsidP="00112FD0">
            <w:pPr>
              <w:spacing w:line="360" w:lineRule="auto"/>
              <w:jc w:val="thaiDistribute"/>
            </w:pPr>
            <w:r>
              <w:fldChar w:fldCharType="begin"/>
            </w:r>
            <w:r>
              <w:instrText xml:space="preserve"> REF _Ref74253701 \h </w:instrText>
            </w:r>
            <w:r>
              <w:fldChar w:fldCharType="separate"/>
            </w:r>
            <w:ins w:id="740" w:author="Petnathean Julled" w:date="2021-07-09T21:18:00Z">
              <w:r w:rsidR="00454CE9">
                <w:t xml:space="preserve"> </w:t>
              </w:r>
              <w:r w:rsidR="00454CE9">
                <w:rPr>
                  <w:noProof/>
                </w:rPr>
                <w:t>4</w:t>
              </w:r>
              <w:r w:rsidR="00454CE9">
                <w:noBreakHyphen/>
              </w:r>
              <w:r w:rsidR="00454CE9">
                <w:rPr>
                  <w:noProof/>
                </w:rPr>
                <w:t>33</w:t>
              </w:r>
            </w:ins>
            <w:del w:id="74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3</w:delText>
              </w:r>
            </w:del>
            <w:r>
              <w:fldChar w:fldCharType="end"/>
            </w:r>
          </w:p>
        </w:tc>
        <w:tc>
          <w:tcPr>
            <w:tcW w:w="6868" w:type="dxa"/>
          </w:tcPr>
          <w:p w14:paraId="1FE693F0" w14:textId="44BAEC6F"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9 \h </w:instrText>
            </w:r>
            <w:r>
              <w:rPr>
                <w:spacing w:val="-8"/>
              </w:rPr>
            </w:r>
            <w:r>
              <w:rPr>
                <w:spacing w:val="-8"/>
              </w:rPr>
              <w:fldChar w:fldCharType="separate"/>
            </w:r>
            <w:r w:rsidR="00454CE9">
              <w:t>The pseudocode showing the process flow of XDS Document Registry Actor for Document Registering Function</w:t>
            </w:r>
            <w:r>
              <w:rPr>
                <w:spacing w:val="-8"/>
              </w:rPr>
              <w:fldChar w:fldCharType="end"/>
            </w:r>
          </w:p>
        </w:tc>
        <w:tc>
          <w:tcPr>
            <w:tcW w:w="753" w:type="dxa"/>
          </w:tcPr>
          <w:p w14:paraId="6BC6303B" w14:textId="61F3C0A0" w:rsidR="00182FA3" w:rsidRPr="00112FD0" w:rsidRDefault="00182FA3" w:rsidP="00112FD0">
            <w:pPr>
              <w:spacing w:line="360" w:lineRule="auto"/>
              <w:jc w:val="thaiDistribute"/>
            </w:pPr>
            <w:r>
              <w:fldChar w:fldCharType="begin"/>
            </w:r>
            <w:r>
              <w:instrText xml:space="preserve"> PAGEREF _Ref74284905 \h </w:instrText>
            </w:r>
            <w:r>
              <w:fldChar w:fldCharType="separate"/>
            </w:r>
            <w:ins w:id="742" w:author="Petnathean Julled" w:date="2021-07-09T21:18:00Z">
              <w:r w:rsidR="00454CE9">
                <w:rPr>
                  <w:noProof/>
                </w:rPr>
                <w:t>89</w:t>
              </w:r>
            </w:ins>
            <w:del w:id="743" w:author="Petnathean Julled" w:date="2021-07-09T11:13:00Z">
              <w:r w:rsidR="002A27EE" w:rsidDel="00437758">
                <w:rPr>
                  <w:noProof/>
                </w:rPr>
                <w:delText>87</w:delText>
              </w:r>
            </w:del>
            <w:r>
              <w:fldChar w:fldCharType="end"/>
            </w:r>
          </w:p>
        </w:tc>
      </w:tr>
      <w:tr w:rsidR="00182FA3" w:rsidRPr="00112FD0" w14:paraId="69630D1A" w14:textId="77777777" w:rsidTr="00490A81">
        <w:trPr>
          <w:trPrChange w:id="744" w:author="Petnathean Julled" w:date="2021-07-09T20:36:00Z">
            <w:trPr>
              <w:gridAfter w:val="0"/>
            </w:trPr>
          </w:trPrChange>
        </w:trPr>
        <w:tc>
          <w:tcPr>
            <w:tcW w:w="895" w:type="dxa"/>
            <w:tcPrChange w:id="745" w:author="Petnathean Julled" w:date="2021-07-09T20:36:00Z">
              <w:tcPr>
                <w:tcW w:w="817" w:type="dxa"/>
                <w:gridSpan w:val="2"/>
              </w:tcPr>
            </w:tcPrChange>
          </w:tcPr>
          <w:p w14:paraId="2DD82970" w14:textId="64C3F261" w:rsidR="00182FA3" w:rsidRDefault="00182FA3" w:rsidP="00112FD0">
            <w:pPr>
              <w:spacing w:line="360" w:lineRule="auto"/>
              <w:jc w:val="thaiDistribute"/>
            </w:pPr>
            <w:r>
              <w:fldChar w:fldCharType="begin"/>
            </w:r>
            <w:r>
              <w:instrText xml:space="preserve"> REF _Ref74253853 \h </w:instrText>
            </w:r>
            <w:r>
              <w:fldChar w:fldCharType="separate"/>
            </w:r>
            <w:ins w:id="746" w:author="Petnathean Julled" w:date="2021-07-09T21:18:00Z">
              <w:r w:rsidR="00454CE9" w:rsidRPr="005B796B">
                <w:t xml:space="preserve"> </w:t>
              </w:r>
              <w:r w:rsidR="00454CE9">
                <w:rPr>
                  <w:noProof/>
                </w:rPr>
                <w:t>4</w:t>
              </w:r>
              <w:r w:rsidR="00454CE9">
                <w:noBreakHyphen/>
              </w:r>
              <w:r w:rsidR="00454CE9">
                <w:rPr>
                  <w:noProof/>
                </w:rPr>
                <w:t>34</w:t>
              </w:r>
            </w:ins>
            <w:del w:id="747" w:author="Petnathean Julled" w:date="2021-07-09T11:13:00Z">
              <w:r w:rsidR="00856E89" w:rsidRPr="005B796B" w:rsidDel="00437758">
                <w:delText xml:space="preserve"> </w:delText>
              </w:r>
              <w:r w:rsidR="00856E89" w:rsidDel="00437758">
                <w:rPr>
                  <w:noProof/>
                </w:rPr>
                <w:delText>4</w:delText>
              </w:r>
              <w:r w:rsidR="00856E89" w:rsidDel="00437758">
                <w:noBreakHyphen/>
              </w:r>
              <w:r w:rsidR="00856E89" w:rsidDel="00437758">
                <w:rPr>
                  <w:noProof/>
                </w:rPr>
                <w:delText>34</w:delText>
              </w:r>
            </w:del>
            <w:r>
              <w:fldChar w:fldCharType="end"/>
            </w:r>
          </w:p>
        </w:tc>
        <w:tc>
          <w:tcPr>
            <w:tcW w:w="6868" w:type="dxa"/>
            <w:tcPrChange w:id="748" w:author="Petnathean Julled" w:date="2021-07-09T20:36:00Z">
              <w:tcPr>
                <w:tcW w:w="6946" w:type="dxa"/>
                <w:gridSpan w:val="3"/>
              </w:tcPr>
            </w:tcPrChange>
          </w:tcPr>
          <w:p w14:paraId="58BA8341" w14:textId="4B3FCF6B" w:rsidR="00182FA3" w:rsidRPr="00112FD0" w:rsidRDefault="00182FA3" w:rsidP="00112FD0">
            <w:pPr>
              <w:spacing w:line="360" w:lineRule="auto"/>
              <w:ind w:left="-116"/>
              <w:rPr>
                <w:spacing w:val="-8"/>
              </w:rPr>
            </w:pPr>
            <w:r>
              <w:rPr>
                <w:spacing w:val="-8"/>
              </w:rPr>
              <w:fldChar w:fldCharType="begin"/>
            </w:r>
            <w:r>
              <w:rPr>
                <w:spacing w:val="-8"/>
              </w:rPr>
              <w:instrText xml:space="preserve"> REF _Ref74284633 \h </w:instrText>
            </w:r>
            <w:r>
              <w:rPr>
                <w:spacing w:val="-8"/>
              </w:rPr>
            </w:r>
            <w:r>
              <w:rPr>
                <w:spacing w:val="-8"/>
              </w:rPr>
              <w:fldChar w:fldCharType="separate"/>
            </w:r>
            <w:proofErr w:type="spellStart"/>
            <w:ins w:id="749" w:author="Petnathean Julled" w:date="2021-07-09T21:18:00Z">
              <w:r w:rsidR="00454CE9" w:rsidRPr="005B796B">
                <w:t>Javascript</w:t>
              </w:r>
              <w:proofErr w:type="spellEnd"/>
              <w:r w:rsidR="00454CE9" w:rsidRPr="005B796B">
                <w:t xml:space="preserve"> Code Snippet of XDS Document Registry Actor</w:t>
              </w:r>
              <w:r w:rsidR="00454CE9">
                <w:br/>
                <w:t>Node Module import declaration and TCP Socket message receiver section</w:t>
              </w:r>
            </w:ins>
            <w:del w:id="750" w:author="Petnathean Julled" w:date="2021-07-09T11:13:00Z">
              <w:r w:rsidR="00856E89" w:rsidRPr="005B796B" w:rsidDel="00437758">
                <w:delText>Javascript Code Snippet of XDS Document Registry Actor</w:delText>
              </w:r>
              <w:r w:rsidR="00856E89" w:rsidDel="00437758">
                <w:br/>
                <w:delText>Node Module import declaration and TCP Socket message receiver section</w:delText>
              </w:r>
            </w:del>
            <w:r>
              <w:rPr>
                <w:spacing w:val="-8"/>
              </w:rPr>
              <w:fldChar w:fldCharType="end"/>
            </w:r>
          </w:p>
        </w:tc>
        <w:tc>
          <w:tcPr>
            <w:tcW w:w="753" w:type="dxa"/>
            <w:tcPrChange w:id="751" w:author="Petnathean Julled" w:date="2021-07-09T20:36:00Z">
              <w:tcPr>
                <w:tcW w:w="753" w:type="dxa"/>
                <w:gridSpan w:val="2"/>
              </w:tcPr>
            </w:tcPrChange>
          </w:tcPr>
          <w:p w14:paraId="064A3F17" w14:textId="62AB3B6E" w:rsidR="00182FA3" w:rsidRPr="00112FD0" w:rsidRDefault="00182FA3" w:rsidP="00112FD0">
            <w:pPr>
              <w:spacing w:line="360" w:lineRule="auto"/>
              <w:jc w:val="thaiDistribute"/>
            </w:pPr>
            <w:r>
              <w:fldChar w:fldCharType="begin"/>
            </w:r>
            <w:r>
              <w:instrText xml:space="preserve"> PAGEREF _Ref74284909 \h </w:instrText>
            </w:r>
            <w:r>
              <w:fldChar w:fldCharType="separate"/>
            </w:r>
            <w:ins w:id="752" w:author="Petnathean Julled" w:date="2021-07-09T21:18:00Z">
              <w:r w:rsidR="00454CE9">
                <w:rPr>
                  <w:noProof/>
                </w:rPr>
                <w:t>90</w:t>
              </w:r>
            </w:ins>
            <w:del w:id="753" w:author="Petnathean Julled" w:date="2021-07-09T11:13:00Z">
              <w:r w:rsidR="002A27EE" w:rsidDel="00437758">
                <w:rPr>
                  <w:noProof/>
                </w:rPr>
                <w:delText>88</w:delText>
              </w:r>
            </w:del>
            <w:r>
              <w:fldChar w:fldCharType="end"/>
            </w:r>
          </w:p>
        </w:tc>
      </w:tr>
      <w:tr w:rsidR="00182FA3" w:rsidRPr="00112FD0" w14:paraId="501372B3" w14:textId="77777777" w:rsidTr="00490A81">
        <w:trPr>
          <w:trPrChange w:id="754" w:author="Petnathean Julled" w:date="2021-07-09T20:36:00Z">
            <w:trPr>
              <w:gridAfter w:val="0"/>
            </w:trPr>
          </w:trPrChange>
        </w:trPr>
        <w:tc>
          <w:tcPr>
            <w:tcW w:w="895" w:type="dxa"/>
            <w:tcPrChange w:id="755" w:author="Petnathean Julled" w:date="2021-07-09T20:36:00Z">
              <w:tcPr>
                <w:tcW w:w="817" w:type="dxa"/>
                <w:gridSpan w:val="2"/>
              </w:tcPr>
            </w:tcPrChange>
          </w:tcPr>
          <w:p w14:paraId="79AC2BB2" w14:textId="4C3654CB" w:rsidR="00182FA3" w:rsidRDefault="00182FA3" w:rsidP="00112FD0">
            <w:pPr>
              <w:spacing w:line="360" w:lineRule="auto"/>
              <w:jc w:val="thaiDistribute"/>
            </w:pPr>
            <w:r>
              <w:lastRenderedPageBreak/>
              <w:fldChar w:fldCharType="begin"/>
            </w:r>
            <w:r>
              <w:instrText xml:space="preserve"> REF _Ref74284173 \h </w:instrText>
            </w:r>
            <w:r>
              <w:fldChar w:fldCharType="separate"/>
            </w:r>
            <w:ins w:id="756" w:author="Petnathean Julled" w:date="2021-07-09T21:18:00Z">
              <w:r w:rsidR="00454CE9" w:rsidRPr="00233A31">
                <w:t xml:space="preserve"> </w:t>
              </w:r>
              <w:r w:rsidR="00454CE9">
                <w:rPr>
                  <w:noProof/>
                </w:rPr>
                <w:t>4</w:t>
              </w:r>
              <w:r w:rsidR="00454CE9">
                <w:noBreakHyphen/>
              </w:r>
              <w:r w:rsidR="00454CE9">
                <w:rPr>
                  <w:noProof/>
                </w:rPr>
                <w:t>35</w:t>
              </w:r>
            </w:ins>
            <w:del w:id="757" w:author="Petnathean Julled" w:date="2021-07-09T11:13:00Z">
              <w:r w:rsidR="00856E89" w:rsidRPr="00233A31" w:rsidDel="00437758">
                <w:delText xml:space="preserve"> </w:delText>
              </w:r>
              <w:r w:rsidR="00856E89" w:rsidDel="00437758">
                <w:rPr>
                  <w:noProof/>
                </w:rPr>
                <w:delText>4</w:delText>
              </w:r>
              <w:r w:rsidR="00856E89" w:rsidDel="00437758">
                <w:noBreakHyphen/>
              </w:r>
              <w:r w:rsidR="00856E89" w:rsidDel="00437758">
                <w:rPr>
                  <w:noProof/>
                </w:rPr>
                <w:delText>35</w:delText>
              </w:r>
            </w:del>
            <w:r>
              <w:fldChar w:fldCharType="end"/>
            </w:r>
          </w:p>
        </w:tc>
        <w:tc>
          <w:tcPr>
            <w:tcW w:w="6868" w:type="dxa"/>
            <w:tcPrChange w:id="758" w:author="Petnathean Julled" w:date="2021-07-09T20:36:00Z">
              <w:tcPr>
                <w:tcW w:w="6946" w:type="dxa"/>
                <w:gridSpan w:val="3"/>
              </w:tcPr>
            </w:tcPrChange>
          </w:tcPr>
          <w:p w14:paraId="5D1553BB" w14:textId="604816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0 \h </w:instrText>
            </w:r>
            <w:r>
              <w:rPr>
                <w:spacing w:val="-8"/>
              </w:rPr>
            </w:r>
            <w:r>
              <w:rPr>
                <w:spacing w:val="-8"/>
              </w:rPr>
              <w:fldChar w:fldCharType="separate"/>
            </w:r>
            <w:ins w:id="759" w:author="Petnathean Julled" w:date="2021-07-09T21:18:00Z">
              <w:r w:rsidR="00454CE9" w:rsidRPr="00233A31">
                <w:t>XDS Document Registry Actor</w:t>
              </w:r>
              <w:r w:rsidR="00454CE9">
                <w:br/>
                <w:t>This section checks if receiving message is ITI-42 or ITI-18 identified by its header</w:t>
              </w:r>
            </w:ins>
            <w:del w:id="760" w:author="Petnathean Julled" w:date="2021-07-09T11:13:00Z">
              <w:r w:rsidR="00856E89" w:rsidRPr="00233A31" w:rsidDel="00437758">
                <w:delText>XDS Document Registry Actor</w:delText>
              </w:r>
              <w:r w:rsidR="00856E89" w:rsidDel="00437758">
                <w:br/>
                <w:delText>This section checks if receiving message is ITI-42 or ITI-18 identified by its header</w:delText>
              </w:r>
            </w:del>
            <w:r>
              <w:rPr>
                <w:spacing w:val="-8"/>
              </w:rPr>
              <w:fldChar w:fldCharType="end"/>
            </w:r>
          </w:p>
        </w:tc>
        <w:tc>
          <w:tcPr>
            <w:tcW w:w="753" w:type="dxa"/>
            <w:tcPrChange w:id="761" w:author="Petnathean Julled" w:date="2021-07-09T20:36:00Z">
              <w:tcPr>
                <w:tcW w:w="753" w:type="dxa"/>
                <w:gridSpan w:val="2"/>
              </w:tcPr>
            </w:tcPrChange>
          </w:tcPr>
          <w:p w14:paraId="163A27BE" w14:textId="26681FAF" w:rsidR="00182FA3" w:rsidRPr="00112FD0" w:rsidRDefault="00182FA3" w:rsidP="00112FD0">
            <w:pPr>
              <w:spacing w:line="360" w:lineRule="auto"/>
              <w:jc w:val="thaiDistribute"/>
            </w:pPr>
            <w:r>
              <w:fldChar w:fldCharType="begin"/>
            </w:r>
            <w:r>
              <w:instrText xml:space="preserve"> PAGEREF _Ref74284915 \h </w:instrText>
            </w:r>
            <w:r>
              <w:fldChar w:fldCharType="separate"/>
            </w:r>
            <w:ins w:id="762" w:author="Petnathean Julled" w:date="2021-07-09T21:18:00Z">
              <w:r w:rsidR="00454CE9">
                <w:rPr>
                  <w:noProof/>
                </w:rPr>
                <w:t>91</w:t>
              </w:r>
            </w:ins>
            <w:del w:id="763" w:author="Petnathean Julled" w:date="2021-07-09T11:13:00Z">
              <w:r w:rsidR="002A27EE" w:rsidDel="00437758">
                <w:rPr>
                  <w:noProof/>
                </w:rPr>
                <w:delText>89</w:delText>
              </w:r>
            </w:del>
            <w:r>
              <w:fldChar w:fldCharType="end"/>
            </w:r>
          </w:p>
        </w:tc>
      </w:tr>
      <w:tr w:rsidR="00182FA3" w:rsidRPr="00112FD0" w14:paraId="12C10DFF" w14:textId="77777777" w:rsidTr="00490A81">
        <w:trPr>
          <w:trPrChange w:id="764" w:author="Petnathean Julled" w:date="2021-07-09T20:36:00Z">
            <w:trPr>
              <w:gridAfter w:val="0"/>
            </w:trPr>
          </w:trPrChange>
        </w:trPr>
        <w:tc>
          <w:tcPr>
            <w:tcW w:w="895" w:type="dxa"/>
            <w:tcPrChange w:id="765" w:author="Petnathean Julled" w:date="2021-07-09T20:36:00Z">
              <w:tcPr>
                <w:tcW w:w="817" w:type="dxa"/>
                <w:gridSpan w:val="2"/>
              </w:tcPr>
            </w:tcPrChange>
          </w:tcPr>
          <w:p w14:paraId="5E64A124" w14:textId="5B5FDC9E" w:rsidR="00182FA3" w:rsidRDefault="00182FA3" w:rsidP="00112FD0">
            <w:pPr>
              <w:spacing w:line="360" w:lineRule="auto"/>
              <w:jc w:val="thaiDistribute"/>
            </w:pPr>
            <w:r>
              <w:fldChar w:fldCharType="begin"/>
            </w:r>
            <w:r>
              <w:instrText xml:space="preserve"> REF _Ref74284176 \h </w:instrText>
            </w:r>
            <w:r>
              <w:fldChar w:fldCharType="separate"/>
            </w:r>
            <w:ins w:id="766" w:author="Petnathean Julled" w:date="2021-07-09T21:18:00Z">
              <w:r w:rsidR="00454CE9" w:rsidRPr="00CD25FB">
                <w:t xml:space="preserve"> </w:t>
              </w:r>
              <w:r w:rsidR="00454CE9">
                <w:rPr>
                  <w:noProof/>
                </w:rPr>
                <w:t>4</w:t>
              </w:r>
              <w:r w:rsidR="00454CE9">
                <w:noBreakHyphen/>
              </w:r>
              <w:r w:rsidR="00454CE9">
                <w:rPr>
                  <w:noProof/>
                </w:rPr>
                <w:t>36</w:t>
              </w:r>
            </w:ins>
            <w:del w:id="767" w:author="Petnathean Julled" w:date="2021-07-09T11:13:00Z">
              <w:r w:rsidR="00856E89" w:rsidRPr="00CD25FB" w:rsidDel="00437758">
                <w:delText xml:space="preserve"> </w:delText>
              </w:r>
              <w:r w:rsidR="00856E89" w:rsidDel="00437758">
                <w:rPr>
                  <w:noProof/>
                </w:rPr>
                <w:delText>4</w:delText>
              </w:r>
              <w:r w:rsidR="00856E89" w:rsidDel="00437758">
                <w:noBreakHyphen/>
              </w:r>
              <w:r w:rsidR="00856E89" w:rsidDel="00437758">
                <w:rPr>
                  <w:noProof/>
                </w:rPr>
                <w:delText>36</w:delText>
              </w:r>
            </w:del>
            <w:r>
              <w:fldChar w:fldCharType="end"/>
            </w:r>
          </w:p>
        </w:tc>
        <w:tc>
          <w:tcPr>
            <w:tcW w:w="6868" w:type="dxa"/>
            <w:tcPrChange w:id="768" w:author="Petnathean Julled" w:date="2021-07-09T20:36:00Z">
              <w:tcPr>
                <w:tcW w:w="6946" w:type="dxa"/>
                <w:gridSpan w:val="3"/>
              </w:tcPr>
            </w:tcPrChange>
          </w:tcPr>
          <w:p w14:paraId="5586D58B" w14:textId="3A6524CA"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5 \h </w:instrText>
            </w:r>
            <w:r>
              <w:rPr>
                <w:spacing w:val="-8"/>
              </w:rPr>
            </w:r>
            <w:r>
              <w:rPr>
                <w:spacing w:val="-8"/>
              </w:rPr>
              <w:fldChar w:fldCharType="separate"/>
            </w:r>
            <w:ins w:id="769" w:author="Petnathean Julled" w:date="2021-07-09T21:18:00Z">
              <w:r w:rsidR="00454CE9" w:rsidRPr="00CD25FB">
                <w:t>XDS Document Registry Actor</w:t>
              </w:r>
              <w:r w:rsidR="00454CE9">
                <w:br/>
                <w:t>Declaration of JSON variable to store all Metadata attributes by its position in the format</w:t>
              </w:r>
            </w:ins>
            <w:del w:id="770" w:author="Petnathean Julled" w:date="2021-07-09T11:13:00Z">
              <w:r w:rsidR="00856E89" w:rsidRPr="00CD25FB" w:rsidDel="00437758">
                <w:delText>XDS Document Registry Actor</w:delText>
              </w:r>
              <w:r w:rsidR="00856E89" w:rsidDel="00437758">
                <w:br/>
                <w:delText>Declaration of JSON variable to store all Metadata attributes by its position in the format</w:delText>
              </w:r>
            </w:del>
            <w:r>
              <w:rPr>
                <w:spacing w:val="-8"/>
              </w:rPr>
              <w:fldChar w:fldCharType="end"/>
            </w:r>
          </w:p>
        </w:tc>
        <w:tc>
          <w:tcPr>
            <w:tcW w:w="753" w:type="dxa"/>
            <w:tcPrChange w:id="771" w:author="Petnathean Julled" w:date="2021-07-09T20:36:00Z">
              <w:tcPr>
                <w:tcW w:w="753" w:type="dxa"/>
                <w:gridSpan w:val="2"/>
              </w:tcPr>
            </w:tcPrChange>
          </w:tcPr>
          <w:p w14:paraId="30BB0BD1" w14:textId="42FD705E" w:rsidR="00182FA3" w:rsidRPr="00112FD0" w:rsidRDefault="00182FA3" w:rsidP="00112FD0">
            <w:pPr>
              <w:spacing w:line="360" w:lineRule="auto"/>
              <w:jc w:val="thaiDistribute"/>
            </w:pPr>
            <w:r>
              <w:fldChar w:fldCharType="begin"/>
            </w:r>
            <w:r>
              <w:instrText xml:space="preserve"> PAGEREF _Ref74284918 \h </w:instrText>
            </w:r>
            <w:r>
              <w:fldChar w:fldCharType="separate"/>
            </w:r>
            <w:ins w:id="772" w:author="Petnathean Julled" w:date="2021-07-09T21:18:00Z">
              <w:r w:rsidR="00454CE9">
                <w:rPr>
                  <w:noProof/>
                </w:rPr>
                <w:t>93</w:t>
              </w:r>
            </w:ins>
            <w:del w:id="773" w:author="Petnathean Julled" w:date="2021-07-09T11:13:00Z">
              <w:r w:rsidR="002A27EE" w:rsidDel="00437758">
                <w:rPr>
                  <w:noProof/>
                </w:rPr>
                <w:delText>91</w:delText>
              </w:r>
            </w:del>
            <w:r>
              <w:fldChar w:fldCharType="end"/>
            </w:r>
          </w:p>
        </w:tc>
      </w:tr>
      <w:tr w:rsidR="00182FA3" w:rsidRPr="00112FD0" w14:paraId="2E77C904" w14:textId="77777777" w:rsidTr="00490A81">
        <w:trPr>
          <w:trPrChange w:id="774" w:author="Petnathean Julled" w:date="2021-07-09T20:36:00Z">
            <w:trPr>
              <w:gridAfter w:val="0"/>
            </w:trPr>
          </w:trPrChange>
        </w:trPr>
        <w:tc>
          <w:tcPr>
            <w:tcW w:w="895" w:type="dxa"/>
            <w:tcPrChange w:id="775" w:author="Petnathean Julled" w:date="2021-07-09T20:36:00Z">
              <w:tcPr>
                <w:tcW w:w="817" w:type="dxa"/>
                <w:gridSpan w:val="2"/>
              </w:tcPr>
            </w:tcPrChange>
          </w:tcPr>
          <w:p w14:paraId="517A0705" w14:textId="0AA4A1E1" w:rsidR="00182FA3" w:rsidRDefault="00182FA3" w:rsidP="00112FD0">
            <w:pPr>
              <w:spacing w:line="360" w:lineRule="auto"/>
              <w:jc w:val="thaiDistribute"/>
            </w:pPr>
            <w:r>
              <w:fldChar w:fldCharType="begin"/>
            </w:r>
            <w:r>
              <w:instrText xml:space="preserve"> REF _Ref74284180 \h </w:instrText>
            </w:r>
            <w:r>
              <w:fldChar w:fldCharType="separate"/>
            </w:r>
            <w:ins w:id="776" w:author="Petnathean Julled" w:date="2021-07-09T21:18:00Z">
              <w:r w:rsidR="00454CE9" w:rsidRPr="003E5BF9">
                <w:t xml:space="preserve"> </w:t>
              </w:r>
              <w:r w:rsidR="00454CE9">
                <w:rPr>
                  <w:noProof/>
                </w:rPr>
                <w:t>4</w:t>
              </w:r>
              <w:r w:rsidR="00454CE9">
                <w:noBreakHyphen/>
              </w:r>
              <w:r w:rsidR="00454CE9">
                <w:rPr>
                  <w:noProof/>
                </w:rPr>
                <w:t>37</w:t>
              </w:r>
            </w:ins>
            <w:del w:id="777" w:author="Petnathean Julled" w:date="2021-07-09T11:13:00Z">
              <w:r w:rsidR="00856E89" w:rsidRPr="003E5BF9" w:rsidDel="00437758">
                <w:delText xml:space="preserve"> </w:delText>
              </w:r>
              <w:r w:rsidR="00856E89" w:rsidDel="00437758">
                <w:rPr>
                  <w:noProof/>
                </w:rPr>
                <w:delText>4</w:delText>
              </w:r>
              <w:r w:rsidR="00856E89" w:rsidDel="00437758">
                <w:noBreakHyphen/>
              </w:r>
              <w:r w:rsidR="00856E89" w:rsidDel="00437758">
                <w:rPr>
                  <w:noProof/>
                </w:rPr>
                <w:delText>37</w:delText>
              </w:r>
            </w:del>
            <w:r>
              <w:fldChar w:fldCharType="end"/>
            </w:r>
          </w:p>
        </w:tc>
        <w:tc>
          <w:tcPr>
            <w:tcW w:w="6868" w:type="dxa"/>
            <w:tcPrChange w:id="778" w:author="Petnathean Julled" w:date="2021-07-09T20:36:00Z">
              <w:tcPr>
                <w:tcW w:w="6946" w:type="dxa"/>
                <w:gridSpan w:val="3"/>
              </w:tcPr>
            </w:tcPrChange>
          </w:tcPr>
          <w:p w14:paraId="516C2062" w14:textId="503C0922" w:rsidR="00182FA3" w:rsidRPr="00112FD0" w:rsidRDefault="00182FA3" w:rsidP="00112FD0">
            <w:pPr>
              <w:spacing w:line="360" w:lineRule="auto"/>
              <w:ind w:left="-116"/>
              <w:rPr>
                <w:spacing w:val="-8"/>
              </w:rPr>
            </w:pPr>
            <w:r>
              <w:rPr>
                <w:spacing w:val="-8"/>
              </w:rPr>
              <w:fldChar w:fldCharType="begin"/>
            </w:r>
            <w:r>
              <w:rPr>
                <w:spacing w:val="-8"/>
              </w:rPr>
              <w:instrText xml:space="preserve"> REF _Ref74284655 \h </w:instrText>
            </w:r>
            <w:r>
              <w:rPr>
                <w:spacing w:val="-8"/>
              </w:rPr>
            </w:r>
            <w:r>
              <w:rPr>
                <w:spacing w:val="-8"/>
              </w:rPr>
              <w:fldChar w:fldCharType="separate"/>
            </w:r>
            <w:ins w:id="779" w:author="Petnathean Julled" w:date="2021-07-09T21:18:00Z">
              <w:r w:rsidR="00454CE9" w:rsidRPr="003E5BF9">
                <w:t>XDS Document Registry Actor</w:t>
              </w:r>
              <w:r w:rsidR="00454CE9">
                <w:br/>
                <w:t>Define variable of each Metadata attribute UUID label following IHE ITI Framework</w:t>
              </w:r>
            </w:ins>
            <w:del w:id="780" w:author="Petnathean Julled" w:date="2021-07-09T11:13:00Z">
              <w:r w:rsidR="00856E89" w:rsidRPr="003E5BF9" w:rsidDel="00437758">
                <w:delText>XDS Document Registry Actor</w:delText>
              </w:r>
              <w:r w:rsidR="00856E89" w:rsidDel="00437758">
                <w:br/>
                <w:delText>Define variable of each Metadata attribute UUID label following IHE ITI Framework</w:delText>
              </w:r>
            </w:del>
            <w:r>
              <w:rPr>
                <w:spacing w:val="-8"/>
              </w:rPr>
              <w:fldChar w:fldCharType="end"/>
            </w:r>
          </w:p>
        </w:tc>
        <w:tc>
          <w:tcPr>
            <w:tcW w:w="753" w:type="dxa"/>
            <w:tcPrChange w:id="781" w:author="Petnathean Julled" w:date="2021-07-09T20:36:00Z">
              <w:tcPr>
                <w:tcW w:w="753" w:type="dxa"/>
                <w:gridSpan w:val="2"/>
              </w:tcPr>
            </w:tcPrChange>
          </w:tcPr>
          <w:p w14:paraId="3C233A13" w14:textId="23D9FE23" w:rsidR="00182FA3" w:rsidRPr="00112FD0" w:rsidRDefault="00182FA3" w:rsidP="00112FD0">
            <w:pPr>
              <w:spacing w:line="360" w:lineRule="auto"/>
              <w:jc w:val="thaiDistribute"/>
            </w:pPr>
            <w:r>
              <w:fldChar w:fldCharType="begin"/>
            </w:r>
            <w:r>
              <w:instrText xml:space="preserve"> PAGEREF _Ref74284922 \h </w:instrText>
            </w:r>
            <w:r>
              <w:fldChar w:fldCharType="separate"/>
            </w:r>
            <w:ins w:id="782" w:author="Petnathean Julled" w:date="2021-07-09T21:18:00Z">
              <w:r w:rsidR="00454CE9">
                <w:rPr>
                  <w:noProof/>
                </w:rPr>
                <w:t>94</w:t>
              </w:r>
            </w:ins>
            <w:del w:id="783" w:author="Petnathean Julled" w:date="2021-07-09T11:13:00Z">
              <w:r w:rsidR="002A27EE" w:rsidDel="00437758">
                <w:rPr>
                  <w:noProof/>
                </w:rPr>
                <w:delText>92</w:delText>
              </w:r>
            </w:del>
            <w:r>
              <w:fldChar w:fldCharType="end"/>
            </w:r>
          </w:p>
        </w:tc>
      </w:tr>
      <w:tr w:rsidR="00182FA3" w:rsidRPr="00112FD0" w14:paraId="22F77F26" w14:textId="77777777" w:rsidTr="00490A81">
        <w:trPr>
          <w:trPrChange w:id="784" w:author="Petnathean Julled" w:date="2021-07-09T20:36:00Z">
            <w:trPr>
              <w:gridAfter w:val="0"/>
            </w:trPr>
          </w:trPrChange>
        </w:trPr>
        <w:tc>
          <w:tcPr>
            <w:tcW w:w="895" w:type="dxa"/>
            <w:tcPrChange w:id="785" w:author="Petnathean Julled" w:date="2021-07-09T20:36:00Z">
              <w:tcPr>
                <w:tcW w:w="817" w:type="dxa"/>
                <w:gridSpan w:val="2"/>
              </w:tcPr>
            </w:tcPrChange>
          </w:tcPr>
          <w:p w14:paraId="00D453DA" w14:textId="68E2EF08" w:rsidR="00182FA3" w:rsidRDefault="00182FA3" w:rsidP="00112FD0">
            <w:pPr>
              <w:spacing w:line="360" w:lineRule="auto"/>
              <w:jc w:val="thaiDistribute"/>
            </w:pPr>
            <w:r>
              <w:fldChar w:fldCharType="begin"/>
            </w:r>
            <w:r>
              <w:instrText xml:space="preserve"> REF _Ref74284184 \h </w:instrText>
            </w:r>
            <w:r>
              <w:fldChar w:fldCharType="separate"/>
            </w:r>
            <w:ins w:id="786" w:author="Petnathean Julled" w:date="2021-07-09T21:18:00Z">
              <w:r w:rsidR="00454CE9" w:rsidRPr="002B7B6D">
                <w:t xml:space="preserve"> </w:t>
              </w:r>
              <w:r w:rsidR="00454CE9">
                <w:rPr>
                  <w:noProof/>
                </w:rPr>
                <w:t>4</w:t>
              </w:r>
              <w:r w:rsidR="00454CE9">
                <w:noBreakHyphen/>
              </w:r>
              <w:r w:rsidR="00454CE9">
                <w:rPr>
                  <w:noProof/>
                </w:rPr>
                <w:t>38</w:t>
              </w:r>
            </w:ins>
            <w:del w:id="787" w:author="Petnathean Julled" w:date="2021-07-09T11:13:00Z">
              <w:r w:rsidR="00856E89" w:rsidRPr="002B7B6D" w:rsidDel="00437758">
                <w:delText xml:space="preserve"> </w:delText>
              </w:r>
              <w:r w:rsidR="00856E89" w:rsidDel="00437758">
                <w:rPr>
                  <w:noProof/>
                </w:rPr>
                <w:delText>4</w:delText>
              </w:r>
              <w:r w:rsidR="00856E89" w:rsidDel="00437758">
                <w:noBreakHyphen/>
              </w:r>
              <w:r w:rsidR="00856E89" w:rsidDel="00437758">
                <w:rPr>
                  <w:noProof/>
                </w:rPr>
                <w:delText>38</w:delText>
              </w:r>
            </w:del>
            <w:r>
              <w:fldChar w:fldCharType="end"/>
            </w:r>
          </w:p>
        </w:tc>
        <w:tc>
          <w:tcPr>
            <w:tcW w:w="6868" w:type="dxa"/>
            <w:tcPrChange w:id="788" w:author="Petnathean Julled" w:date="2021-07-09T20:36:00Z">
              <w:tcPr>
                <w:tcW w:w="6946" w:type="dxa"/>
                <w:gridSpan w:val="3"/>
              </w:tcPr>
            </w:tcPrChange>
          </w:tcPr>
          <w:p w14:paraId="6CA18691" w14:textId="015788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0 \h </w:instrText>
            </w:r>
            <w:r>
              <w:rPr>
                <w:spacing w:val="-8"/>
              </w:rPr>
            </w:r>
            <w:r>
              <w:rPr>
                <w:spacing w:val="-8"/>
              </w:rPr>
              <w:fldChar w:fldCharType="separate"/>
            </w:r>
            <w:ins w:id="789" w:author="Petnathean Julled" w:date="2021-07-09T21:18:00Z">
              <w:r w:rsidR="00454CE9" w:rsidRPr="002B7B6D">
                <w:t>XDS Document Registry Actor</w:t>
              </w:r>
              <w:r w:rsidR="00454CE9">
                <w:br/>
                <w:t>This section interprets and assort Metadata attribute value from ITI-42 to JSON</w:t>
              </w:r>
            </w:ins>
            <w:del w:id="790" w:author="Petnathean Julled" w:date="2021-07-09T11:13:00Z">
              <w:r w:rsidR="00856E89" w:rsidRPr="002B7B6D" w:rsidDel="00437758">
                <w:delText>XDS Document Registry Actor</w:delText>
              </w:r>
              <w:r w:rsidR="00856E89" w:rsidDel="00437758">
                <w:br/>
                <w:delText>This section interprets and assort Metadata attribute value from ITI-42 to JSON</w:delText>
              </w:r>
            </w:del>
            <w:r>
              <w:rPr>
                <w:spacing w:val="-8"/>
              </w:rPr>
              <w:fldChar w:fldCharType="end"/>
            </w:r>
          </w:p>
        </w:tc>
        <w:tc>
          <w:tcPr>
            <w:tcW w:w="753" w:type="dxa"/>
            <w:tcPrChange w:id="791" w:author="Petnathean Julled" w:date="2021-07-09T20:36:00Z">
              <w:tcPr>
                <w:tcW w:w="753" w:type="dxa"/>
                <w:gridSpan w:val="2"/>
              </w:tcPr>
            </w:tcPrChange>
          </w:tcPr>
          <w:p w14:paraId="0BB4679C" w14:textId="05726345" w:rsidR="00182FA3" w:rsidRPr="00112FD0" w:rsidRDefault="00182FA3" w:rsidP="00112FD0">
            <w:pPr>
              <w:spacing w:line="360" w:lineRule="auto"/>
              <w:jc w:val="thaiDistribute"/>
            </w:pPr>
            <w:r>
              <w:fldChar w:fldCharType="begin"/>
            </w:r>
            <w:r>
              <w:instrText xml:space="preserve"> PAGEREF _Ref74284926 \h </w:instrText>
            </w:r>
            <w:r>
              <w:fldChar w:fldCharType="separate"/>
            </w:r>
            <w:ins w:id="792" w:author="Petnathean Julled" w:date="2021-07-09T21:18:00Z">
              <w:r w:rsidR="00454CE9">
                <w:rPr>
                  <w:noProof/>
                </w:rPr>
                <w:t>102</w:t>
              </w:r>
            </w:ins>
            <w:del w:id="793" w:author="Petnathean Julled" w:date="2021-07-09T11:13:00Z">
              <w:r w:rsidR="002A27EE" w:rsidDel="00437758">
                <w:rPr>
                  <w:noProof/>
                </w:rPr>
                <w:delText>100</w:delText>
              </w:r>
            </w:del>
            <w:r>
              <w:fldChar w:fldCharType="end"/>
            </w:r>
          </w:p>
        </w:tc>
      </w:tr>
      <w:tr w:rsidR="00182FA3" w:rsidRPr="00112FD0" w14:paraId="2FC0BF6A" w14:textId="77777777" w:rsidTr="00490A81">
        <w:trPr>
          <w:trPrChange w:id="794" w:author="Petnathean Julled" w:date="2021-07-09T20:36:00Z">
            <w:trPr>
              <w:gridAfter w:val="0"/>
            </w:trPr>
          </w:trPrChange>
        </w:trPr>
        <w:tc>
          <w:tcPr>
            <w:tcW w:w="895" w:type="dxa"/>
            <w:tcPrChange w:id="795" w:author="Petnathean Julled" w:date="2021-07-09T20:36:00Z">
              <w:tcPr>
                <w:tcW w:w="817" w:type="dxa"/>
                <w:gridSpan w:val="2"/>
              </w:tcPr>
            </w:tcPrChange>
          </w:tcPr>
          <w:p w14:paraId="484B66B9" w14:textId="64F8EBE2" w:rsidR="00182FA3" w:rsidRDefault="00182FA3" w:rsidP="00112FD0">
            <w:pPr>
              <w:spacing w:line="360" w:lineRule="auto"/>
              <w:jc w:val="thaiDistribute"/>
            </w:pPr>
            <w:r>
              <w:fldChar w:fldCharType="begin"/>
            </w:r>
            <w:r>
              <w:instrText xml:space="preserve"> REF _Ref74253860 \h </w:instrText>
            </w:r>
            <w:r>
              <w:fldChar w:fldCharType="separate"/>
            </w:r>
            <w:ins w:id="796" w:author="Petnathean Julled" w:date="2021-07-09T21:18:00Z">
              <w:r w:rsidR="00454CE9" w:rsidRPr="0078304A">
                <w:t xml:space="preserve"> </w:t>
              </w:r>
              <w:r w:rsidR="00454CE9">
                <w:rPr>
                  <w:noProof/>
                </w:rPr>
                <w:t>4</w:t>
              </w:r>
              <w:r w:rsidR="00454CE9">
                <w:noBreakHyphen/>
              </w:r>
              <w:r w:rsidR="00454CE9">
                <w:rPr>
                  <w:noProof/>
                </w:rPr>
                <w:t>39</w:t>
              </w:r>
            </w:ins>
            <w:del w:id="797" w:author="Petnathean Julled" w:date="2021-07-09T11:13:00Z">
              <w:r w:rsidR="00856E89" w:rsidRPr="0078304A" w:rsidDel="00437758">
                <w:delText xml:space="preserve"> </w:delText>
              </w:r>
              <w:r w:rsidR="00856E89" w:rsidDel="00437758">
                <w:rPr>
                  <w:noProof/>
                </w:rPr>
                <w:delText>4</w:delText>
              </w:r>
              <w:r w:rsidR="00856E89" w:rsidDel="00437758">
                <w:noBreakHyphen/>
              </w:r>
              <w:r w:rsidR="00856E89" w:rsidDel="00437758">
                <w:rPr>
                  <w:noProof/>
                </w:rPr>
                <w:delText>39</w:delText>
              </w:r>
            </w:del>
            <w:r>
              <w:fldChar w:fldCharType="end"/>
            </w:r>
          </w:p>
        </w:tc>
        <w:tc>
          <w:tcPr>
            <w:tcW w:w="6868" w:type="dxa"/>
            <w:tcPrChange w:id="798" w:author="Petnathean Julled" w:date="2021-07-09T20:36:00Z">
              <w:tcPr>
                <w:tcW w:w="6946" w:type="dxa"/>
                <w:gridSpan w:val="3"/>
              </w:tcPr>
            </w:tcPrChange>
          </w:tcPr>
          <w:p w14:paraId="0FB09343" w14:textId="37A1FA71"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5 \h </w:instrText>
            </w:r>
            <w:r>
              <w:rPr>
                <w:spacing w:val="-8"/>
              </w:rPr>
            </w:r>
            <w:r>
              <w:rPr>
                <w:spacing w:val="-8"/>
              </w:rPr>
              <w:fldChar w:fldCharType="separate"/>
            </w:r>
            <w:ins w:id="799" w:author="Petnathean Julled" w:date="2021-07-09T21:18:00Z">
              <w:r w:rsidR="00454CE9" w:rsidRPr="0078304A">
                <w:t>XDS Document Registry Actor</w:t>
              </w:r>
              <w:r w:rsidR="00454CE9">
                <w:br/>
                <w:t>This section passes JSON into Smart Contract as single string variable</w:t>
              </w:r>
            </w:ins>
            <w:del w:id="800" w:author="Petnathean Julled" w:date="2021-07-09T11:13:00Z">
              <w:r w:rsidR="00856E89" w:rsidRPr="0078304A" w:rsidDel="00437758">
                <w:delText>XDS Document Registry Actor</w:delText>
              </w:r>
              <w:r w:rsidR="00856E89" w:rsidDel="00437758">
                <w:br/>
                <w:delText>This section passes JSON into Smart Contract as single string variable</w:delText>
              </w:r>
            </w:del>
            <w:r>
              <w:rPr>
                <w:spacing w:val="-8"/>
              </w:rPr>
              <w:fldChar w:fldCharType="end"/>
            </w:r>
          </w:p>
        </w:tc>
        <w:tc>
          <w:tcPr>
            <w:tcW w:w="753" w:type="dxa"/>
            <w:tcPrChange w:id="801" w:author="Petnathean Julled" w:date="2021-07-09T20:36:00Z">
              <w:tcPr>
                <w:tcW w:w="753" w:type="dxa"/>
                <w:gridSpan w:val="2"/>
              </w:tcPr>
            </w:tcPrChange>
          </w:tcPr>
          <w:p w14:paraId="040E32D5" w14:textId="29929876" w:rsidR="00182FA3" w:rsidRPr="00112FD0" w:rsidRDefault="00182FA3" w:rsidP="00112FD0">
            <w:pPr>
              <w:spacing w:line="360" w:lineRule="auto"/>
              <w:jc w:val="thaiDistribute"/>
            </w:pPr>
            <w:r>
              <w:fldChar w:fldCharType="begin"/>
            </w:r>
            <w:r>
              <w:instrText xml:space="preserve"> PAGEREF _Ref74284930 \h </w:instrText>
            </w:r>
            <w:r>
              <w:fldChar w:fldCharType="separate"/>
            </w:r>
            <w:ins w:id="802" w:author="Petnathean Julled" w:date="2021-07-09T21:18:00Z">
              <w:r w:rsidR="00454CE9">
                <w:rPr>
                  <w:noProof/>
                </w:rPr>
                <w:t>105</w:t>
              </w:r>
            </w:ins>
            <w:del w:id="803" w:author="Petnathean Julled" w:date="2021-07-09T11:13:00Z">
              <w:r w:rsidR="002A27EE" w:rsidDel="00437758">
                <w:rPr>
                  <w:noProof/>
                </w:rPr>
                <w:delText>103</w:delText>
              </w:r>
            </w:del>
            <w:r>
              <w:fldChar w:fldCharType="end"/>
            </w:r>
          </w:p>
        </w:tc>
      </w:tr>
      <w:tr w:rsidR="00182FA3" w:rsidRPr="00112FD0" w14:paraId="5185200F" w14:textId="77777777" w:rsidTr="00454CE9">
        <w:tc>
          <w:tcPr>
            <w:tcW w:w="895" w:type="dxa"/>
          </w:tcPr>
          <w:p w14:paraId="7B3E65FE" w14:textId="3C7E1F1C" w:rsidR="00182FA3" w:rsidRDefault="00182FA3" w:rsidP="00112FD0">
            <w:pPr>
              <w:spacing w:line="360" w:lineRule="auto"/>
              <w:jc w:val="thaiDistribute"/>
            </w:pPr>
            <w:r>
              <w:fldChar w:fldCharType="begin"/>
            </w:r>
            <w:r>
              <w:instrText xml:space="preserve"> REF _Ref74256754 \h </w:instrText>
            </w:r>
            <w:r>
              <w:fldChar w:fldCharType="separate"/>
            </w:r>
            <w:ins w:id="804" w:author="Petnathean Julled" w:date="2021-07-09T21:18:00Z">
              <w:r w:rsidR="00454CE9">
                <w:t xml:space="preserve"> </w:t>
              </w:r>
              <w:r w:rsidR="00454CE9">
                <w:rPr>
                  <w:noProof/>
                </w:rPr>
                <w:t>4</w:t>
              </w:r>
              <w:r w:rsidR="00454CE9">
                <w:noBreakHyphen/>
              </w:r>
              <w:r w:rsidR="00454CE9">
                <w:rPr>
                  <w:noProof/>
                </w:rPr>
                <w:t>40</w:t>
              </w:r>
            </w:ins>
            <w:del w:id="80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0</w:delText>
              </w:r>
            </w:del>
            <w:r>
              <w:fldChar w:fldCharType="end"/>
            </w:r>
          </w:p>
        </w:tc>
        <w:tc>
          <w:tcPr>
            <w:tcW w:w="6868" w:type="dxa"/>
          </w:tcPr>
          <w:p w14:paraId="23DBCD8B" w14:textId="74C4A21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1 \h </w:instrText>
            </w:r>
            <w:r>
              <w:rPr>
                <w:spacing w:val="-8"/>
              </w:rPr>
            </w:r>
            <w:r>
              <w:rPr>
                <w:spacing w:val="-8"/>
              </w:rPr>
              <w:fldChar w:fldCharType="separate"/>
            </w:r>
            <w:r w:rsidR="00454CE9">
              <w:t xml:space="preserve">Specified gas value </w:t>
            </w:r>
            <w:proofErr w:type="spellStart"/>
            <w:r w:rsidR="00454CE9">
              <w:t>spplying</w:t>
            </w:r>
            <w:proofErr w:type="spellEnd"/>
            <w:r w:rsidR="00454CE9">
              <w:t xml:space="preserve"> Ethereum </w:t>
            </w:r>
            <w:proofErr w:type="spellStart"/>
            <w:r w:rsidR="00454CE9">
              <w:t>Smartcontract</w:t>
            </w:r>
            <w:proofErr w:type="spellEnd"/>
            <w:r w:rsidR="00454CE9">
              <w:t xml:space="preserve"> execution</w:t>
            </w:r>
            <w:r>
              <w:rPr>
                <w:spacing w:val="-8"/>
              </w:rPr>
              <w:fldChar w:fldCharType="end"/>
            </w:r>
          </w:p>
        </w:tc>
        <w:tc>
          <w:tcPr>
            <w:tcW w:w="753" w:type="dxa"/>
          </w:tcPr>
          <w:p w14:paraId="4269022C" w14:textId="3578D3FC" w:rsidR="00182FA3" w:rsidRPr="00112FD0" w:rsidRDefault="00182FA3" w:rsidP="00112FD0">
            <w:pPr>
              <w:spacing w:line="360" w:lineRule="auto"/>
              <w:jc w:val="thaiDistribute"/>
            </w:pPr>
            <w:r>
              <w:fldChar w:fldCharType="begin"/>
            </w:r>
            <w:r>
              <w:instrText xml:space="preserve"> PAGEREF _Ref74284933 \h </w:instrText>
            </w:r>
            <w:r>
              <w:fldChar w:fldCharType="separate"/>
            </w:r>
            <w:ins w:id="806" w:author="Petnathean Julled" w:date="2021-07-09T21:18:00Z">
              <w:r w:rsidR="00454CE9">
                <w:rPr>
                  <w:noProof/>
                </w:rPr>
                <w:t>106</w:t>
              </w:r>
            </w:ins>
            <w:del w:id="807" w:author="Petnathean Julled" w:date="2021-07-09T11:13:00Z">
              <w:r w:rsidR="002A27EE" w:rsidDel="00437758">
                <w:rPr>
                  <w:noProof/>
                </w:rPr>
                <w:delText>104</w:delText>
              </w:r>
            </w:del>
            <w:r>
              <w:fldChar w:fldCharType="end"/>
            </w:r>
          </w:p>
        </w:tc>
      </w:tr>
      <w:tr w:rsidR="00182FA3" w:rsidRPr="00112FD0" w14:paraId="2AD2A992" w14:textId="77777777" w:rsidTr="00454CE9">
        <w:tc>
          <w:tcPr>
            <w:tcW w:w="895" w:type="dxa"/>
          </w:tcPr>
          <w:p w14:paraId="5DEAE607" w14:textId="4D7C3F20" w:rsidR="00182FA3" w:rsidRDefault="00182FA3" w:rsidP="00112FD0">
            <w:pPr>
              <w:spacing w:line="360" w:lineRule="auto"/>
              <w:jc w:val="thaiDistribute"/>
            </w:pPr>
            <w:r>
              <w:fldChar w:fldCharType="begin"/>
            </w:r>
            <w:r>
              <w:instrText xml:space="preserve"> REF _Ref74256626 \h </w:instrText>
            </w:r>
            <w:r>
              <w:fldChar w:fldCharType="separate"/>
            </w:r>
            <w:ins w:id="808" w:author="Petnathean Julled" w:date="2021-07-09T21:18:00Z">
              <w:r w:rsidR="00454CE9">
                <w:t xml:space="preserve"> </w:t>
              </w:r>
              <w:r w:rsidR="00454CE9">
                <w:rPr>
                  <w:noProof/>
                </w:rPr>
                <w:t>4</w:t>
              </w:r>
              <w:r w:rsidR="00454CE9">
                <w:noBreakHyphen/>
              </w:r>
              <w:r w:rsidR="00454CE9">
                <w:rPr>
                  <w:noProof/>
                </w:rPr>
                <w:t>41</w:t>
              </w:r>
            </w:ins>
            <w:del w:id="80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1</w:delText>
              </w:r>
            </w:del>
            <w:r>
              <w:fldChar w:fldCharType="end"/>
            </w:r>
          </w:p>
        </w:tc>
        <w:tc>
          <w:tcPr>
            <w:tcW w:w="6868" w:type="dxa"/>
          </w:tcPr>
          <w:p w14:paraId="17877330" w14:textId="3A659AD0"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6 \h </w:instrText>
            </w:r>
            <w:r>
              <w:rPr>
                <w:spacing w:val="-8"/>
              </w:rPr>
            </w:r>
            <w:r>
              <w:rPr>
                <w:spacing w:val="-8"/>
              </w:rPr>
              <w:fldChar w:fldCharType="separate"/>
            </w:r>
            <w:r w:rsidR="00454CE9">
              <w:t xml:space="preserve">The pseudocode showing the process flow of Document Register </w:t>
            </w:r>
            <w:proofErr w:type="spellStart"/>
            <w:r w:rsidR="00454CE9">
              <w:t>Smartcontract</w:t>
            </w:r>
            <w:proofErr w:type="spellEnd"/>
            <w:r>
              <w:rPr>
                <w:spacing w:val="-8"/>
              </w:rPr>
              <w:fldChar w:fldCharType="end"/>
            </w:r>
          </w:p>
        </w:tc>
        <w:tc>
          <w:tcPr>
            <w:tcW w:w="753" w:type="dxa"/>
          </w:tcPr>
          <w:p w14:paraId="425AA758" w14:textId="4319B591" w:rsidR="00182FA3" w:rsidRPr="00112FD0" w:rsidRDefault="00182FA3" w:rsidP="00112FD0">
            <w:pPr>
              <w:spacing w:line="360" w:lineRule="auto"/>
              <w:jc w:val="thaiDistribute"/>
            </w:pPr>
            <w:r>
              <w:fldChar w:fldCharType="begin"/>
            </w:r>
            <w:r>
              <w:instrText xml:space="preserve"> PAGEREF _Ref74284940 \h </w:instrText>
            </w:r>
            <w:r>
              <w:fldChar w:fldCharType="separate"/>
            </w:r>
            <w:ins w:id="810" w:author="Petnathean Julled" w:date="2021-07-09T21:18:00Z">
              <w:r w:rsidR="00454CE9">
                <w:rPr>
                  <w:noProof/>
                </w:rPr>
                <w:t>106</w:t>
              </w:r>
            </w:ins>
            <w:del w:id="811" w:author="Petnathean Julled" w:date="2021-07-09T11:13:00Z">
              <w:r w:rsidR="002A27EE" w:rsidDel="00437758">
                <w:rPr>
                  <w:noProof/>
                </w:rPr>
                <w:delText>104</w:delText>
              </w:r>
            </w:del>
            <w:r>
              <w:fldChar w:fldCharType="end"/>
            </w:r>
          </w:p>
        </w:tc>
      </w:tr>
      <w:tr w:rsidR="00182FA3" w:rsidRPr="00112FD0" w14:paraId="7CF66849" w14:textId="77777777" w:rsidTr="00490A81">
        <w:trPr>
          <w:trPrChange w:id="812" w:author="Petnathean Julled" w:date="2021-07-09T20:36:00Z">
            <w:trPr>
              <w:gridAfter w:val="0"/>
            </w:trPr>
          </w:trPrChange>
        </w:trPr>
        <w:tc>
          <w:tcPr>
            <w:tcW w:w="895" w:type="dxa"/>
            <w:tcPrChange w:id="813" w:author="Petnathean Julled" w:date="2021-07-09T20:36:00Z">
              <w:tcPr>
                <w:tcW w:w="817" w:type="dxa"/>
                <w:gridSpan w:val="2"/>
              </w:tcPr>
            </w:tcPrChange>
          </w:tcPr>
          <w:p w14:paraId="643DE337" w14:textId="328E932E" w:rsidR="00182FA3" w:rsidRDefault="00182FA3" w:rsidP="00112FD0">
            <w:pPr>
              <w:spacing w:line="360" w:lineRule="auto"/>
              <w:jc w:val="thaiDistribute"/>
            </w:pPr>
            <w:r>
              <w:fldChar w:fldCharType="begin"/>
            </w:r>
            <w:r>
              <w:instrText xml:space="preserve"> REF _Ref70917482 \h </w:instrText>
            </w:r>
            <w:r>
              <w:fldChar w:fldCharType="separate"/>
            </w:r>
            <w:ins w:id="814" w:author="Petnathean Julled" w:date="2021-07-09T21:18:00Z">
              <w:r w:rsidR="00454CE9" w:rsidRPr="001710E0">
                <w:t xml:space="preserve"> </w:t>
              </w:r>
              <w:r w:rsidR="00454CE9">
                <w:rPr>
                  <w:noProof/>
                </w:rPr>
                <w:t>4</w:t>
              </w:r>
              <w:r w:rsidR="00454CE9">
                <w:noBreakHyphen/>
              </w:r>
              <w:r w:rsidR="00454CE9">
                <w:rPr>
                  <w:noProof/>
                </w:rPr>
                <w:t>42</w:t>
              </w:r>
            </w:ins>
            <w:del w:id="815" w:author="Petnathean Julled" w:date="2021-07-09T11:13:00Z">
              <w:r w:rsidR="00856E89" w:rsidRPr="001710E0" w:rsidDel="00437758">
                <w:delText xml:space="preserve"> </w:delText>
              </w:r>
              <w:r w:rsidR="00856E89" w:rsidDel="00437758">
                <w:rPr>
                  <w:noProof/>
                </w:rPr>
                <w:delText>4</w:delText>
              </w:r>
              <w:r w:rsidR="00856E89" w:rsidDel="00437758">
                <w:noBreakHyphen/>
              </w:r>
              <w:r w:rsidR="00856E89" w:rsidDel="00437758">
                <w:rPr>
                  <w:noProof/>
                </w:rPr>
                <w:delText>42</w:delText>
              </w:r>
            </w:del>
            <w:r>
              <w:fldChar w:fldCharType="end"/>
            </w:r>
          </w:p>
        </w:tc>
        <w:tc>
          <w:tcPr>
            <w:tcW w:w="6868" w:type="dxa"/>
            <w:tcPrChange w:id="816" w:author="Petnathean Julled" w:date="2021-07-09T20:36:00Z">
              <w:tcPr>
                <w:tcW w:w="6946" w:type="dxa"/>
                <w:gridSpan w:val="3"/>
              </w:tcPr>
            </w:tcPrChange>
          </w:tcPr>
          <w:p w14:paraId="35429291" w14:textId="284A9B52" w:rsidR="00182FA3" w:rsidRPr="00112FD0" w:rsidRDefault="00182FA3" w:rsidP="00112FD0">
            <w:pPr>
              <w:spacing w:line="360" w:lineRule="auto"/>
              <w:ind w:left="-116"/>
              <w:rPr>
                <w:spacing w:val="-8"/>
              </w:rPr>
            </w:pPr>
            <w:r>
              <w:rPr>
                <w:spacing w:val="-8"/>
              </w:rPr>
              <w:fldChar w:fldCharType="begin"/>
            </w:r>
            <w:r>
              <w:rPr>
                <w:spacing w:val="-8"/>
              </w:rPr>
              <w:instrText xml:space="preserve"> REF _Ref74284683 \h </w:instrText>
            </w:r>
            <w:r>
              <w:rPr>
                <w:spacing w:val="-8"/>
              </w:rPr>
            </w:r>
            <w:r>
              <w:rPr>
                <w:spacing w:val="-8"/>
              </w:rPr>
              <w:fldChar w:fldCharType="separate"/>
            </w:r>
            <w:ins w:id="817" w:author="Petnathean Julled" w:date="2021-07-09T21:18:00Z">
              <w:r w:rsidR="00454CE9" w:rsidRPr="001710E0">
                <w:t xml:space="preserve">Solidity Code Snippet of Smart Contract </w:t>
              </w:r>
              <w:r w:rsidR="00454CE9">
                <w:br/>
              </w:r>
              <w:r w:rsidR="00454CE9">
                <w:rPr>
                  <w:rFonts w:cs="Angsana New"/>
                  <w:szCs w:val="30"/>
                </w:rPr>
                <w:t>(Highlight - green color) related to Document Registering Function</w:t>
              </w:r>
            </w:ins>
            <w:del w:id="818" w:author="Petnathean Julled" w:date="2021-07-09T11:13:00Z">
              <w:r w:rsidR="00856E89" w:rsidRPr="001710E0" w:rsidDel="00437758">
                <w:delText xml:space="preserve">Solidity Code Snippet of Smart Contract </w:delText>
              </w:r>
              <w:r w:rsidR="00856E89" w:rsidDel="00437758">
                <w:br/>
              </w:r>
              <w:r w:rsidR="00856E89" w:rsidDel="00437758">
                <w:rPr>
                  <w:rFonts w:cs="Angsana New"/>
                  <w:szCs w:val="30"/>
                </w:rPr>
                <w:delText>(Highlight - green color) related to Document Registering Function</w:delText>
              </w:r>
            </w:del>
            <w:r>
              <w:rPr>
                <w:spacing w:val="-8"/>
              </w:rPr>
              <w:fldChar w:fldCharType="end"/>
            </w:r>
          </w:p>
        </w:tc>
        <w:tc>
          <w:tcPr>
            <w:tcW w:w="753" w:type="dxa"/>
            <w:tcPrChange w:id="819" w:author="Petnathean Julled" w:date="2021-07-09T20:36:00Z">
              <w:tcPr>
                <w:tcW w:w="753" w:type="dxa"/>
                <w:gridSpan w:val="2"/>
              </w:tcPr>
            </w:tcPrChange>
          </w:tcPr>
          <w:p w14:paraId="55FD997E" w14:textId="09870728" w:rsidR="00182FA3" w:rsidRPr="00112FD0" w:rsidRDefault="00182FA3" w:rsidP="00112FD0">
            <w:pPr>
              <w:spacing w:line="360" w:lineRule="auto"/>
              <w:jc w:val="thaiDistribute"/>
            </w:pPr>
            <w:r>
              <w:fldChar w:fldCharType="begin"/>
            </w:r>
            <w:r>
              <w:instrText xml:space="preserve"> PAGEREF _Ref74284943 \h </w:instrText>
            </w:r>
            <w:r>
              <w:fldChar w:fldCharType="separate"/>
            </w:r>
            <w:ins w:id="820" w:author="Petnathean Julled" w:date="2021-07-09T21:18:00Z">
              <w:r w:rsidR="00454CE9">
                <w:rPr>
                  <w:noProof/>
                </w:rPr>
                <w:t>107</w:t>
              </w:r>
            </w:ins>
            <w:del w:id="821" w:author="Petnathean Julled" w:date="2021-07-09T11:13:00Z">
              <w:r w:rsidR="002A27EE" w:rsidDel="00437758">
                <w:rPr>
                  <w:noProof/>
                </w:rPr>
                <w:delText>105</w:delText>
              </w:r>
            </w:del>
            <w:r>
              <w:fldChar w:fldCharType="end"/>
            </w:r>
          </w:p>
        </w:tc>
      </w:tr>
      <w:tr w:rsidR="00182FA3" w:rsidRPr="00112FD0" w14:paraId="48AB36DF" w14:textId="77777777" w:rsidTr="00490A81">
        <w:trPr>
          <w:trPrChange w:id="822" w:author="Petnathean Julled" w:date="2021-07-09T20:36:00Z">
            <w:trPr>
              <w:gridAfter w:val="0"/>
            </w:trPr>
          </w:trPrChange>
        </w:trPr>
        <w:tc>
          <w:tcPr>
            <w:tcW w:w="895" w:type="dxa"/>
            <w:tcPrChange w:id="823" w:author="Petnathean Julled" w:date="2021-07-09T20:36:00Z">
              <w:tcPr>
                <w:tcW w:w="817" w:type="dxa"/>
                <w:gridSpan w:val="2"/>
              </w:tcPr>
            </w:tcPrChange>
          </w:tcPr>
          <w:p w14:paraId="6511F641" w14:textId="22B11C69" w:rsidR="00182FA3" w:rsidRDefault="00182FA3" w:rsidP="00112FD0">
            <w:pPr>
              <w:spacing w:line="360" w:lineRule="auto"/>
              <w:jc w:val="thaiDistribute"/>
            </w:pPr>
            <w:r>
              <w:fldChar w:fldCharType="begin"/>
            </w:r>
            <w:r>
              <w:instrText xml:space="preserve"> REF _Ref74257922 \h </w:instrText>
            </w:r>
            <w:r>
              <w:fldChar w:fldCharType="separate"/>
            </w:r>
            <w:ins w:id="824" w:author="Petnathean Julled" w:date="2021-07-09T21:18:00Z">
              <w:r w:rsidR="00454CE9" w:rsidRPr="00331C9F">
                <w:t xml:space="preserve"> </w:t>
              </w:r>
              <w:r w:rsidR="00454CE9">
                <w:rPr>
                  <w:noProof/>
                </w:rPr>
                <w:t>4</w:t>
              </w:r>
              <w:r w:rsidR="00454CE9">
                <w:noBreakHyphen/>
              </w:r>
              <w:r w:rsidR="00454CE9">
                <w:rPr>
                  <w:noProof/>
                </w:rPr>
                <w:t>43</w:t>
              </w:r>
            </w:ins>
            <w:del w:id="825" w:author="Petnathean Julled" w:date="2021-07-09T11:13:00Z">
              <w:r w:rsidR="00856E89" w:rsidRPr="00331C9F" w:rsidDel="00437758">
                <w:delText xml:space="preserve"> </w:delText>
              </w:r>
              <w:r w:rsidR="00856E89" w:rsidDel="00437758">
                <w:rPr>
                  <w:noProof/>
                </w:rPr>
                <w:delText>4</w:delText>
              </w:r>
              <w:r w:rsidR="00856E89" w:rsidDel="00437758">
                <w:noBreakHyphen/>
              </w:r>
              <w:r w:rsidR="00856E89" w:rsidDel="00437758">
                <w:rPr>
                  <w:noProof/>
                </w:rPr>
                <w:delText>43</w:delText>
              </w:r>
            </w:del>
            <w:r>
              <w:fldChar w:fldCharType="end"/>
            </w:r>
          </w:p>
        </w:tc>
        <w:tc>
          <w:tcPr>
            <w:tcW w:w="6868" w:type="dxa"/>
            <w:tcPrChange w:id="826" w:author="Petnathean Julled" w:date="2021-07-09T20:36:00Z">
              <w:tcPr>
                <w:tcW w:w="6946" w:type="dxa"/>
                <w:gridSpan w:val="3"/>
              </w:tcPr>
            </w:tcPrChange>
          </w:tcPr>
          <w:p w14:paraId="7D211931" w14:textId="245B5E56"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0 \h </w:instrText>
            </w:r>
            <w:r>
              <w:rPr>
                <w:spacing w:val="-8"/>
              </w:rPr>
            </w:r>
            <w:r>
              <w:rPr>
                <w:spacing w:val="-8"/>
              </w:rPr>
              <w:fldChar w:fldCharType="separate"/>
            </w:r>
            <w:ins w:id="827" w:author="Petnathean Julled" w:date="2021-07-09T21:18:00Z">
              <w:r w:rsidR="00454CE9" w:rsidRPr="00331C9F">
                <w:t>XDS Document Registry Actor</w:t>
              </w:r>
              <w:r w:rsidR="00454CE9">
                <w:br/>
                <w:t>Define variable of query request type UUID label following IHE ITI Framework</w:t>
              </w:r>
            </w:ins>
            <w:del w:id="828" w:author="Petnathean Julled" w:date="2021-07-09T11:13:00Z">
              <w:r w:rsidR="00856E89" w:rsidRPr="00331C9F" w:rsidDel="00437758">
                <w:delText>XDS Document Registry Actor</w:delText>
              </w:r>
              <w:r w:rsidR="00856E89" w:rsidDel="00437758">
                <w:br/>
                <w:delText>Define variable of query request type UUID label following IHE ITI Framework</w:delText>
              </w:r>
            </w:del>
            <w:r>
              <w:rPr>
                <w:spacing w:val="-8"/>
              </w:rPr>
              <w:fldChar w:fldCharType="end"/>
            </w:r>
          </w:p>
        </w:tc>
        <w:tc>
          <w:tcPr>
            <w:tcW w:w="753" w:type="dxa"/>
            <w:tcPrChange w:id="829" w:author="Petnathean Julled" w:date="2021-07-09T20:36:00Z">
              <w:tcPr>
                <w:tcW w:w="753" w:type="dxa"/>
                <w:gridSpan w:val="2"/>
              </w:tcPr>
            </w:tcPrChange>
          </w:tcPr>
          <w:p w14:paraId="79D0571F" w14:textId="64251622" w:rsidR="00182FA3" w:rsidRPr="00112FD0" w:rsidRDefault="00182FA3" w:rsidP="00112FD0">
            <w:pPr>
              <w:spacing w:line="360" w:lineRule="auto"/>
              <w:jc w:val="thaiDistribute"/>
            </w:pPr>
            <w:r>
              <w:fldChar w:fldCharType="begin"/>
            </w:r>
            <w:r>
              <w:instrText xml:space="preserve"> PAGEREF _Ref74284945 \h </w:instrText>
            </w:r>
            <w:r>
              <w:fldChar w:fldCharType="separate"/>
            </w:r>
            <w:ins w:id="830" w:author="Petnathean Julled" w:date="2021-07-09T21:18:00Z">
              <w:r w:rsidR="00454CE9">
                <w:rPr>
                  <w:noProof/>
                </w:rPr>
                <w:t>108</w:t>
              </w:r>
            </w:ins>
            <w:del w:id="831" w:author="Petnathean Julled" w:date="2021-07-09T11:13:00Z">
              <w:r w:rsidR="002A27EE" w:rsidDel="00437758">
                <w:rPr>
                  <w:noProof/>
                </w:rPr>
                <w:delText>106</w:delText>
              </w:r>
            </w:del>
            <w:r>
              <w:fldChar w:fldCharType="end"/>
            </w:r>
          </w:p>
        </w:tc>
      </w:tr>
      <w:tr w:rsidR="00182FA3" w:rsidRPr="00112FD0" w14:paraId="73E13749" w14:textId="77777777" w:rsidTr="00454CE9">
        <w:tc>
          <w:tcPr>
            <w:tcW w:w="895" w:type="dxa"/>
          </w:tcPr>
          <w:p w14:paraId="005A3191" w14:textId="7F9BB3AB" w:rsidR="00182FA3" w:rsidRDefault="00182FA3" w:rsidP="00112FD0">
            <w:pPr>
              <w:spacing w:line="360" w:lineRule="auto"/>
              <w:jc w:val="thaiDistribute"/>
            </w:pPr>
            <w:r>
              <w:fldChar w:fldCharType="begin"/>
            </w:r>
            <w:r>
              <w:instrText xml:space="preserve"> REF _Ref74271688 \h </w:instrText>
            </w:r>
            <w:r>
              <w:fldChar w:fldCharType="separate"/>
            </w:r>
            <w:ins w:id="832" w:author="Petnathean Julled" w:date="2021-07-09T21:18:00Z">
              <w:r w:rsidR="00454CE9">
                <w:t xml:space="preserve"> </w:t>
              </w:r>
              <w:r w:rsidR="00454CE9">
                <w:rPr>
                  <w:noProof/>
                </w:rPr>
                <w:t>4</w:t>
              </w:r>
              <w:r w:rsidR="00454CE9">
                <w:noBreakHyphen/>
              </w:r>
              <w:r w:rsidR="00454CE9">
                <w:rPr>
                  <w:noProof/>
                </w:rPr>
                <w:t>44</w:t>
              </w:r>
            </w:ins>
            <w:del w:id="83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4</w:delText>
              </w:r>
            </w:del>
            <w:r>
              <w:fldChar w:fldCharType="end"/>
            </w:r>
          </w:p>
        </w:tc>
        <w:tc>
          <w:tcPr>
            <w:tcW w:w="6868" w:type="dxa"/>
          </w:tcPr>
          <w:p w14:paraId="1F2C3E4D" w14:textId="5FEB705E"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6 \h </w:instrText>
            </w:r>
            <w:r>
              <w:rPr>
                <w:spacing w:val="-8"/>
              </w:rPr>
            </w:r>
            <w:r>
              <w:rPr>
                <w:spacing w:val="-8"/>
              </w:rPr>
              <w:fldChar w:fldCharType="separate"/>
            </w:r>
            <w:r w:rsidR="00454CE9">
              <w:t xml:space="preserve">The process flow for the native-side </w:t>
            </w:r>
            <w:proofErr w:type="spellStart"/>
            <w:r w:rsidR="00454CE9">
              <w:t>Javasceipt</w:t>
            </w:r>
            <w:proofErr w:type="spellEnd"/>
            <w:r w:rsidR="00454CE9">
              <w:t xml:space="preserve"> program</w:t>
            </w:r>
            <w:r>
              <w:rPr>
                <w:spacing w:val="-8"/>
              </w:rPr>
              <w:fldChar w:fldCharType="end"/>
            </w:r>
          </w:p>
        </w:tc>
        <w:tc>
          <w:tcPr>
            <w:tcW w:w="753" w:type="dxa"/>
          </w:tcPr>
          <w:p w14:paraId="7F5ED368" w14:textId="24CFA0C8" w:rsidR="00182FA3" w:rsidRPr="00112FD0" w:rsidRDefault="00182FA3" w:rsidP="00112FD0">
            <w:pPr>
              <w:spacing w:line="360" w:lineRule="auto"/>
              <w:jc w:val="thaiDistribute"/>
            </w:pPr>
            <w:r>
              <w:fldChar w:fldCharType="begin"/>
            </w:r>
            <w:r>
              <w:instrText xml:space="preserve"> PAGEREF _Ref74284948 \h </w:instrText>
            </w:r>
            <w:r>
              <w:fldChar w:fldCharType="separate"/>
            </w:r>
            <w:ins w:id="834" w:author="Petnathean Julled" w:date="2021-07-09T21:18:00Z">
              <w:r w:rsidR="00454CE9">
                <w:rPr>
                  <w:noProof/>
                </w:rPr>
                <w:t>108</w:t>
              </w:r>
            </w:ins>
            <w:del w:id="835" w:author="Petnathean Julled" w:date="2021-07-09T11:13:00Z">
              <w:r w:rsidR="002A27EE" w:rsidDel="00437758">
                <w:rPr>
                  <w:noProof/>
                </w:rPr>
                <w:delText>106</w:delText>
              </w:r>
            </w:del>
            <w:r>
              <w:fldChar w:fldCharType="end"/>
            </w:r>
          </w:p>
        </w:tc>
      </w:tr>
      <w:tr w:rsidR="00182FA3" w:rsidRPr="00112FD0" w14:paraId="320F9EFC" w14:textId="77777777" w:rsidTr="00490A81">
        <w:trPr>
          <w:trPrChange w:id="836" w:author="Petnathean Julled" w:date="2021-07-09T20:36:00Z">
            <w:trPr>
              <w:gridAfter w:val="0"/>
            </w:trPr>
          </w:trPrChange>
        </w:trPr>
        <w:tc>
          <w:tcPr>
            <w:tcW w:w="895" w:type="dxa"/>
            <w:tcPrChange w:id="837" w:author="Petnathean Julled" w:date="2021-07-09T20:36:00Z">
              <w:tcPr>
                <w:tcW w:w="817" w:type="dxa"/>
                <w:gridSpan w:val="2"/>
              </w:tcPr>
            </w:tcPrChange>
          </w:tcPr>
          <w:p w14:paraId="1213467C" w14:textId="1348AAEC" w:rsidR="00182FA3" w:rsidRDefault="00182FA3" w:rsidP="00112FD0">
            <w:pPr>
              <w:spacing w:line="360" w:lineRule="auto"/>
              <w:jc w:val="thaiDistribute"/>
            </w:pPr>
            <w:r>
              <w:fldChar w:fldCharType="begin"/>
            </w:r>
            <w:r>
              <w:instrText xml:space="preserve"> REF _Ref74257932 \h </w:instrText>
            </w:r>
            <w:r>
              <w:fldChar w:fldCharType="separate"/>
            </w:r>
            <w:ins w:id="838" w:author="Petnathean Julled" w:date="2021-07-09T21:18:00Z">
              <w:r w:rsidR="00454CE9" w:rsidRPr="004D75CD">
                <w:t xml:space="preserve"> </w:t>
              </w:r>
              <w:r w:rsidR="00454CE9">
                <w:rPr>
                  <w:noProof/>
                </w:rPr>
                <w:t>4</w:t>
              </w:r>
              <w:r w:rsidR="00454CE9">
                <w:noBreakHyphen/>
              </w:r>
              <w:r w:rsidR="00454CE9">
                <w:rPr>
                  <w:noProof/>
                </w:rPr>
                <w:t>45</w:t>
              </w:r>
            </w:ins>
            <w:del w:id="839" w:author="Petnathean Julled" w:date="2021-07-09T11:13:00Z">
              <w:r w:rsidR="00856E89" w:rsidRPr="004D75CD" w:rsidDel="00437758">
                <w:delText xml:space="preserve"> </w:delText>
              </w:r>
              <w:r w:rsidR="00856E89" w:rsidDel="00437758">
                <w:rPr>
                  <w:noProof/>
                </w:rPr>
                <w:delText>4</w:delText>
              </w:r>
              <w:r w:rsidR="00856E89" w:rsidDel="00437758">
                <w:noBreakHyphen/>
              </w:r>
              <w:r w:rsidR="00856E89" w:rsidDel="00437758">
                <w:rPr>
                  <w:noProof/>
                </w:rPr>
                <w:delText>45</w:delText>
              </w:r>
            </w:del>
            <w:r>
              <w:fldChar w:fldCharType="end"/>
            </w:r>
          </w:p>
        </w:tc>
        <w:tc>
          <w:tcPr>
            <w:tcW w:w="6868" w:type="dxa"/>
            <w:tcPrChange w:id="840" w:author="Petnathean Julled" w:date="2021-07-09T20:36:00Z">
              <w:tcPr>
                <w:tcW w:w="6946" w:type="dxa"/>
                <w:gridSpan w:val="3"/>
              </w:tcPr>
            </w:tcPrChange>
          </w:tcPr>
          <w:p w14:paraId="0883C4FD" w14:textId="46B1EAAB" w:rsidR="00182FA3" w:rsidRPr="00112FD0" w:rsidRDefault="00182FA3" w:rsidP="00112FD0">
            <w:pPr>
              <w:spacing w:line="360" w:lineRule="auto"/>
              <w:ind w:left="-116"/>
              <w:rPr>
                <w:spacing w:val="-8"/>
              </w:rPr>
            </w:pPr>
            <w:r>
              <w:rPr>
                <w:spacing w:val="-8"/>
              </w:rPr>
              <w:fldChar w:fldCharType="begin"/>
            </w:r>
            <w:r>
              <w:rPr>
                <w:spacing w:val="-8"/>
              </w:rPr>
              <w:instrText xml:space="preserve"> REF _Ref74284708 \h </w:instrText>
            </w:r>
            <w:r>
              <w:rPr>
                <w:spacing w:val="-8"/>
              </w:rPr>
            </w:r>
            <w:r>
              <w:rPr>
                <w:spacing w:val="-8"/>
              </w:rPr>
              <w:fldChar w:fldCharType="separate"/>
            </w:r>
            <w:ins w:id="841" w:author="Petnathean Julled" w:date="2021-07-09T21:18:00Z">
              <w:r w:rsidR="00454CE9" w:rsidRPr="004D75CD">
                <w:t>XDS Document Registry Actor</w:t>
              </w:r>
              <w:r w:rsidR="00454CE9">
                <w:br/>
                <w:t>Identify query request type following received ITI-18 header and assort search keyword</w:t>
              </w:r>
            </w:ins>
            <w:del w:id="842" w:author="Petnathean Julled" w:date="2021-07-09T11:13:00Z">
              <w:r w:rsidR="00856E89" w:rsidRPr="004D75CD" w:rsidDel="00437758">
                <w:delText>XDS Document Registry Actor</w:delText>
              </w:r>
              <w:r w:rsidR="00856E89" w:rsidDel="00437758">
                <w:br/>
                <w:delText>Identify query request type following received ITI-18 header and assort search keyword</w:delText>
              </w:r>
            </w:del>
            <w:r>
              <w:rPr>
                <w:spacing w:val="-8"/>
              </w:rPr>
              <w:fldChar w:fldCharType="end"/>
            </w:r>
          </w:p>
        </w:tc>
        <w:tc>
          <w:tcPr>
            <w:tcW w:w="753" w:type="dxa"/>
            <w:tcPrChange w:id="843" w:author="Petnathean Julled" w:date="2021-07-09T20:36:00Z">
              <w:tcPr>
                <w:tcW w:w="753" w:type="dxa"/>
                <w:gridSpan w:val="2"/>
              </w:tcPr>
            </w:tcPrChange>
          </w:tcPr>
          <w:p w14:paraId="4228CB64" w14:textId="207D3391" w:rsidR="00182FA3" w:rsidRPr="00112FD0" w:rsidRDefault="00182FA3" w:rsidP="00112FD0">
            <w:pPr>
              <w:spacing w:line="360" w:lineRule="auto"/>
              <w:jc w:val="thaiDistribute"/>
            </w:pPr>
            <w:r>
              <w:fldChar w:fldCharType="begin"/>
            </w:r>
            <w:r>
              <w:instrText xml:space="preserve"> PAGEREF _Ref74284951 \h </w:instrText>
            </w:r>
            <w:r>
              <w:fldChar w:fldCharType="separate"/>
            </w:r>
            <w:ins w:id="844" w:author="Petnathean Julled" w:date="2021-07-09T21:18:00Z">
              <w:r w:rsidR="00454CE9">
                <w:rPr>
                  <w:noProof/>
                </w:rPr>
                <w:t>112</w:t>
              </w:r>
            </w:ins>
            <w:del w:id="845" w:author="Petnathean Julled" w:date="2021-07-09T11:13:00Z">
              <w:r w:rsidR="002A27EE" w:rsidDel="00437758">
                <w:rPr>
                  <w:noProof/>
                </w:rPr>
                <w:delText>110</w:delText>
              </w:r>
            </w:del>
            <w:r>
              <w:fldChar w:fldCharType="end"/>
            </w:r>
          </w:p>
        </w:tc>
      </w:tr>
      <w:tr w:rsidR="00182FA3" w:rsidRPr="00112FD0" w14:paraId="011326A3" w14:textId="77777777" w:rsidTr="00490A81">
        <w:trPr>
          <w:trPrChange w:id="846" w:author="Petnathean Julled" w:date="2021-07-09T20:36:00Z">
            <w:trPr>
              <w:gridAfter w:val="0"/>
            </w:trPr>
          </w:trPrChange>
        </w:trPr>
        <w:tc>
          <w:tcPr>
            <w:tcW w:w="895" w:type="dxa"/>
            <w:tcPrChange w:id="847" w:author="Petnathean Julled" w:date="2021-07-09T20:36:00Z">
              <w:tcPr>
                <w:tcW w:w="817" w:type="dxa"/>
                <w:gridSpan w:val="2"/>
              </w:tcPr>
            </w:tcPrChange>
          </w:tcPr>
          <w:p w14:paraId="7402AE1B" w14:textId="65D1E6B1" w:rsidR="00182FA3" w:rsidRDefault="00182FA3" w:rsidP="00112FD0">
            <w:pPr>
              <w:spacing w:line="360" w:lineRule="auto"/>
              <w:jc w:val="thaiDistribute"/>
            </w:pPr>
            <w:r>
              <w:fldChar w:fldCharType="begin"/>
            </w:r>
            <w:r>
              <w:instrText xml:space="preserve"> REF _Ref74284269 \h </w:instrText>
            </w:r>
            <w:r>
              <w:fldChar w:fldCharType="separate"/>
            </w:r>
            <w:ins w:id="848" w:author="Petnathean Julled" w:date="2021-07-09T21:18:00Z">
              <w:r w:rsidR="00454CE9" w:rsidRPr="00F1584B">
                <w:t xml:space="preserve"> </w:t>
              </w:r>
              <w:r w:rsidR="00454CE9">
                <w:rPr>
                  <w:noProof/>
                </w:rPr>
                <w:t>4</w:t>
              </w:r>
              <w:r w:rsidR="00454CE9">
                <w:noBreakHyphen/>
              </w:r>
              <w:r w:rsidR="00454CE9">
                <w:rPr>
                  <w:noProof/>
                </w:rPr>
                <w:t>46</w:t>
              </w:r>
            </w:ins>
            <w:del w:id="849" w:author="Petnathean Julled" w:date="2021-07-09T11:13:00Z">
              <w:r w:rsidR="00856E89" w:rsidRPr="00F1584B" w:rsidDel="00437758">
                <w:delText xml:space="preserve"> </w:delText>
              </w:r>
              <w:r w:rsidR="00856E89" w:rsidDel="00437758">
                <w:rPr>
                  <w:noProof/>
                </w:rPr>
                <w:delText>4</w:delText>
              </w:r>
              <w:r w:rsidR="00856E89" w:rsidDel="00437758">
                <w:noBreakHyphen/>
              </w:r>
              <w:r w:rsidR="00856E89" w:rsidDel="00437758">
                <w:rPr>
                  <w:noProof/>
                </w:rPr>
                <w:delText>46</w:delText>
              </w:r>
            </w:del>
            <w:r>
              <w:fldChar w:fldCharType="end"/>
            </w:r>
          </w:p>
        </w:tc>
        <w:tc>
          <w:tcPr>
            <w:tcW w:w="6868" w:type="dxa"/>
            <w:tcPrChange w:id="850" w:author="Petnathean Julled" w:date="2021-07-09T20:36:00Z">
              <w:tcPr>
                <w:tcW w:w="6946" w:type="dxa"/>
                <w:gridSpan w:val="3"/>
              </w:tcPr>
            </w:tcPrChange>
          </w:tcPr>
          <w:p w14:paraId="25DE45C2" w14:textId="1C9638D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2 \h </w:instrText>
            </w:r>
            <w:r>
              <w:rPr>
                <w:spacing w:val="-8"/>
              </w:rPr>
            </w:r>
            <w:r>
              <w:rPr>
                <w:spacing w:val="-8"/>
              </w:rPr>
              <w:fldChar w:fldCharType="separate"/>
            </w:r>
            <w:ins w:id="851" w:author="Petnathean Julled" w:date="2021-07-09T21:18:00Z">
              <w:r w:rsidR="00454CE9" w:rsidRPr="00F1584B">
                <w:t>XDS Document Registry Actor</w:t>
              </w:r>
              <w:r w:rsidR="00454CE9">
                <w:br/>
                <w:t>Check for the latest document ID published in Blockchain before beginning search operation</w:t>
              </w:r>
            </w:ins>
            <w:del w:id="852" w:author="Petnathean Julled" w:date="2021-07-09T11:13:00Z">
              <w:r w:rsidR="00856E89" w:rsidRPr="00F1584B" w:rsidDel="00437758">
                <w:delText>XDS Document Registry Actor</w:delText>
              </w:r>
              <w:r w:rsidR="00856E89" w:rsidDel="00437758">
                <w:br/>
                <w:delText>Check for the latest document ID published in Blockchain before beginning search operation</w:delText>
              </w:r>
            </w:del>
            <w:r>
              <w:rPr>
                <w:spacing w:val="-8"/>
              </w:rPr>
              <w:fldChar w:fldCharType="end"/>
            </w:r>
          </w:p>
        </w:tc>
        <w:tc>
          <w:tcPr>
            <w:tcW w:w="753" w:type="dxa"/>
            <w:tcPrChange w:id="853" w:author="Petnathean Julled" w:date="2021-07-09T20:36:00Z">
              <w:tcPr>
                <w:tcW w:w="753" w:type="dxa"/>
                <w:gridSpan w:val="2"/>
              </w:tcPr>
            </w:tcPrChange>
          </w:tcPr>
          <w:p w14:paraId="5B26F85E" w14:textId="78923D8E" w:rsidR="00182FA3" w:rsidRPr="00112FD0" w:rsidRDefault="00182FA3" w:rsidP="00112FD0">
            <w:pPr>
              <w:spacing w:line="360" w:lineRule="auto"/>
              <w:jc w:val="thaiDistribute"/>
            </w:pPr>
            <w:r>
              <w:fldChar w:fldCharType="begin"/>
            </w:r>
            <w:r>
              <w:instrText xml:space="preserve"> PAGEREF _Ref74284954 \h </w:instrText>
            </w:r>
            <w:r>
              <w:fldChar w:fldCharType="separate"/>
            </w:r>
            <w:ins w:id="854" w:author="Petnathean Julled" w:date="2021-07-09T21:18:00Z">
              <w:r w:rsidR="00454CE9">
                <w:rPr>
                  <w:noProof/>
                </w:rPr>
                <w:t>115</w:t>
              </w:r>
            </w:ins>
            <w:del w:id="855" w:author="Petnathean Julled" w:date="2021-07-09T11:13:00Z">
              <w:r w:rsidR="002A27EE" w:rsidDel="00437758">
                <w:rPr>
                  <w:noProof/>
                </w:rPr>
                <w:delText>113</w:delText>
              </w:r>
            </w:del>
            <w:r>
              <w:fldChar w:fldCharType="end"/>
            </w:r>
          </w:p>
        </w:tc>
      </w:tr>
      <w:tr w:rsidR="00182FA3" w:rsidRPr="00112FD0" w14:paraId="23EC2EEE" w14:textId="77777777" w:rsidTr="00490A81">
        <w:trPr>
          <w:trPrChange w:id="856" w:author="Petnathean Julled" w:date="2021-07-09T20:36:00Z">
            <w:trPr>
              <w:gridAfter w:val="0"/>
            </w:trPr>
          </w:trPrChange>
        </w:trPr>
        <w:tc>
          <w:tcPr>
            <w:tcW w:w="895" w:type="dxa"/>
            <w:tcPrChange w:id="857" w:author="Petnathean Julled" w:date="2021-07-09T20:36:00Z">
              <w:tcPr>
                <w:tcW w:w="817" w:type="dxa"/>
                <w:gridSpan w:val="2"/>
              </w:tcPr>
            </w:tcPrChange>
          </w:tcPr>
          <w:p w14:paraId="77E48161" w14:textId="534FCBD8" w:rsidR="00182FA3" w:rsidRDefault="00182FA3" w:rsidP="00112FD0">
            <w:pPr>
              <w:spacing w:line="360" w:lineRule="auto"/>
              <w:jc w:val="thaiDistribute"/>
            </w:pPr>
            <w:r>
              <w:lastRenderedPageBreak/>
              <w:fldChar w:fldCharType="begin"/>
            </w:r>
            <w:r>
              <w:instrText xml:space="preserve"> REF _Ref74284274 \h </w:instrText>
            </w:r>
            <w:r>
              <w:fldChar w:fldCharType="separate"/>
            </w:r>
            <w:ins w:id="858" w:author="Petnathean Julled" w:date="2021-07-09T21:18:00Z">
              <w:r w:rsidR="00454CE9" w:rsidRPr="00EE6390">
                <w:t xml:space="preserve"> </w:t>
              </w:r>
              <w:r w:rsidR="00454CE9">
                <w:rPr>
                  <w:noProof/>
                </w:rPr>
                <w:t>4</w:t>
              </w:r>
              <w:r w:rsidR="00454CE9">
                <w:noBreakHyphen/>
              </w:r>
              <w:r w:rsidR="00454CE9">
                <w:rPr>
                  <w:noProof/>
                </w:rPr>
                <w:t>47</w:t>
              </w:r>
            </w:ins>
            <w:del w:id="859" w:author="Petnathean Julled" w:date="2021-07-09T11:13:00Z">
              <w:r w:rsidR="00856E89" w:rsidRPr="00EE6390" w:rsidDel="00437758">
                <w:delText xml:space="preserve"> </w:delText>
              </w:r>
              <w:r w:rsidR="00856E89" w:rsidDel="00437758">
                <w:rPr>
                  <w:noProof/>
                </w:rPr>
                <w:delText>4</w:delText>
              </w:r>
              <w:r w:rsidR="00856E89" w:rsidDel="00437758">
                <w:noBreakHyphen/>
              </w:r>
              <w:r w:rsidR="00856E89" w:rsidDel="00437758">
                <w:rPr>
                  <w:noProof/>
                </w:rPr>
                <w:delText>47</w:delText>
              </w:r>
            </w:del>
            <w:r>
              <w:fldChar w:fldCharType="end"/>
            </w:r>
          </w:p>
        </w:tc>
        <w:tc>
          <w:tcPr>
            <w:tcW w:w="6868" w:type="dxa"/>
            <w:tcPrChange w:id="860" w:author="Petnathean Julled" w:date="2021-07-09T20:36:00Z">
              <w:tcPr>
                <w:tcW w:w="6946" w:type="dxa"/>
                <w:gridSpan w:val="3"/>
              </w:tcPr>
            </w:tcPrChange>
          </w:tcPr>
          <w:p w14:paraId="14445450" w14:textId="1B8D4320"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7 \h </w:instrText>
            </w:r>
            <w:r>
              <w:rPr>
                <w:spacing w:val="-8"/>
              </w:rPr>
            </w:r>
            <w:r>
              <w:rPr>
                <w:spacing w:val="-8"/>
              </w:rPr>
              <w:fldChar w:fldCharType="separate"/>
            </w:r>
            <w:ins w:id="861" w:author="Petnathean Julled" w:date="2021-07-09T21:18:00Z">
              <w:r w:rsidR="00454CE9" w:rsidRPr="00EE6390">
                <w:t>XDS Document Registry Actor</w:t>
              </w:r>
              <w:r w:rsidR="00454CE9">
                <w:br/>
                <w:t>Begin search operation by sequentially check each published contract one-by-one</w:t>
              </w:r>
            </w:ins>
            <w:del w:id="862" w:author="Petnathean Julled" w:date="2021-07-09T11:13:00Z">
              <w:r w:rsidR="00856E89" w:rsidRPr="00EE6390" w:rsidDel="00437758">
                <w:delText>XDS Document Registry Actor</w:delText>
              </w:r>
              <w:r w:rsidR="00856E89" w:rsidDel="00437758">
                <w:br/>
                <w:delText>Begin search operation by sequentially check each published contract one-by-one</w:delText>
              </w:r>
            </w:del>
            <w:r>
              <w:rPr>
                <w:spacing w:val="-8"/>
              </w:rPr>
              <w:fldChar w:fldCharType="end"/>
            </w:r>
          </w:p>
        </w:tc>
        <w:tc>
          <w:tcPr>
            <w:tcW w:w="753" w:type="dxa"/>
            <w:tcPrChange w:id="863" w:author="Petnathean Julled" w:date="2021-07-09T20:36:00Z">
              <w:tcPr>
                <w:tcW w:w="753" w:type="dxa"/>
                <w:gridSpan w:val="2"/>
              </w:tcPr>
            </w:tcPrChange>
          </w:tcPr>
          <w:p w14:paraId="1C632E19" w14:textId="71DD3E2B" w:rsidR="00182FA3" w:rsidRPr="00112FD0" w:rsidRDefault="00182FA3" w:rsidP="00112FD0">
            <w:pPr>
              <w:spacing w:line="360" w:lineRule="auto"/>
              <w:jc w:val="thaiDistribute"/>
            </w:pPr>
            <w:r>
              <w:fldChar w:fldCharType="begin"/>
            </w:r>
            <w:r>
              <w:instrText xml:space="preserve"> PAGEREF _Ref74284956 \h </w:instrText>
            </w:r>
            <w:r>
              <w:fldChar w:fldCharType="separate"/>
            </w:r>
            <w:ins w:id="864" w:author="Petnathean Julled" w:date="2021-07-09T21:18:00Z">
              <w:r w:rsidR="00454CE9">
                <w:rPr>
                  <w:noProof/>
                </w:rPr>
                <w:t>118</w:t>
              </w:r>
            </w:ins>
            <w:del w:id="865" w:author="Petnathean Julled" w:date="2021-07-09T11:13:00Z">
              <w:r w:rsidR="002A27EE" w:rsidDel="00437758">
                <w:rPr>
                  <w:noProof/>
                </w:rPr>
                <w:delText>116</w:delText>
              </w:r>
            </w:del>
            <w:r>
              <w:fldChar w:fldCharType="end"/>
            </w:r>
          </w:p>
        </w:tc>
      </w:tr>
      <w:tr w:rsidR="00182FA3" w:rsidRPr="00112FD0" w14:paraId="478AEC8C" w14:textId="77777777" w:rsidTr="00490A81">
        <w:trPr>
          <w:trPrChange w:id="866" w:author="Petnathean Julled" w:date="2021-07-09T20:36:00Z">
            <w:trPr>
              <w:gridAfter w:val="0"/>
            </w:trPr>
          </w:trPrChange>
        </w:trPr>
        <w:tc>
          <w:tcPr>
            <w:tcW w:w="895" w:type="dxa"/>
            <w:tcPrChange w:id="867" w:author="Petnathean Julled" w:date="2021-07-09T20:36:00Z">
              <w:tcPr>
                <w:tcW w:w="817" w:type="dxa"/>
                <w:gridSpan w:val="2"/>
              </w:tcPr>
            </w:tcPrChange>
          </w:tcPr>
          <w:p w14:paraId="6D3A76CE" w14:textId="374C0060" w:rsidR="00182FA3" w:rsidRDefault="00182FA3" w:rsidP="00112FD0">
            <w:pPr>
              <w:spacing w:line="360" w:lineRule="auto"/>
              <w:jc w:val="thaiDistribute"/>
            </w:pPr>
            <w:r>
              <w:fldChar w:fldCharType="begin"/>
            </w:r>
            <w:r>
              <w:instrText xml:space="preserve"> REF _Ref74284278 \h </w:instrText>
            </w:r>
            <w:r>
              <w:fldChar w:fldCharType="separate"/>
            </w:r>
            <w:ins w:id="868" w:author="Petnathean Julled" w:date="2021-07-09T21:18:00Z">
              <w:r w:rsidR="00454CE9" w:rsidRPr="00461A0E">
                <w:t xml:space="preserve"> </w:t>
              </w:r>
              <w:r w:rsidR="00454CE9">
                <w:rPr>
                  <w:noProof/>
                </w:rPr>
                <w:t>4</w:t>
              </w:r>
              <w:r w:rsidR="00454CE9">
                <w:noBreakHyphen/>
              </w:r>
              <w:r w:rsidR="00454CE9">
                <w:rPr>
                  <w:noProof/>
                </w:rPr>
                <w:t>48</w:t>
              </w:r>
            </w:ins>
            <w:del w:id="869" w:author="Petnathean Julled" w:date="2021-07-09T11:13:00Z">
              <w:r w:rsidR="00856E89" w:rsidRPr="00461A0E" w:rsidDel="00437758">
                <w:delText xml:space="preserve"> </w:delText>
              </w:r>
              <w:r w:rsidR="00856E89" w:rsidDel="00437758">
                <w:rPr>
                  <w:noProof/>
                </w:rPr>
                <w:delText>4</w:delText>
              </w:r>
              <w:r w:rsidR="00856E89" w:rsidDel="00437758">
                <w:noBreakHyphen/>
              </w:r>
              <w:r w:rsidR="00856E89" w:rsidDel="00437758">
                <w:rPr>
                  <w:noProof/>
                </w:rPr>
                <w:delText>48</w:delText>
              </w:r>
            </w:del>
            <w:r>
              <w:fldChar w:fldCharType="end"/>
            </w:r>
          </w:p>
        </w:tc>
        <w:tc>
          <w:tcPr>
            <w:tcW w:w="6868" w:type="dxa"/>
            <w:tcPrChange w:id="870" w:author="Petnathean Julled" w:date="2021-07-09T20:36:00Z">
              <w:tcPr>
                <w:tcW w:w="6946" w:type="dxa"/>
                <w:gridSpan w:val="3"/>
              </w:tcPr>
            </w:tcPrChange>
          </w:tcPr>
          <w:p w14:paraId="76ECBC70" w14:textId="0119F9DE" w:rsidR="00182FA3" w:rsidRPr="00112FD0" w:rsidRDefault="00182FA3" w:rsidP="00112FD0">
            <w:pPr>
              <w:spacing w:line="360" w:lineRule="auto"/>
              <w:ind w:left="-116"/>
              <w:rPr>
                <w:spacing w:val="-8"/>
              </w:rPr>
            </w:pPr>
            <w:r>
              <w:rPr>
                <w:spacing w:val="-8"/>
              </w:rPr>
              <w:fldChar w:fldCharType="begin"/>
            </w:r>
            <w:r>
              <w:rPr>
                <w:spacing w:val="-8"/>
              </w:rPr>
              <w:instrText xml:space="preserve"> REF _Ref74284722 \h </w:instrText>
            </w:r>
            <w:r>
              <w:rPr>
                <w:spacing w:val="-8"/>
              </w:rPr>
            </w:r>
            <w:r>
              <w:rPr>
                <w:spacing w:val="-8"/>
              </w:rPr>
              <w:fldChar w:fldCharType="separate"/>
            </w:r>
            <w:ins w:id="871" w:author="Petnathean Julled" w:date="2021-07-09T21:18:00Z">
              <w:r w:rsidR="00454CE9" w:rsidRPr="00461A0E">
                <w:t>XDS Document Registry Actor</w:t>
              </w:r>
              <w:r w:rsidR="00454CE9">
                <w:br/>
                <w:t>Check if value of Metadata attributes in each publish contract matched with search keyword before summarize search result.</w:t>
              </w:r>
            </w:ins>
            <w:del w:id="872" w:author="Petnathean Julled" w:date="2021-07-09T11:13:00Z">
              <w:r w:rsidR="00856E89" w:rsidRPr="00461A0E" w:rsidDel="00437758">
                <w:delText>XDS Document Registry Actor</w:delText>
              </w:r>
              <w:r w:rsidR="00856E89" w:rsidDel="00437758">
                <w:br/>
                <w:delText>Check if value of Metadata attributes in each publish contract matched with search keyword before summarize search result.</w:delText>
              </w:r>
            </w:del>
            <w:r>
              <w:rPr>
                <w:spacing w:val="-8"/>
              </w:rPr>
              <w:fldChar w:fldCharType="end"/>
            </w:r>
          </w:p>
        </w:tc>
        <w:tc>
          <w:tcPr>
            <w:tcW w:w="753" w:type="dxa"/>
            <w:tcPrChange w:id="873" w:author="Petnathean Julled" w:date="2021-07-09T20:36:00Z">
              <w:tcPr>
                <w:tcW w:w="753" w:type="dxa"/>
                <w:gridSpan w:val="2"/>
              </w:tcPr>
            </w:tcPrChange>
          </w:tcPr>
          <w:p w14:paraId="7305FB69" w14:textId="1D8C44C9" w:rsidR="00182FA3" w:rsidRPr="00112FD0" w:rsidRDefault="00182FA3" w:rsidP="00112FD0">
            <w:pPr>
              <w:spacing w:line="360" w:lineRule="auto"/>
              <w:jc w:val="thaiDistribute"/>
            </w:pPr>
            <w:r>
              <w:fldChar w:fldCharType="begin"/>
            </w:r>
            <w:r>
              <w:instrText xml:space="preserve"> PAGEREF _Ref74284959 \h </w:instrText>
            </w:r>
            <w:r>
              <w:fldChar w:fldCharType="separate"/>
            </w:r>
            <w:ins w:id="874" w:author="Petnathean Julled" w:date="2021-07-09T21:18:00Z">
              <w:r w:rsidR="00454CE9">
                <w:rPr>
                  <w:noProof/>
                </w:rPr>
                <w:t>123</w:t>
              </w:r>
            </w:ins>
            <w:del w:id="875" w:author="Petnathean Julled" w:date="2021-07-09T11:13:00Z">
              <w:r w:rsidR="002A27EE" w:rsidDel="00437758">
                <w:rPr>
                  <w:noProof/>
                </w:rPr>
                <w:delText>121</w:delText>
              </w:r>
            </w:del>
            <w:r>
              <w:fldChar w:fldCharType="end"/>
            </w:r>
          </w:p>
        </w:tc>
      </w:tr>
      <w:tr w:rsidR="00182FA3" w:rsidRPr="00112FD0" w14:paraId="308581A2" w14:textId="77777777" w:rsidTr="00490A81">
        <w:trPr>
          <w:trPrChange w:id="876" w:author="Petnathean Julled" w:date="2021-07-09T20:36:00Z">
            <w:trPr>
              <w:gridAfter w:val="0"/>
            </w:trPr>
          </w:trPrChange>
        </w:trPr>
        <w:tc>
          <w:tcPr>
            <w:tcW w:w="895" w:type="dxa"/>
            <w:tcPrChange w:id="877" w:author="Petnathean Julled" w:date="2021-07-09T20:36:00Z">
              <w:tcPr>
                <w:tcW w:w="817" w:type="dxa"/>
                <w:gridSpan w:val="2"/>
              </w:tcPr>
            </w:tcPrChange>
          </w:tcPr>
          <w:p w14:paraId="4A690777" w14:textId="79B733B8" w:rsidR="00182FA3" w:rsidRDefault="00182FA3" w:rsidP="00112FD0">
            <w:pPr>
              <w:spacing w:line="360" w:lineRule="auto"/>
              <w:jc w:val="thaiDistribute"/>
            </w:pPr>
            <w:r>
              <w:fldChar w:fldCharType="begin"/>
            </w:r>
            <w:r>
              <w:instrText xml:space="preserve"> REF _Ref74257951 \h </w:instrText>
            </w:r>
            <w:r>
              <w:fldChar w:fldCharType="separate"/>
            </w:r>
            <w:ins w:id="878" w:author="Petnathean Julled" w:date="2021-07-09T21:18:00Z">
              <w:r w:rsidR="00454CE9" w:rsidRPr="008F3066">
                <w:t xml:space="preserve"> </w:t>
              </w:r>
              <w:r w:rsidR="00454CE9">
                <w:rPr>
                  <w:noProof/>
                </w:rPr>
                <w:t>4</w:t>
              </w:r>
              <w:r w:rsidR="00454CE9">
                <w:noBreakHyphen/>
              </w:r>
              <w:r w:rsidR="00454CE9">
                <w:rPr>
                  <w:noProof/>
                </w:rPr>
                <w:t>49</w:t>
              </w:r>
            </w:ins>
            <w:del w:id="879" w:author="Petnathean Julled" w:date="2021-07-09T11:13:00Z">
              <w:r w:rsidR="00856E89" w:rsidRPr="008F3066" w:rsidDel="00437758">
                <w:delText xml:space="preserve"> </w:delText>
              </w:r>
              <w:r w:rsidR="00856E89" w:rsidDel="00437758">
                <w:rPr>
                  <w:noProof/>
                </w:rPr>
                <w:delText>4</w:delText>
              </w:r>
              <w:r w:rsidR="00856E89" w:rsidDel="00437758">
                <w:noBreakHyphen/>
              </w:r>
              <w:r w:rsidR="00856E89" w:rsidDel="00437758">
                <w:rPr>
                  <w:noProof/>
                </w:rPr>
                <w:delText>49</w:delText>
              </w:r>
            </w:del>
            <w:r>
              <w:fldChar w:fldCharType="end"/>
            </w:r>
          </w:p>
        </w:tc>
        <w:tc>
          <w:tcPr>
            <w:tcW w:w="6868" w:type="dxa"/>
            <w:tcPrChange w:id="880" w:author="Petnathean Julled" w:date="2021-07-09T20:36:00Z">
              <w:tcPr>
                <w:tcW w:w="6946" w:type="dxa"/>
                <w:gridSpan w:val="3"/>
              </w:tcPr>
            </w:tcPrChange>
          </w:tcPr>
          <w:p w14:paraId="3A503846" w14:textId="0B5C62DD"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3 \h </w:instrText>
            </w:r>
            <w:r>
              <w:rPr>
                <w:spacing w:val="-8"/>
              </w:rPr>
            </w:r>
            <w:r>
              <w:rPr>
                <w:spacing w:val="-8"/>
              </w:rPr>
              <w:fldChar w:fldCharType="separate"/>
            </w:r>
            <w:ins w:id="881" w:author="Petnathean Julled" w:date="2021-07-09T21:18:00Z">
              <w:r w:rsidR="00454CE9" w:rsidRPr="008F3066">
                <w:t>XDS Document Registry</w:t>
              </w:r>
              <w:r w:rsidR="00454CE9">
                <w:br/>
                <w:t>Gather search result and response back to Document Consumer Actor</w:t>
              </w:r>
            </w:ins>
            <w:del w:id="882" w:author="Petnathean Julled" w:date="2021-07-09T11:13:00Z">
              <w:r w:rsidR="00856E89" w:rsidRPr="008F3066" w:rsidDel="00437758">
                <w:delText>XDS Document Registry</w:delText>
              </w:r>
              <w:r w:rsidR="00856E89" w:rsidDel="00437758">
                <w:br/>
                <w:delText>Gather search result and response back to Document Consumer Actor</w:delText>
              </w:r>
            </w:del>
            <w:r>
              <w:rPr>
                <w:spacing w:val="-8"/>
              </w:rPr>
              <w:fldChar w:fldCharType="end"/>
            </w:r>
          </w:p>
        </w:tc>
        <w:tc>
          <w:tcPr>
            <w:tcW w:w="753" w:type="dxa"/>
            <w:tcPrChange w:id="883" w:author="Petnathean Julled" w:date="2021-07-09T20:36:00Z">
              <w:tcPr>
                <w:tcW w:w="753" w:type="dxa"/>
                <w:gridSpan w:val="2"/>
              </w:tcPr>
            </w:tcPrChange>
          </w:tcPr>
          <w:p w14:paraId="328B9951" w14:textId="05C08921" w:rsidR="00182FA3" w:rsidRPr="00112FD0" w:rsidRDefault="00182FA3" w:rsidP="00112FD0">
            <w:pPr>
              <w:spacing w:line="360" w:lineRule="auto"/>
              <w:jc w:val="thaiDistribute"/>
            </w:pPr>
            <w:r>
              <w:fldChar w:fldCharType="begin"/>
            </w:r>
            <w:r>
              <w:instrText xml:space="preserve"> PAGEREF _Ref74284966 \h </w:instrText>
            </w:r>
            <w:r>
              <w:fldChar w:fldCharType="separate"/>
            </w:r>
            <w:ins w:id="884" w:author="Petnathean Julled" w:date="2021-07-09T21:18:00Z">
              <w:r w:rsidR="00454CE9">
                <w:rPr>
                  <w:noProof/>
                </w:rPr>
                <w:t>125</w:t>
              </w:r>
            </w:ins>
            <w:del w:id="885" w:author="Petnathean Julled" w:date="2021-07-09T11:13:00Z">
              <w:r w:rsidR="002A27EE" w:rsidDel="00437758">
                <w:rPr>
                  <w:noProof/>
                </w:rPr>
                <w:delText>123</w:delText>
              </w:r>
            </w:del>
            <w:r>
              <w:fldChar w:fldCharType="end"/>
            </w:r>
          </w:p>
        </w:tc>
      </w:tr>
      <w:tr w:rsidR="00182FA3" w:rsidRPr="00112FD0" w14:paraId="7B70340D" w14:textId="77777777" w:rsidTr="00454CE9">
        <w:tc>
          <w:tcPr>
            <w:tcW w:w="895" w:type="dxa"/>
          </w:tcPr>
          <w:p w14:paraId="063F504D" w14:textId="044819AD" w:rsidR="00182FA3" w:rsidRDefault="00182FA3" w:rsidP="00112FD0">
            <w:pPr>
              <w:spacing w:line="360" w:lineRule="auto"/>
              <w:jc w:val="thaiDistribute"/>
            </w:pPr>
            <w:r>
              <w:fldChar w:fldCharType="begin"/>
            </w:r>
            <w:r>
              <w:instrText xml:space="preserve"> REF _Ref74271315 \h </w:instrText>
            </w:r>
            <w:r>
              <w:fldChar w:fldCharType="separate"/>
            </w:r>
            <w:ins w:id="886" w:author="Petnathean Julled" w:date="2021-07-09T21:18:00Z">
              <w:r w:rsidR="00454CE9">
                <w:t xml:space="preserve"> </w:t>
              </w:r>
              <w:r w:rsidR="00454CE9">
                <w:rPr>
                  <w:noProof/>
                </w:rPr>
                <w:t>4</w:t>
              </w:r>
              <w:r w:rsidR="00454CE9">
                <w:noBreakHyphen/>
              </w:r>
              <w:r w:rsidR="00454CE9">
                <w:rPr>
                  <w:noProof/>
                </w:rPr>
                <w:t>50</w:t>
              </w:r>
            </w:ins>
            <w:del w:id="88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0</w:delText>
              </w:r>
            </w:del>
            <w:r>
              <w:fldChar w:fldCharType="end"/>
            </w:r>
          </w:p>
        </w:tc>
        <w:tc>
          <w:tcPr>
            <w:tcW w:w="6868" w:type="dxa"/>
          </w:tcPr>
          <w:p w14:paraId="45F848BA" w14:textId="7B177DC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7 \h </w:instrText>
            </w:r>
            <w:r>
              <w:rPr>
                <w:spacing w:val="-8"/>
              </w:rPr>
            </w:r>
            <w:r>
              <w:rPr>
                <w:spacing w:val="-8"/>
              </w:rPr>
              <w:fldChar w:fldCharType="separate"/>
            </w:r>
            <w:r w:rsidR="00454CE9">
              <w:t xml:space="preserve">The pseudocode showing the process flow of </w:t>
            </w:r>
            <w:proofErr w:type="spellStart"/>
            <w:r w:rsidR="00454CE9">
              <w:t>Smartcontract</w:t>
            </w:r>
            <w:proofErr w:type="spellEnd"/>
            <w:r w:rsidR="00454CE9">
              <w:t xml:space="preserve"> function related to Document Search</w:t>
            </w:r>
            <w:r>
              <w:rPr>
                <w:spacing w:val="-8"/>
              </w:rPr>
              <w:fldChar w:fldCharType="end"/>
            </w:r>
          </w:p>
        </w:tc>
        <w:tc>
          <w:tcPr>
            <w:tcW w:w="753" w:type="dxa"/>
          </w:tcPr>
          <w:p w14:paraId="610AEE98" w14:textId="11DCA82F" w:rsidR="00182FA3" w:rsidRPr="00112FD0" w:rsidRDefault="00182FA3" w:rsidP="00112FD0">
            <w:pPr>
              <w:spacing w:line="360" w:lineRule="auto"/>
              <w:jc w:val="thaiDistribute"/>
            </w:pPr>
            <w:r>
              <w:fldChar w:fldCharType="begin"/>
            </w:r>
            <w:r>
              <w:instrText xml:space="preserve"> PAGEREF _Ref74284969 \h </w:instrText>
            </w:r>
            <w:r>
              <w:fldChar w:fldCharType="separate"/>
            </w:r>
            <w:ins w:id="888" w:author="Petnathean Julled" w:date="2021-07-09T21:18:00Z">
              <w:r w:rsidR="00454CE9">
                <w:rPr>
                  <w:noProof/>
                </w:rPr>
                <w:t>126</w:t>
              </w:r>
            </w:ins>
            <w:del w:id="889" w:author="Petnathean Julled" w:date="2021-07-09T11:13:00Z">
              <w:r w:rsidR="002A27EE" w:rsidDel="00437758">
                <w:rPr>
                  <w:noProof/>
                </w:rPr>
                <w:delText>124</w:delText>
              </w:r>
            </w:del>
            <w:r>
              <w:fldChar w:fldCharType="end"/>
            </w:r>
          </w:p>
        </w:tc>
      </w:tr>
      <w:tr w:rsidR="00182FA3" w:rsidRPr="00112FD0" w14:paraId="444AD715" w14:textId="77777777" w:rsidTr="00454CE9">
        <w:tc>
          <w:tcPr>
            <w:tcW w:w="895" w:type="dxa"/>
          </w:tcPr>
          <w:p w14:paraId="44EA28A3" w14:textId="5D0DB0D4" w:rsidR="00182FA3" w:rsidRDefault="00182FA3" w:rsidP="00112FD0">
            <w:pPr>
              <w:spacing w:line="360" w:lineRule="auto"/>
              <w:jc w:val="thaiDistribute"/>
            </w:pPr>
            <w:r>
              <w:fldChar w:fldCharType="begin"/>
            </w:r>
            <w:r>
              <w:instrText xml:space="preserve"> REF _Ref74271325 \h </w:instrText>
            </w:r>
            <w:r>
              <w:fldChar w:fldCharType="separate"/>
            </w:r>
            <w:ins w:id="890" w:author="Petnathean Julled" w:date="2021-07-09T21:18:00Z">
              <w:r w:rsidR="00454CE9">
                <w:t xml:space="preserve"> </w:t>
              </w:r>
              <w:r w:rsidR="00454CE9">
                <w:rPr>
                  <w:noProof/>
                </w:rPr>
                <w:t>4</w:t>
              </w:r>
              <w:r w:rsidR="00454CE9">
                <w:noBreakHyphen/>
              </w:r>
              <w:r w:rsidR="00454CE9">
                <w:rPr>
                  <w:noProof/>
                </w:rPr>
                <w:t>51</w:t>
              </w:r>
            </w:ins>
            <w:del w:id="89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1</w:delText>
              </w:r>
            </w:del>
            <w:r>
              <w:fldChar w:fldCharType="end"/>
            </w:r>
          </w:p>
        </w:tc>
        <w:tc>
          <w:tcPr>
            <w:tcW w:w="6868" w:type="dxa"/>
          </w:tcPr>
          <w:p w14:paraId="6625C6E3" w14:textId="71D4848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0 \h </w:instrText>
            </w:r>
            <w:r>
              <w:rPr>
                <w:spacing w:val="-8"/>
              </w:rPr>
            </w:r>
            <w:r>
              <w:rPr>
                <w:spacing w:val="-8"/>
              </w:rPr>
              <w:fldChar w:fldCharType="separate"/>
            </w:r>
            <w:r w:rsidR="00454CE9">
              <w:t xml:space="preserve">Solidity Code Snippet of </w:t>
            </w:r>
            <w:proofErr w:type="spellStart"/>
            <w:r w:rsidR="00454CE9">
              <w:t>Smartcontract</w:t>
            </w:r>
            <w:proofErr w:type="spellEnd"/>
            <w:r>
              <w:rPr>
                <w:spacing w:val="-8"/>
              </w:rPr>
              <w:fldChar w:fldCharType="end"/>
            </w:r>
          </w:p>
        </w:tc>
        <w:tc>
          <w:tcPr>
            <w:tcW w:w="753" w:type="dxa"/>
          </w:tcPr>
          <w:p w14:paraId="524BE2DB" w14:textId="16F225B9" w:rsidR="00182FA3" w:rsidRPr="00112FD0" w:rsidRDefault="00182FA3" w:rsidP="00112FD0">
            <w:pPr>
              <w:spacing w:line="360" w:lineRule="auto"/>
              <w:jc w:val="thaiDistribute"/>
            </w:pPr>
            <w:r>
              <w:fldChar w:fldCharType="begin"/>
            </w:r>
            <w:r>
              <w:instrText xml:space="preserve"> PAGEREF _Ref74284971 \h </w:instrText>
            </w:r>
            <w:r>
              <w:fldChar w:fldCharType="separate"/>
            </w:r>
            <w:ins w:id="892" w:author="Petnathean Julled" w:date="2021-07-09T21:18:00Z">
              <w:r w:rsidR="00454CE9">
                <w:rPr>
                  <w:noProof/>
                </w:rPr>
                <w:t>127</w:t>
              </w:r>
            </w:ins>
            <w:del w:id="893" w:author="Petnathean Julled" w:date="2021-07-09T11:13:00Z">
              <w:r w:rsidR="002A27EE" w:rsidDel="00437758">
                <w:rPr>
                  <w:noProof/>
                </w:rPr>
                <w:delText>125</w:delText>
              </w:r>
            </w:del>
            <w:r>
              <w:fldChar w:fldCharType="end"/>
            </w:r>
          </w:p>
        </w:tc>
      </w:tr>
      <w:tr w:rsidR="00182FA3" w:rsidRPr="00112FD0" w14:paraId="427059A1" w14:textId="77777777" w:rsidTr="00454CE9">
        <w:tc>
          <w:tcPr>
            <w:tcW w:w="895" w:type="dxa"/>
          </w:tcPr>
          <w:p w14:paraId="02D20C0F" w14:textId="71458A95" w:rsidR="00182FA3" w:rsidRDefault="00182FA3" w:rsidP="00112FD0">
            <w:pPr>
              <w:spacing w:line="360" w:lineRule="auto"/>
              <w:jc w:val="thaiDistribute"/>
            </w:pPr>
            <w:r>
              <w:fldChar w:fldCharType="begin"/>
            </w:r>
            <w:r>
              <w:instrText xml:space="preserve"> REF _Ref74279169 \h </w:instrText>
            </w:r>
            <w:r>
              <w:fldChar w:fldCharType="separate"/>
            </w:r>
            <w:ins w:id="894" w:author="Petnathean Julled" w:date="2021-07-09T21:18:00Z">
              <w:r w:rsidR="00454CE9">
                <w:t xml:space="preserve"> </w:t>
              </w:r>
              <w:r w:rsidR="00454CE9">
                <w:rPr>
                  <w:noProof/>
                </w:rPr>
                <w:t>4</w:t>
              </w:r>
              <w:r w:rsidR="00454CE9">
                <w:noBreakHyphen/>
              </w:r>
              <w:r w:rsidR="00454CE9">
                <w:rPr>
                  <w:noProof/>
                </w:rPr>
                <w:t>52</w:t>
              </w:r>
            </w:ins>
            <w:del w:id="89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2</w:delText>
              </w:r>
            </w:del>
            <w:r>
              <w:fldChar w:fldCharType="end"/>
            </w:r>
          </w:p>
        </w:tc>
        <w:tc>
          <w:tcPr>
            <w:tcW w:w="6868" w:type="dxa"/>
          </w:tcPr>
          <w:p w14:paraId="4F254A5B" w14:textId="351C387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4 \h </w:instrText>
            </w:r>
            <w:r>
              <w:rPr>
                <w:spacing w:val="-8"/>
              </w:rPr>
            </w:r>
            <w:r>
              <w:rPr>
                <w:spacing w:val="-8"/>
              </w:rPr>
              <w:fldChar w:fldCharType="separate"/>
            </w:r>
            <w:r w:rsidR="00454CE9">
              <w:t>Content of mockup transaction example</w:t>
            </w:r>
            <w:r>
              <w:rPr>
                <w:spacing w:val="-8"/>
              </w:rPr>
              <w:fldChar w:fldCharType="end"/>
            </w:r>
          </w:p>
        </w:tc>
        <w:tc>
          <w:tcPr>
            <w:tcW w:w="753" w:type="dxa"/>
          </w:tcPr>
          <w:p w14:paraId="64A253A9" w14:textId="512B2C2E" w:rsidR="00182FA3" w:rsidRPr="00112FD0" w:rsidRDefault="00182FA3" w:rsidP="00112FD0">
            <w:pPr>
              <w:spacing w:line="360" w:lineRule="auto"/>
              <w:jc w:val="thaiDistribute"/>
            </w:pPr>
            <w:r>
              <w:fldChar w:fldCharType="begin"/>
            </w:r>
            <w:r>
              <w:instrText xml:space="preserve"> PAGEREF _Ref74284974 \h </w:instrText>
            </w:r>
            <w:r>
              <w:fldChar w:fldCharType="separate"/>
            </w:r>
            <w:ins w:id="896" w:author="Petnathean Julled" w:date="2021-07-09T21:18:00Z">
              <w:r w:rsidR="00454CE9">
                <w:rPr>
                  <w:noProof/>
                </w:rPr>
                <w:t>130</w:t>
              </w:r>
            </w:ins>
            <w:del w:id="897" w:author="Petnathean Julled" w:date="2021-07-09T11:13:00Z">
              <w:r w:rsidR="002A27EE" w:rsidDel="00437758">
                <w:rPr>
                  <w:noProof/>
                </w:rPr>
                <w:delText>127</w:delText>
              </w:r>
            </w:del>
            <w:r>
              <w:fldChar w:fldCharType="end"/>
            </w:r>
          </w:p>
        </w:tc>
      </w:tr>
      <w:tr w:rsidR="00182FA3" w:rsidRPr="00112FD0" w14:paraId="577B645D" w14:textId="77777777" w:rsidTr="00454CE9">
        <w:tc>
          <w:tcPr>
            <w:tcW w:w="895" w:type="dxa"/>
          </w:tcPr>
          <w:p w14:paraId="32ACAA32" w14:textId="13E2609B" w:rsidR="00182FA3" w:rsidRDefault="00182FA3" w:rsidP="00112FD0">
            <w:pPr>
              <w:spacing w:line="360" w:lineRule="auto"/>
              <w:jc w:val="thaiDistribute"/>
            </w:pPr>
            <w:r>
              <w:fldChar w:fldCharType="begin"/>
            </w:r>
            <w:r>
              <w:instrText xml:space="preserve"> REF _Ref74279421 \h </w:instrText>
            </w:r>
            <w:r>
              <w:fldChar w:fldCharType="separate"/>
            </w:r>
            <w:ins w:id="898" w:author="Petnathean Julled" w:date="2021-07-09T21:18:00Z">
              <w:r w:rsidR="00454CE9">
                <w:t xml:space="preserve"> </w:t>
              </w:r>
              <w:r w:rsidR="00454CE9">
                <w:rPr>
                  <w:noProof/>
                </w:rPr>
                <w:t>4</w:t>
              </w:r>
              <w:r w:rsidR="00454CE9">
                <w:noBreakHyphen/>
              </w:r>
              <w:r w:rsidR="00454CE9">
                <w:rPr>
                  <w:noProof/>
                </w:rPr>
                <w:t>53</w:t>
              </w:r>
            </w:ins>
            <w:del w:id="89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3</w:delText>
              </w:r>
            </w:del>
            <w:r>
              <w:fldChar w:fldCharType="end"/>
            </w:r>
          </w:p>
        </w:tc>
        <w:tc>
          <w:tcPr>
            <w:tcW w:w="6868" w:type="dxa"/>
          </w:tcPr>
          <w:p w14:paraId="250A1B94" w14:textId="5E52748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7 \h </w:instrText>
            </w:r>
            <w:r>
              <w:rPr>
                <w:spacing w:val="-8"/>
              </w:rPr>
            </w:r>
            <w:r>
              <w:rPr>
                <w:spacing w:val="-8"/>
              </w:rPr>
              <w:fldChar w:fldCharType="separate"/>
            </w:r>
            <w:r w:rsidR="00454CE9">
              <w:t>Ten of mockup transactions generated for the experiment</w:t>
            </w:r>
            <w:r>
              <w:rPr>
                <w:spacing w:val="-8"/>
              </w:rPr>
              <w:fldChar w:fldCharType="end"/>
            </w:r>
          </w:p>
        </w:tc>
        <w:tc>
          <w:tcPr>
            <w:tcW w:w="753" w:type="dxa"/>
          </w:tcPr>
          <w:p w14:paraId="0FD0C753" w14:textId="5A9D327D" w:rsidR="00182FA3" w:rsidRPr="00112FD0" w:rsidRDefault="00182FA3" w:rsidP="00112FD0">
            <w:pPr>
              <w:spacing w:line="360" w:lineRule="auto"/>
              <w:jc w:val="thaiDistribute"/>
            </w:pPr>
            <w:r>
              <w:fldChar w:fldCharType="begin"/>
            </w:r>
            <w:r>
              <w:instrText xml:space="preserve"> PAGEREF _Ref74284977 \h </w:instrText>
            </w:r>
            <w:r>
              <w:fldChar w:fldCharType="separate"/>
            </w:r>
            <w:ins w:id="900" w:author="Petnathean Julled" w:date="2021-07-09T21:18:00Z">
              <w:r w:rsidR="00454CE9">
                <w:rPr>
                  <w:noProof/>
                </w:rPr>
                <w:t>130</w:t>
              </w:r>
            </w:ins>
            <w:del w:id="901" w:author="Petnathean Julled" w:date="2021-07-09T11:13:00Z">
              <w:r w:rsidR="002A27EE" w:rsidDel="00437758">
                <w:rPr>
                  <w:noProof/>
                </w:rPr>
                <w:delText>127</w:delText>
              </w:r>
            </w:del>
            <w:r>
              <w:fldChar w:fldCharType="end"/>
            </w:r>
          </w:p>
        </w:tc>
      </w:tr>
      <w:tr w:rsidR="00182FA3" w:rsidRPr="00112FD0" w14:paraId="68DD38ED" w14:textId="77777777" w:rsidTr="00454CE9">
        <w:tc>
          <w:tcPr>
            <w:tcW w:w="895" w:type="dxa"/>
          </w:tcPr>
          <w:p w14:paraId="66292596" w14:textId="6EA0D221" w:rsidR="00182FA3" w:rsidRDefault="00182FA3" w:rsidP="00112FD0">
            <w:pPr>
              <w:spacing w:line="360" w:lineRule="auto"/>
              <w:jc w:val="thaiDistribute"/>
            </w:pPr>
            <w:r>
              <w:fldChar w:fldCharType="begin"/>
            </w:r>
            <w:r>
              <w:instrText xml:space="preserve"> REF _Ref74282406 \h </w:instrText>
            </w:r>
            <w:r>
              <w:fldChar w:fldCharType="separate"/>
            </w:r>
            <w:ins w:id="902" w:author="Petnathean Julled" w:date="2021-07-09T21:18:00Z">
              <w:r w:rsidR="00454CE9">
                <w:t xml:space="preserve"> </w:t>
              </w:r>
              <w:r w:rsidR="00454CE9">
                <w:rPr>
                  <w:noProof/>
                </w:rPr>
                <w:t>4</w:t>
              </w:r>
              <w:r w:rsidR="00454CE9">
                <w:noBreakHyphen/>
              </w:r>
              <w:r w:rsidR="00454CE9">
                <w:rPr>
                  <w:noProof/>
                </w:rPr>
                <w:t>57</w:t>
              </w:r>
            </w:ins>
            <w:del w:id="90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4</w:delText>
              </w:r>
            </w:del>
            <w:r>
              <w:fldChar w:fldCharType="end"/>
            </w:r>
          </w:p>
        </w:tc>
        <w:tc>
          <w:tcPr>
            <w:tcW w:w="6868" w:type="dxa"/>
          </w:tcPr>
          <w:p w14:paraId="5393CE06" w14:textId="16F37E63"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3 \h </w:instrText>
            </w:r>
            <w:r>
              <w:rPr>
                <w:spacing w:val="-8"/>
              </w:rPr>
            </w:r>
            <w:r>
              <w:rPr>
                <w:spacing w:val="-8"/>
              </w:rPr>
              <w:fldChar w:fldCharType="separate"/>
            </w:r>
            <w:r w:rsidR="00454CE9">
              <w:t>All XDS Actors activated via its terminal</w:t>
            </w:r>
            <w:r>
              <w:rPr>
                <w:spacing w:val="-8"/>
              </w:rPr>
              <w:fldChar w:fldCharType="end"/>
            </w:r>
          </w:p>
        </w:tc>
        <w:tc>
          <w:tcPr>
            <w:tcW w:w="753" w:type="dxa"/>
          </w:tcPr>
          <w:p w14:paraId="6853908C" w14:textId="5615AECF" w:rsidR="00182FA3" w:rsidRPr="00112FD0" w:rsidRDefault="00182FA3" w:rsidP="00112FD0">
            <w:pPr>
              <w:spacing w:line="360" w:lineRule="auto"/>
              <w:jc w:val="thaiDistribute"/>
            </w:pPr>
            <w:r>
              <w:fldChar w:fldCharType="begin"/>
            </w:r>
            <w:r>
              <w:instrText xml:space="preserve"> PAGEREF _Ref74284980 \h </w:instrText>
            </w:r>
            <w:r>
              <w:fldChar w:fldCharType="separate"/>
            </w:r>
            <w:ins w:id="904" w:author="Petnathean Julled" w:date="2021-07-09T21:18:00Z">
              <w:r w:rsidR="00454CE9">
                <w:rPr>
                  <w:noProof/>
                </w:rPr>
                <w:t>134</w:t>
              </w:r>
            </w:ins>
            <w:del w:id="905" w:author="Petnathean Julled" w:date="2021-07-09T11:13:00Z">
              <w:r w:rsidR="002A27EE" w:rsidDel="00437758">
                <w:rPr>
                  <w:noProof/>
                </w:rPr>
                <w:delText>128</w:delText>
              </w:r>
            </w:del>
            <w:r>
              <w:fldChar w:fldCharType="end"/>
            </w:r>
          </w:p>
        </w:tc>
      </w:tr>
      <w:tr w:rsidR="00182FA3" w:rsidRPr="00112FD0" w14:paraId="616FCE53" w14:textId="77777777" w:rsidTr="00454CE9">
        <w:tc>
          <w:tcPr>
            <w:tcW w:w="895" w:type="dxa"/>
          </w:tcPr>
          <w:p w14:paraId="6C266F76" w14:textId="2AAA2231" w:rsidR="00182FA3" w:rsidRDefault="00182FA3" w:rsidP="00112FD0">
            <w:pPr>
              <w:spacing w:line="360" w:lineRule="auto"/>
              <w:jc w:val="thaiDistribute"/>
            </w:pPr>
            <w:r>
              <w:fldChar w:fldCharType="begin"/>
            </w:r>
            <w:r>
              <w:instrText xml:space="preserve"> REF _Ref74284305 \h </w:instrText>
            </w:r>
            <w:r>
              <w:fldChar w:fldCharType="separate"/>
            </w:r>
            <w:ins w:id="906" w:author="Petnathean Julled" w:date="2021-07-09T21:18:00Z">
              <w:r w:rsidR="00454CE9">
                <w:t xml:space="preserve"> </w:t>
              </w:r>
              <w:r w:rsidR="00454CE9">
                <w:rPr>
                  <w:noProof/>
                </w:rPr>
                <w:t>4</w:t>
              </w:r>
              <w:r w:rsidR="00454CE9">
                <w:noBreakHyphen/>
              </w:r>
              <w:r w:rsidR="00454CE9">
                <w:rPr>
                  <w:noProof/>
                </w:rPr>
                <w:t>58</w:t>
              </w:r>
            </w:ins>
            <w:del w:id="90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5</w:delText>
              </w:r>
            </w:del>
            <w:r>
              <w:fldChar w:fldCharType="end"/>
            </w:r>
          </w:p>
        </w:tc>
        <w:tc>
          <w:tcPr>
            <w:tcW w:w="6868" w:type="dxa"/>
          </w:tcPr>
          <w:p w14:paraId="198EF376" w14:textId="7D2B5152"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6 \h </w:instrText>
            </w:r>
            <w:r>
              <w:rPr>
                <w:spacing w:val="-8"/>
              </w:rPr>
            </w:r>
            <w:r>
              <w:rPr>
                <w:spacing w:val="-8"/>
              </w:rPr>
              <w:fldChar w:fldCharType="separate"/>
            </w:r>
            <w:r w:rsidR="00454CE9">
              <w:t>XDS Document Registry Actor standby and wait for incoming XML Messages.</w:t>
            </w:r>
            <w:r>
              <w:rPr>
                <w:spacing w:val="-8"/>
              </w:rPr>
              <w:fldChar w:fldCharType="end"/>
            </w:r>
          </w:p>
        </w:tc>
        <w:tc>
          <w:tcPr>
            <w:tcW w:w="753" w:type="dxa"/>
          </w:tcPr>
          <w:p w14:paraId="1C1EB76F" w14:textId="65473D2C" w:rsidR="00182FA3" w:rsidRPr="00112FD0" w:rsidRDefault="00182FA3" w:rsidP="00112FD0">
            <w:pPr>
              <w:spacing w:line="360" w:lineRule="auto"/>
              <w:jc w:val="thaiDistribute"/>
            </w:pPr>
            <w:r>
              <w:fldChar w:fldCharType="begin"/>
            </w:r>
            <w:r>
              <w:instrText xml:space="preserve"> PAGEREF _Ref74284982 \h </w:instrText>
            </w:r>
            <w:r>
              <w:fldChar w:fldCharType="separate"/>
            </w:r>
            <w:ins w:id="908" w:author="Petnathean Julled" w:date="2021-07-09T21:18:00Z">
              <w:r w:rsidR="00454CE9">
                <w:rPr>
                  <w:noProof/>
                </w:rPr>
                <w:t>134</w:t>
              </w:r>
            </w:ins>
            <w:del w:id="909" w:author="Petnathean Julled" w:date="2021-07-09T11:13:00Z">
              <w:r w:rsidR="002A27EE" w:rsidDel="00437758">
                <w:rPr>
                  <w:noProof/>
                </w:rPr>
                <w:delText>128</w:delText>
              </w:r>
            </w:del>
            <w:r>
              <w:fldChar w:fldCharType="end"/>
            </w:r>
          </w:p>
        </w:tc>
      </w:tr>
      <w:tr w:rsidR="00182FA3" w:rsidRPr="00112FD0" w14:paraId="6B5296F6" w14:textId="77777777" w:rsidTr="00454CE9">
        <w:tc>
          <w:tcPr>
            <w:tcW w:w="895" w:type="dxa"/>
          </w:tcPr>
          <w:p w14:paraId="07047DF7" w14:textId="5BEE8259" w:rsidR="00182FA3" w:rsidRDefault="00182FA3" w:rsidP="00112FD0">
            <w:pPr>
              <w:spacing w:line="360" w:lineRule="auto"/>
              <w:jc w:val="thaiDistribute"/>
            </w:pPr>
            <w:r>
              <w:fldChar w:fldCharType="begin"/>
            </w:r>
            <w:r>
              <w:instrText xml:space="preserve"> REF _Ref74284312 \h </w:instrText>
            </w:r>
            <w:r>
              <w:fldChar w:fldCharType="separate"/>
            </w:r>
            <w:ins w:id="910" w:author="Petnathean Julled" w:date="2021-07-09T21:18:00Z">
              <w:r w:rsidR="00454CE9">
                <w:t xml:space="preserve"> </w:t>
              </w:r>
              <w:r w:rsidR="00454CE9">
                <w:rPr>
                  <w:noProof/>
                </w:rPr>
                <w:t>4</w:t>
              </w:r>
              <w:r w:rsidR="00454CE9">
                <w:noBreakHyphen/>
              </w:r>
              <w:r w:rsidR="00454CE9">
                <w:rPr>
                  <w:noProof/>
                </w:rPr>
                <w:t>59</w:t>
              </w:r>
            </w:ins>
            <w:del w:id="91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6</w:delText>
              </w:r>
            </w:del>
            <w:r>
              <w:fldChar w:fldCharType="end"/>
            </w:r>
          </w:p>
        </w:tc>
        <w:tc>
          <w:tcPr>
            <w:tcW w:w="6868" w:type="dxa"/>
          </w:tcPr>
          <w:p w14:paraId="52610EBF" w14:textId="532B111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9 \h </w:instrText>
            </w:r>
            <w:r>
              <w:rPr>
                <w:spacing w:val="-8"/>
              </w:rPr>
            </w:r>
            <w:r>
              <w:rPr>
                <w:spacing w:val="-8"/>
              </w:rPr>
              <w:fldChar w:fldCharType="separate"/>
            </w:r>
            <w:r w:rsidR="00454CE9">
              <w:t>XDS Document Repository prompt for health document number to register</w:t>
            </w:r>
            <w:r>
              <w:rPr>
                <w:spacing w:val="-8"/>
              </w:rPr>
              <w:fldChar w:fldCharType="end"/>
            </w:r>
          </w:p>
        </w:tc>
        <w:tc>
          <w:tcPr>
            <w:tcW w:w="753" w:type="dxa"/>
          </w:tcPr>
          <w:p w14:paraId="707FA10E" w14:textId="178784DF" w:rsidR="00182FA3" w:rsidRPr="00112FD0" w:rsidRDefault="00182FA3" w:rsidP="00112FD0">
            <w:pPr>
              <w:spacing w:line="360" w:lineRule="auto"/>
              <w:jc w:val="thaiDistribute"/>
            </w:pPr>
            <w:r>
              <w:fldChar w:fldCharType="begin"/>
            </w:r>
            <w:r>
              <w:instrText xml:space="preserve"> PAGEREF _Ref74284986 \h </w:instrText>
            </w:r>
            <w:r>
              <w:fldChar w:fldCharType="separate"/>
            </w:r>
            <w:ins w:id="912" w:author="Petnathean Julled" w:date="2021-07-09T21:18:00Z">
              <w:r w:rsidR="00454CE9">
                <w:rPr>
                  <w:noProof/>
                </w:rPr>
                <w:t>134</w:t>
              </w:r>
            </w:ins>
            <w:del w:id="913" w:author="Petnathean Julled" w:date="2021-07-09T11:13:00Z">
              <w:r w:rsidR="002A27EE" w:rsidDel="00437758">
                <w:rPr>
                  <w:noProof/>
                </w:rPr>
                <w:delText>128</w:delText>
              </w:r>
            </w:del>
            <w:r>
              <w:fldChar w:fldCharType="end"/>
            </w:r>
          </w:p>
        </w:tc>
      </w:tr>
      <w:tr w:rsidR="00182FA3" w:rsidRPr="00112FD0" w14:paraId="0F0ABA28" w14:textId="77777777" w:rsidTr="00454CE9">
        <w:tc>
          <w:tcPr>
            <w:tcW w:w="895" w:type="dxa"/>
          </w:tcPr>
          <w:p w14:paraId="0166C354" w14:textId="680B7449" w:rsidR="00182FA3" w:rsidRDefault="00182FA3" w:rsidP="00112FD0">
            <w:pPr>
              <w:spacing w:line="360" w:lineRule="auto"/>
              <w:jc w:val="thaiDistribute"/>
            </w:pPr>
            <w:r>
              <w:fldChar w:fldCharType="begin"/>
            </w:r>
            <w:r>
              <w:instrText xml:space="preserve"> REF _Ref74284316 \h </w:instrText>
            </w:r>
            <w:r>
              <w:fldChar w:fldCharType="separate"/>
            </w:r>
            <w:ins w:id="914" w:author="Petnathean Julled" w:date="2021-07-09T21:18:00Z">
              <w:r w:rsidR="00454CE9">
                <w:t xml:space="preserve"> </w:t>
              </w:r>
              <w:r w:rsidR="00454CE9">
                <w:rPr>
                  <w:noProof/>
                </w:rPr>
                <w:t>4</w:t>
              </w:r>
              <w:r w:rsidR="00454CE9">
                <w:noBreakHyphen/>
              </w:r>
              <w:r w:rsidR="00454CE9">
                <w:rPr>
                  <w:noProof/>
                </w:rPr>
                <w:t>60</w:t>
              </w:r>
            </w:ins>
            <w:del w:id="91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7</w:delText>
              </w:r>
            </w:del>
            <w:r>
              <w:fldChar w:fldCharType="end"/>
            </w:r>
          </w:p>
        </w:tc>
        <w:tc>
          <w:tcPr>
            <w:tcW w:w="6868" w:type="dxa"/>
          </w:tcPr>
          <w:p w14:paraId="5E6019DF" w14:textId="640DD789" w:rsidR="00182FA3" w:rsidRPr="00112FD0" w:rsidRDefault="00182FA3" w:rsidP="00112FD0">
            <w:pPr>
              <w:spacing w:line="360" w:lineRule="auto"/>
              <w:ind w:left="-116"/>
              <w:rPr>
                <w:spacing w:val="-8"/>
              </w:rPr>
            </w:pPr>
            <w:r>
              <w:rPr>
                <w:spacing w:val="-8"/>
              </w:rPr>
              <w:fldChar w:fldCharType="begin"/>
            </w:r>
            <w:r>
              <w:rPr>
                <w:spacing w:val="-8"/>
              </w:rPr>
              <w:instrText xml:space="preserve"> REF _Ref74284763 \h </w:instrText>
            </w:r>
            <w:r>
              <w:rPr>
                <w:spacing w:val="-8"/>
              </w:rPr>
            </w:r>
            <w:r>
              <w:rPr>
                <w:spacing w:val="-8"/>
              </w:rPr>
              <w:fldChar w:fldCharType="separate"/>
            </w:r>
            <w:r w:rsidR="00454CE9">
              <w:t>XDS</w:t>
            </w:r>
            <w:r w:rsidR="00454CE9">
              <w:rPr>
                <w:noProof/>
              </w:rPr>
              <w:t xml:space="preserve"> Document Repository sent ITI-42 transaction to XDS Document Registry</w:t>
            </w:r>
            <w:r>
              <w:rPr>
                <w:spacing w:val="-8"/>
              </w:rPr>
              <w:fldChar w:fldCharType="end"/>
            </w:r>
          </w:p>
        </w:tc>
        <w:tc>
          <w:tcPr>
            <w:tcW w:w="753" w:type="dxa"/>
          </w:tcPr>
          <w:p w14:paraId="27CD6E3C" w14:textId="1B7C9040" w:rsidR="00182FA3" w:rsidRPr="00112FD0" w:rsidRDefault="00182FA3" w:rsidP="00112FD0">
            <w:pPr>
              <w:spacing w:line="360" w:lineRule="auto"/>
              <w:jc w:val="thaiDistribute"/>
            </w:pPr>
            <w:r>
              <w:fldChar w:fldCharType="begin"/>
            </w:r>
            <w:r>
              <w:instrText xml:space="preserve"> PAGEREF _Ref74284989 \h </w:instrText>
            </w:r>
            <w:r>
              <w:fldChar w:fldCharType="separate"/>
            </w:r>
            <w:ins w:id="916" w:author="Petnathean Julled" w:date="2021-07-09T21:18:00Z">
              <w:r w:rsidR="00454CE9">
                <w:rPr>
                  <w:noProof/>
                </w:rPr>
                <w:t>135</w:t>
              </w:r>
            </w:ins>
            <w:del w:id="917" w:author="Petnathean Julled" w:date="2021-07-09T11:13:00Z">
              <w:r w:rsidR="002A27EE" w:rsidDel="00437758">
                <w:rPr>
                  <w:noProof/>
                </w:rPr>
                <w:delText>129</w:delText>
              </w:r>
            </w:del>
            <w:r>
              <w:fldChar w:fldCharType="end"/>
            </w:r>
          </w:p>
        </w:tc>
      </w:tr>
      <w:tr w:rsidR="00182FA3" w:rsidRPr="00112FD0" w14:paraId="1BDCB8C6" w14:textId="77777777" w:rsidTr="00454CE9">
        <w:tc>
          <w:tcPr>
            <w:tcW w:w="895" w:type="dxa"/>
          </w:tcPr>
          <w:p w14:paraId="536809D5" w14:textId="1A78FA33" w:rsidR="00182FA3" w:rsidRDefault="00182FA3" w:rsidP="00112FD0">
            <w:pPr>
              <w:spacing w:line="360" w:lineRule="auto"/>
              <w:jc w:val="thaiDistribute"/>
            </w:pPr>
            <w:r>
              <w:fldChar w:fldCharType="begin"/>
            </w:r>
            <w:r>
              <w:instrText xml:space="preserve"> REF _Ref74284319 \h </w:instrText>
            </w:r>
            <w:r>
              <w:fldChar w:fldCharType="separate"/>
            </w:r>
            <w:ins w:id="918" w:author="Petnathean Julled" w:date="2021-07-09T21:18:00Z">
              <w:r w:rsidR="00454CE9">
                <w:t xml:space="preserve"> </w:t>
              </w:r>
              <w:r w:rsidR="00454CE9">
                <w:rPr>
                  <w:noProof/>
                </w:rPr>
                <w:t>4</w:t>
              </w:r>
              <w:r w:rsidR="00454CE9">
                <w:noBreakHyphen/>
              </w:r>
              <w:r w:rsidR="00454CE9">
                <w:rPr>
                  <w:noProof/>
                </w:rPr>
                <w:t>61</w:t>
              </w:r>
            </w:ins>
            <w:del w:id="91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8</w:delText>
              </w:r>
            </w:del>
            <w:r>
              <w:fldChar w:fldCharType="end"/>
            </w:r>
          </w:p>
        </w:tc>
        <w:tc>
          <w:tcPr>
            <w:tcW w:w="6868" w:type="dxa"/>
          </w:tcPr>
          <w:p w14:paraId="594E153B" w14:textId="23A363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0 \h </w:instrText>
            </w:r>
            <w:r>
              <w:rPr>
                <w:spacing w:val="-8"/>
              </w:rPr>
            </w:r>
            <w:r>
              <w:rPr>
                <w:spacing w:val="-8"/>
              </w:rPr>
              <w:fldChar w:fldCharType="separate"/>
            </w:r>
            <w:r w:rsidR="00454CE9">
              <w:t>XDS Document Registry received ITI-42 transaction and</w:t>
            </w:r>
            <w:r>
              <w:rPr>
                <w:spacing w:val="-8"/>
              </w:rPr>
              <w:fldChar w:fldCharType="end"/>
            </w:r>
          </w:p>
        </w:tc>
        <w:tc>
          <w:tcPr>
            <w:tcW w:w="753" w:type="dxa"/>
          </w:tcPr>
          <w:p w14:paraId="23916502" w14:textId="3C012E32" w:rsidR="00182FA3" w:rsidRPr="00112FD0" w:rsidRDefault="00182FA3" w:rsidP="00112FD0">
            <w:pPr>
              <w:spacing w:line="360" w:lineRule="auto"/>
              <w:jc w:val="thaiDistribute"/>
            </w:pPr>
            <w:r>
              <w:fldChar w:fldCharType="begin"/>
            </w:r>
            <w:r>
              <w:instrText xml:space="preserve"> PAGEREF _Ref74284992 \h </w:instrText>
            </w:r>
            <w:r>
              <w:fldChar w:fldCharType="separate"/>
            </w:r>
            <w:ins w:id="920" w:author="Petnathean Julled" w:date="2021-07-09T21:18:00Z">
              <w:r w:rsidR="00454CE9">
                <w:rPr>
                  <w:noProof/>
                </w:rPr>
                <w:t>135</w:t>
              </w:r>
            </w:ins>
            <w:del w:id="921" w:author="Petnathean Julled" w:date="2021-07-09T11:13:00Z">
              <w:r w:rsidR="002A27EE" w:rsidDel="00437758">
                <w:rPr>
                  <w:noProof/>
                </w:rPr>
                <w:delText>129</w:delText>
              </w:r>
            </w:del>
            <w:r>
              <w:fldChar w:fldCharType="end"/>
            </w:r>
          </w:p>
        </w:tc>
      </w:tr>
      <w:tr w:rsidR="00182FA3" w:rsidRPr="00112FD0" w14:paraId="562AAAA4" w14:textId="77777777" w:rsidTr="00454CE9">
        <w:tc>
          <w:tcPr>
            <w:tcW w:w="895" w:type="dxa"/>
          </w:tcPr>
          <w:p w14:paraId="68C79E29" w14:textId="2E233CA9" w:rsidR="00182FA3" w:rsidRDefault="00182FA3" w:rsidP="00112FD0">
            <w:pPr>
              <w:spacing w:line="360" w:lineRule="auto"/>
              <w:jc w:val="thaiDistribute"/>
            </w:pPr>
            <w:r>
              <w:fldChar w:fldCharType="begin"/>
            </w:r>
            <w:r>
              <w:instrText xml:space="preserve"> REF _Ref74284322 \h </w:instrText>
            </w:r>
            <w:r>
              <w:fldChar w:fldCharType="separate"/>
            </w:r>
            <w:ins w:id="922" w:author="Petnathean Julled" w:date="2021-07-09T21:18:00Z">
              <w:r w:rsidR="00454CE9">
                <w:t xml:space="preserve"> </w:t>
              </w:r>
              <w:r w:rsidR="00454CE9">
                <w:rPr>
                  <w:noProof/>
                </w:rPr>
                <w:t>4</w:t>
              </w:r>
              <w:r w:rsidR="00454CE9">
                <w:noBreakHyphen/>
              </w:r>
              <w:r w:rsidR="00454CE9">
                <w:rPr>
                  <w:noProof/>
                </w:rPr>
                <w:t>62</w:t>
              </w:r>
            </w:ins>
            <w:del w:id="92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9</w:delText>
              </w:r>
            </w:del>
            <w:r>
              <w:fldChar w:fldCharType="end"/>
            </w:r>
          </w:p>
        </w:tc>
        <w:tc>
          <w:tcPr>
            <w:tcW w:w="6868" w:type="dxa"/>
          </w:tcPr>
          <w:p w14:paraId="4D0B6B7A" w14:textId="0701107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5 \h </w:instrText>
            </w:r>
            <w:r>
              <w:rPr>
                <w:spacing w:val="-8"/>
              </w:rPr>
            </w:r>
            <w:r>
              <w:rPr>
                <w:spacing w:val="-8"/>
              </w:rPr>
              <w:fldChar w:fldCharType="separate"/>
            </w:r>
            <w:r w:rsidR="00454CE9">
              <w:t>XDS Document Repository received response from XDS Document Registry</w:t>
            </w:r>
            <w:r>
              <w:rPr>
                <w:spacing w:val="-8"/>
              </w:rPr>
              <w:fldChar w:fldCharType="end"/>
            </w:r>
          </w:p>
        </w:tc>
        <w:tc>
          <w:tcPr>
            <w:tcW w:w="753" w:type="dxa"/>
          </w:tcPr>
          <w:p w14:paraId="4A270654" w14:textId="34A4F9FB" w:rsidR="00182FA3" w:rsidRPr="00112FD0" w:rsidRDefault="00182FA3" w:rsidP="00112FD0">
            <w:pPr>
              <w:spacing w:line="360" w:lineRule="auto"/>
              <w:jc w:val="thaiDistribute"/>
            </w:pPr>
            <w:r>
              <w:fldChar w:fldCharType="begin"/>
            </w:r>
            <w:r>
              <w:instrText xml:space="preserve"> PAGEREF _Ref74284998 \h </w:instrText>
            </w:r>
            <w:r>
              <w:fldChar w:fldCharType="separate"/>
            </w:r>
            <w:ins w:id="924" w:author="Petnathean Julled" w:date="2021-07-09T21:18:00Z">
              <w:r w:rsidR="00454CE9">
                <w:rPr>
                  <w:noProof/>
                </w:rPr>
                <w:t>135</w:t>
              </w:r>
            </w:ins>
            <w:del w:id="925" w:author="Petnathean Julled" w:date="2021-07-09T11:13:00Z">
              <w:r w:rsidR="002A27EE" w:rsidDel="00437758">
                <w:rPr>
                  <w:noProof/>
                </w:rPr>
                <w:delText>129</w:delText>
              </w:r>
            </w:del>
            <w:r>
              <w:fldChar w:fldCharType="end"/>
            </w:r>
          </w:p>
        </w:tc>
      </w:tr>
      <w:tr w:rsidR="00182FA3" w:rsidRPr="00112FD0" w14:paraId="68D80742" w14:textId="77777777" w:rsidTr="00454CE9">
        <w:tc>
          <w:tcPr>
            <w:tcW w:w="895" w:type="dxa"/>
          </w:tcPr>
          <w:p w14:paraId="5EC02C81" w14:textId="18DAF9D6" w:rsidR="00182FA3" w:rsidRDefault="00182FA3" w:rsidP="00112FD0">
            <w:pPr>
              <w:spacing w:line="360" w:lineRule="auto"/>
              <w:jc w:val="thaiDistribute"/>
            </w:pPr>
            <w:r>
              <w:fldChar w:fldCharType="begin"/>
            </w:r>
            <w:r>
              <w:instrText xml:space="preserve"> REF _Ref74284326 \h </w:instrText>
            </w:r>
            <w:r>
              <w:fldChar w:fldCharType="separate"/>
            </w:r>
            <w:ins w:id="926" w:author="Petnathean Julled" w:date="2021-07-09T21:18:00Z">
              <w:r w:rsidR="00454CE9">
                <w:t xml:space="preserve"> </w:t>
              </w:r>
              <w:r w:rsidR="00454CE9">
                <w:rPr>
                  <w:noProof/>
                </w:rPr>
                <w:t>4</w:t>
              </w:r>
              <w:r w:rsidR="00454CE9">
                <w:noBreakHyphen/>
              </w:r>
              <w:r w:rsidR="00454CE9">
                <w:rPr>
                  <w:noProof/>
                </w:rPr>
                <w:t>63</w:t>
              </w:r>
            </w:ins>
            <w:del w:id="92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0</w:delText>
              </w:r>
            </w:del>
            <w:r>
              <w:fldChar w:fldCharType="end"/>
            </w:r>
          </w:p>
        </w:tc>
        <w:tc>
          <w:tcPr>
            <w:tcW w:w="6868" w:type="dxa"/>
          </w:tcPr>
          <w:p w14:paraId="0D783FE9" w14:textId="295A359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0 \h </w:instrText>
            </w:r>
            <w:r>
              <w:rPr>
                <w:spacing w:val="-8"/>
              </w:rPr>
            </w:r>
            <w:r>
              <w:rPr>
                <w:spacing w:val="-8"/>
              </w:rPr>
              <w:fldChar w:fldCharType="separate"/>
            </w:r>
            <w:r w:rsidR="00454CE9">
              <w:t>XDS Document consumer Actor prompt the user for input</w:t>
            </w:r>
            <w:r>
              <w:rPr>
                <w:spacing w:val="-8"/>
              </w:rPr>
              <w:fldChar w:fldCharType="end"/>
            </w:r>
          </w:p>
        </w:tc>
        <w:tc>
          <w:tcPr>
            <w:tcW w:w="753" w:type="dxa"/>
          </w:tcPr>
          <w:p w14:paraId="59388876" w14:textId="703F6BC6" w:rsidR="00182FA3" w:rsidRPr="00112FD0" w:rsidRDefault="00182FA3" w:rsidP="00112FD0">
            <w:pPr>
              <w:spacing w:line="360" w:lineRule="auto"/>
              <w:jc w:val="thaiDistribute"/>
            </w:pPr>
            <w:r>
              <w:fldChar w:fldCharType="begin"/>
            </w:r>
            <w:r>
              <w:instrText xml:space="preserve"> PAGEREF _Ref74285001 \h </w:instrText>
            </w:r>
            <w:r>
              <w:fldChar w:fldCharType="separate"/>
            </w:r>
            <w:ins w:id="928" w:author="Petnathean Julled" w:date="2021-07-09T21:18:00Z">
              <w:r w:rsidR="00454CE9">
                <w:rPr>
                  <w:noProof/>
                </w:rPr>
                <w:t>136</w:t>
              </w:r>
            </w:ins>
            <w:del w:id="929" w:author="Petnathean Julled" w:date="2021-07-09T11:13:00Z">
              <w:r w:rsidR="002A27EE" w:rsidDel="00437758">
                <w:rPr>
                  <w:noProof/>
                </w:rPr>
                <w:delText>130</w:delText>
              </w:r>
            </w:del>
            <w:r>
              <w:fldChar w:fldCharType="end"/>
            </w:r>
          </w:p>
        </w:tc>
      </w:tr>
      <w:tr w:rsidR="00182FA3" w:rsidRPr="00112FD0" w14:paraId="2FDD191C" w14:textId="77777777" w:rsidTr="00454CE9">
        <w:tc>
          <w:tcPr>
            <w:tcW w:w="895" w:type="dxa"/>
          </w:tcPr>
          <w:p w14:paraId="4EB5DF89" w14:textId="23AF4370" w:rsidR="00182FA3" w:rsidRDefault="00182FA3" w:rsidP="00112FD0">
            <w:pPr>
              <w:spacing w:line="360" w:lineRule="auto"/>
              <w:jc w:val="thaiDistribute"/>
            </w:pPr>
            <w:r>
              <w:fldChar w:fldCharType="begin"/>
            </w:r>
            <w:r>
              <w:instrText xml:space="preserve"> REF _Ref74284329 \h </w:instrText>
            </w:r>
            <w:r>
              <w:fldChar w:fldCharType="separate"/>
            </w:r>
            <w:ins w:id="930" w:author="Petnathean Julled" w:date="2021-07-09T21:18:00Z">
              <w:r w:rsidR="00454CE9">
                <w:t xml:space="preserve"> </w:t>
              </w:r>
              <w:r w:rsidR="00454CE9">
                <w:rPr>
                  <w:noProof/>
                </w:rPr>
                <w:t>4</w:t>
              </w:r>
              <w:r w:rsidR="00454CE9">
                <w:noBreakHyphen/>
              </w:r>
              <w:r w:rsidR="00454CE9">
                <w:rPr>
                  <w:noProof/>
                </w:rPr>
                <w:t>64</w:t>
              </w:r>
            </w:ins>
            <w:del w:id="93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1</w:delText>
              </w:r>
            </w:del>
            <w:r>
              <w:fldChar w:fldCharType="end"/>
            </w:r>
          </w:p>
        </w:tc>
        <w:tc>
          <w:tcPr>
            <w:tcW w:w="6868" w:type="dxa"/>
          </w:tcPr>
          <w:p w14:paraId="324D6369" w14:textId="106DBD8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3 \h </w:instrText>
            </w:r>
            <w:r>
              <w:rPr>
                <w:spacing w:val="-8"/>
              </w:rPr>
            </w:r>
            <w:r>
              <w:rPr>
                <w:spacing w:val="-8"/>
              </w:rPr>
              <w:fldChar w:fldCharType="separate"/>
            </w:r>
            <w:r w:rsidR="00454CE9">
              <w:t>XDS Document Consumer Actor sent ITI-18 transaction</w:t>
            </w:r>
            <w:r>
              <w:rPr>
                <w:spacing w:val="-8"/>
              </w:rPr>
              <w:fldChar w:fldCharType="end"/>
            </w:r>
          </w:p>
        </w:tc>
        <w:tc>
          <w:tcPr>
            <w:tcW w:w="753" w:type="dxa"/>
          </w:tcPr>
          <w:p w14:paraId="5DEB8869" w14:textId="3B17057F" w:rsidR="00182FA3" w:rsidRPr="00112FD0" w:rsidRDefault="00182FA3" w:rsidP="00112FD0">
            <w:pPr>
              <w:spacing w:line="360" w:lineRule="auto"/>
              <w:jc w:val="thaiDistribute"/>
            </w:pPr>
            <w:r>
              <w:fldChar w:fldCharType="begin"/>
            </w:r>
            <w:r>
              <w:instrText xml:space="preserve"> PAGEREF _Ref74285004 \h </w:instrText>
            </w:r>
            <w:r>
              <w:fldChar w:fldCharType="separate"/>
            </w:r>
            <w:ins w:id="932" w:author="Petnathean Julled" w:date="2021-07-09T21:18:00Z">
              <w:r w:rsidR="00454CE9">
                <w:rPr>
                  <w:noProof/>
                </w:rPr>
                <w:t>136</w:t>
              </w:r>
            </w:ins>
            <w:del w:id="933" w:author="Petnathean Julled" w:date="2021-07-09T11:13:00Z">
              <w:r w:rsidR="002A27EE" w:rsidDel="00437758">
                <w:rPr>
                  <w:noProof/>
                </w:rPr>
                <w:delText>130</w:delText>
              </w:r>
            </w:del>
            <w:r>
              <w:fldChar w:fldCharType="end"/>
            </w:r>
          </w:p>
        </w:tc>
      </w:tr>
      <w:tr w:rsidR="00182FA3" w:rsidRPr="00112FD0" w14:paraId="7E34EDB8" w14:textId="77777777" w:rsidTr="00454CE9">
        <w:tc>
          <w:tcPr>
            <w:tcW w:w="895" w:type="dxa"/>
          </w:tcPr>
          <w:p w14:paraId="5AE09928" w14:textId="15BAD81D" w:rsidR="00182FA3" w:rsidRDefault="00182FA3" w:rsidP="00112FD0">
            <w:pPr>
              <w:spacing w:line="360" w:lineRule="auto"/>
              <w:jc w:val="thaiDistribute"/>
            </w:pPr>
            <w:r>
              <w:fldChar w:fldCharType="begin"/>
            </w:r>
            <w:r>
              <w:instrText xml:space="preserve"> REF _Ref74284334 \h </w:instrText>
            </w:r>
            <w:r>
              <w:fldChar w:fldCharType="separate"/>
            </w:r>
            <w:ins w:id="934" w:author="Petnathean Julled" w:date="2021-07-09T21:18:00Z">
              <w:r w:rsidR="00454CE9">
                <w:t xml:space="preserve"> </w:t>
              </w:r>
              <w:r w:rsidR="00454CE9">
                <w:rPr>
                  <w:noProof/>
                </w:rPr>
                <w:t>4</w:t>
              </w:r>
              <w:r w:rsidR="00454CE9">
                <w:noBreakHyphen/>
              </w:r>
              <w:r w:rsidR="00454CE9">
                <w:rPr>
                  <w:noProof/>
                </w:rPr>
                <w:t>65</w:t>
              </w:r>
            </w:ins>
            <w:del w:id="93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2</w:delText>
              </w:r>
            </w:del>
            <w:r>
              <w:fldChar w:fldCharType="end"/>
            </w:r>
          </w:p>
        </w:tc>
        <w:tc>
          <w:tcPr>
            <w:tcW w:w="6868" w:type="dxa"/>
          </w:tcPr>
          <w:p w14:paraId="7560832C" w14:textId="7C379E5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6 \h </w:instrText>
            </w:r>
            <w:r>
              <w:rPr>
                <w:spacing w:val="-8"/>
              </w:rPr>
            </w:r>
            <w:r>
              <w:rPr>
                <w:spacing w:val="-8"/>
              </w:rPr>
              <w:fldChar w:fldCharType="separate"/>
            </w:r>
            <w:r w:rsidR="00454CE9">
              <w:t>XDS Document Registry received ITI-18 transaction then interpret the message</w:t>
            </w:r>
            <w:r>
              <w:rPr>
                <w:spacing w:val="-8"/>
              </w:rPr>
              <w:fldChar w:fldCharType="end"/>
            </w:r>
          </w:p>
        </w:tc>
        <w:tc>
          <w:tcPr>
            <w:tcW w:w="753" w:type="dxa"/>
          </w:tcPr>
          <w:p w14:paraId="1295218E" w14:textId="67DB954D" w:rsidR="00182FA3" w:rsidRPr="00112FD0" w:rsidRDefault="00182FA3" w:rsidP="00112FD0">
            <w:pPr>
              <w:spacing w:line="360" w:lineRule="auto"/>
              <w:jc w:val="thaiDistribute"/>
            </w:pPr>
            <w:r>
              <w:fldChar w:fldCharType="begin"/>
            </w:r>
            <w:r>
              <w:instrText xml:space="preserve"> PAGEREF _Ref74285007 \h </w:instrText>
            </w:r>
            <w:r>
              <w:fldChar w:fldCharType="separate"/>
            </w:r>
            <w:ins w:id="936" w:author="Petnathean Julled" w:date="2021-07-09T21:18:00Z">
              <w:r w:rsidR="00454CE9">
                <w:rPr>
                  <w:noProof/>
                </w:rPr>
                <w:t>137</w:t>
              </w:r>
            </w:ins>
            <w:del w:id="937" w:author="Petnathean Julled" w:date="2021-07-09T11:13:00Z">
              <w:r w:rsidR="002A27EE" w:rsidDel="00437758">
                <w:rPr>
                  <w:noProof/>
                </w:rPr>
                <w:delText>131</w:delText>
              </w:r>
            </w:del>
            <w:r>
              <w:fldChar w:fldCharType="end"/>
            </w:r>
          </w:p>
        </w:tc>
      </w:tr>
      <w:tr w:rsidR="00182FA3" w:rsidRPr="00112FD0" w14:paraId="35009F7A" w14:textId="77777777" w:rsidTr="00454CE9">
        <w:tc>
          <w:tcPr>
            <w:tcW w:w="895" w:type="dxa"/>
          </w:tcPr>
          <w:p w14:paraId="70AD2AFC" w14:textId="3C017B65" w:rsidR="00182FA3" w:rsidRDefault="00182FA3" w:rsidP="00112FD0">
            <w:pPr>
              <w:spacing w:line="360" w:lineRule="auto"/>
              <w:jc w:val="thaiDistribute"/>
            </w:pPr>
            <w:r>
              <w:fldChar w:fldCharType="begin"/>
            </w:r>
            <w:r>
              <w:instrText xml:space="preserve"> REF _Ref74282414 \h </w:instrText>
            </w:r>
            <w:r>
              <w:fldChar w:fldCharType="separate"/>
            </w:r>
            <w:ins w:id="938" w:author="Petnathean Julled" w:date="2021-07-09T21:18:00Z">
              <w:r w:rsidR="00454CE9">
                <w:t xml:space="preserve"> </w:t>
              </w:r>
              <w:r w:rsidR="00454CE9">
                <w:rPr>
                  <w:noProof/>
                </w:rPr>
                <w:t>4</w:t>
              </w:r>
              <w:r w:rsidR="00454CE9">
                <w:noBreakHyphen/>
              </w:r>
              <w:r w:rsidR="00454CE9">
                <w:rPr>
                  <w:noProof/>
                </w:rPr>
                <w:t>66</w:t>
              </w:r>
            </w:ins>
            <w:del w:id="93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3</w:delText>
              </w:r>
            </w:del>
            <w:r>
              <w:fldChar w:fldCharType="end"/>
            </w:r>
          </w:p>
        </w:tc>
        <w:tc>
          <w:tcPr>
            <w:tcW w:w="6868" w:type="dxa"/>
          </w:tcPr>
          <w:p w14:paraId="3E570A78" w14:textId="10C7E18D"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9 \h </w:instrText>
            </w:r>
            <w:r>
              <w:rPr>
                <w:spacing w:val="-8"/>
              </w:rPr>
            </w:r>
            <w:r>
              <w:rPr>
                <w:spacing w:val="-8"/>
              </w:rPr>
              <w:fldChar w:fldCharType="separate"/>
            </w:r>
            <w:r w:rsidR="00454CE9">
              <w:t xml:space="preserve">XDS Document Registry then begin search operation over </w:t>
            </w:r>
            <w:proofErr w:type="spellStart"/>
            <w:r w:rsidR="00454CE9">
              <w:t>Smartcontract</w:t>
            </w:r>
            <w:proofErr w:type="spellEnd"/>
            <w:r>
              <w:rPr>
                <w:spacing w:val="-8"/>
              </w:rPr>
              <w:fldChar w:fldCharType="end"/>
            </w:r>
          </w:p>
        </w:tc>
        <w:tc>
          <w:tcPr>
            <w:tcW w:w="753" w:type="dxa"/>
          </w:tcPr>
          <w:p w14:paraId="2C39806D" w14:textId="1B40B752" w:rsidR="00182FA3" w:rsidRPr="00112FD0" w:rsidRDefault="00182FA3" w:rsidP="00112FD0">
            <w:pPr>
              <w:spacing w:line="360" w:lineRule="auto"/>
              <w:jc w:val="thaiDistribute"/>
            </w:pPr>
            <w:r>
              <w:fldChar w:fldCharType="begin"/>
            </w:r>
            <w:r>
              <w:instrText xml:space="preserve"> PAGEREF _Ref74285009 \h </w:instrText>
            </w:r>
            <w:r>
              <w:fldChar w:fldCharType="separate"/>
            </w:r>
            <w:ins w:id="940" w:author="Petnathean Julled" w:date="2021-07-09T21:18:00Z">
              <w:r w:rsidR="00454CE9">
                <w:rPr>
                  <w:noProof/>
                </w:rPr>
                <w:t>138</w:t>
              </w:r>
            </w:ins>
            <w:del w:id="941" w:author="Petnathean Julled" w:date="2021-07-09T11:13:00Z">
              <w:r w:rsidR="002A27EE" w:rsidDel="00437758">
                <w:rPr>
                  <w:noProof/>
                </w:rPr>
                <w:delText>132</w:delText>
              </w:r>
            </w:del>
            <w:r>
              <w:fldChar w:fldCharType="end"/>
            </w:r>
          </w:p>
        </w:tc>
      </w:tr>
      <w:tr w:rsidR="00182FA3" w:rsidRPr="00112FD0" w14:paraId="2089B946" w14:textId="77777777" w:rsidTr="00490A81">
        <w:trPr>
          <w:trPrChange w:id="942" w:author="Petnathean Julled" w:date="2021-07-09T20:36:00Z">
            <w:trPr>
              <w:gridAfter w:val="0"/>
            </w:trPr>
          </w:trPrChange>
        </w:trPr>
        <w:tc>
          <w:tcPr>
            <w:tcW w:w="895" w:type="dxa"/>
            <w:tcPrChange w:id="943" w:author="Petnathean Julled" w:date="2021-07-09T20:36:00Z">
              <w:tcPr>
                <w:tcW w:w="817" w:type="dxa"/>
                <w:gridSpan w:val="2"/>
              </w:tcPr>
            </w:tcPrChange>
          </w:tcPr>
          <w:p w14:paraId="4EA6678A" w14:textId="1FE7A7A3" w:rsidR="00182FA3" w:rsidRDefault="000845E1" w:rsidP="00112FD0">
            <w:pPr>
              <w:spacing w:line="360" w:lineRule="auto"/>
              <w:jc w:val="thaiDistribute"/>
            </w:pPr>
            <w:ins w:id="944" w:author="Petnathean Julled" w:date="2021-07-09T20:30:00Z">
              <w:r>
                <w:fldChar w:fldCharType="begin"/>
              </w:r>
              <w:r>
                <w:instrText xml:space="preserve"> REF _Ref76732523 \h </w:instrText>
              </w:r>
            </w:ins>
            <w:r>
              <w:fldChar w:fldCharType="separate"/>
            </w:r>
            <w:ins w:id="945" w:author="Petnathean Julled" w:date="2021-07-09T21:18:00Z">
              <w:r w:rsidR="00454CE9">
                <w:t xml:space="preserve"> </w:t>
              </w:r>
              <w:r w:rsidR="00454CE9">
                <w:rPr>
                  <w:noProof/>
                </w:rPr>
                <w:t>4</w:t>
              </w:r>
              <w:r w:rsidR="00454CE9">
                <w:noBreakHyphen/>
              </w:r>
              <w:r w:rsidR="00454CE9">
                <w:rPr>
                  <w:noProof/>
                </w:rPr>
                <w:t>67</w:t>
              </w:r>
            </w:ins>
            <w:ins w:id="946" w:author="Petnathean Julled" w:date="2021-07-09T20:30:00Z">
              <w:r>
                <w:fldChar w:fldCharType="end"/>
              </w:r>
            </w:ins>
            <w:r w:rsidR="00182FA3">
              <w:fldChar w:fldCharType="begin"/>
            </w:r>
            <w:r w:rsidR="00182FA3">
              <w:instrText xml:space="preserve"> REF _Ref74280360 \h </w:instrText>
            </w:r>
            <w:del w:id="947" w:author="Petnathean Julled" w:date="2021-07-09T20:28:00Z">
              <w:r w:rsidR="00182FA3">
                <w:fldChar w:fldCharType="separate"/>
              </w:r>
            </w:del>
            <w:del w:id="94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4</w:delText>
              </w:r>
            </w:del>
            <w:r w:rsidR="00182FA3">
              <w:fldChar w:fldCharType="end"/>
            </w:r>
          </w:p>
        </w:tc>
        <w:tc>
          <w:tcPr>
            <w:tcW w:w="6868" w:type="dxa"/>
            <w:tcPrChange w:id="949" w:author="Petnathean Julled" w:date="2021-07-09T20:36:00Z">
              <w:tcPr>
                <w:tcW w:w="6946" w:type="dxa"/>
                <w:gridSpan w:val="3"/>
              </w:tcPr>
            </w:tcPrChange>
          </w:tcPr>
          <w:p w14:paraId="60DEF49F" w14:textId="73337111" w:rsidR="00182FA3" w:rsidRPr="00112FD0" w:rsidRDefault="00182FA3">
            <w:pPr>
              <w:tabs>
                <w:tab w:val="left" w:pos="-114"/>
              </w:tabs>
              <w:spacing w:line="360" w:lineRule="auto"/>
              <w:ind w:left="-116"/>
              <w:rPr>
                <w:spacing w:val="-8"/>
              </w:rPr>
              <w:pPrChange w:id="950" w:author="Petnathean Julled" w:date="2021-07-09T20:33:00Z">
                <w:pPr>
                  <w:spacing w:line="360" w:lineRule="auto"/>
                  <w:ind w:left="-116"/>
                </w:pPr>
              </w:pPrChange>
            </w:pPr>
            <w:r>
              <w:rPr>
                <w:spacing w:val="-8"/>
              </w:rPr>
              <w:fldChar w:fldCharType="begin"/>
            </w:r>
            <w:r>
              <w:rPr>
                <w:spacing w:val="-8"/>
              </w:rPr>
              <w:instrText xml:space="preserve"> REF _Ref74284793 \h </w:instrText>
            </w:r>
            <w:r>
              <w:rPr>
                <w:spacing w:val="-8"/>
              </w:rPr>
            </w:r>
            <w:del w:id="951" w:author="Petnathean Julled" w:date="2021-07-09T20:28:00Z">
              <w:r>
                <w:rPr>
                  <w:spacing w:val="-8"/>
                </w:rPr>
                <w:fldChar w:fldCharType="separate"/>
              </w:r>
              <w:r w:rsidR="00437758" w:rsidDel="000845E1">
                <w:delText>Chart comparing document query and search time</w:delText>
              </w:r>
            </w:del>
            <w:r>
              <w:rPr>
                <w:spacing w:val="-8"/>
              </w:rPr>
              <w:fldChar w:fldCharType="end"/>
            </w:r>
            <w:ins w:id="952" w:author="Petnathean Julled" w:date="2021-07-09T20:32:00Z">
              <w:r w:rsidR="000845E1">
                <w:rPr>
                  <w:spacing w:val="-8"/>
                </w:rPr>
                <w:tab/>
              </w:r>
              <w:r w:rsidR="000845E1">
                <w:rPr>
                  <w:spacing w:val="-8"/>
                </w:rPr>
                <w:fldChar w:fldCharType="begin"/>
              </w:r>
              <w:r w:rsidR="000845E1">
                <w:rPr>
                  <w:spacing w:val="-8"/>
                </w:rPr>
                <w:instrText xml:space="preserve"> REF _Ref76755194 \h </w:instrText>
              </w:r>
            </w:ins>
            <w:r w:rsidR="000845E1">
              <w:rPr>
                <w:spacing w:val="-8"/>
              </w:rPr>
            </w:r>
            <w:r w:rsidR="000845E1">
              <w:rPr>
                <w:spacing w:val="-8"/>
              </w:rPr>
              <w:fldChar w:fldCharType="separate"/>
            </w:r>
            <w:ins w:id="953" w:author="Petnathean Julled" w:date="2021-07-09T21:18:00Z">
              <w:r w:rsidR="00454CE9">
                <w:t>The 7-Node Example system log</w:t>
              </w:r>
            </w:ins>
            <w:ins w:id="954" w:author="Petnathean Julled" w:date="2021-07-09T20:32:00Z">
              <w:r w:rsidR="000845E1">
                <w:rPr>
                  <w:spacing w:val="-8"/>
                </w:rPr>
                <w:fldChar w:fldCharType="end"/>
              </w:r>
            </w:ins>
          </w:p>
        </w:tc>
        <w:tc>
          <w:tcPr>
            <w:tcW w:w="753" w:type="dxa"/>
            <w:tcPrChange w:id="955" w:author="Petnathean Julled" w:date="2021-07-09T20:36:00Z">
              <w:tcPr>
                <w:tcW w:w="753" w:type="dxa"/>
                <w:gridSpan w:val="2"/>
              </w:tcPr>
            </w:tcPrChange>
          </w:tcPr>
          <w:p w14:paraId="645B6049" w14:textId="79126A29" w:rsidR="000845E1" w:rsidRPr="00112FD0" w:rsidRDefault="00897D78" w:rsidP="00112FD0">
            <w:pPr>
              <w:spacing w:line="360" w:lineRule="auto"/>
              <w:jc w:val="thaiDistribute"/>
            </w:pPr>
            <w:ins w:id="956" w:author="Petnathean Julled" w:date="2021-07-09T20:35:00Z">
              <w:r>
                <w:fldChar w:fldCharType="begin"/>
              </w:r>
              <w:r>
                <w:instrText xml:space="preserve"> PAGEREF _Ref76755316 \h </w:instrText>
              </w:r>
            </w:ins>
            <w:r>
              <w:fldChar w:fldCharType="separate"/>
            </w:r>
            <w:ins w:id="957" w:author="Petnathean Julled" w:date="2021-07-09T21:18:00Z">
              <w:r w:rsidR="00454CE9">
                <w:rPr>
                  <w:noProof/>
                </w:rPr>
                <w:t>140</w:t>
              </w:r>
            </w:ins>
            <w:ins w:id="958" w:author="Petnathean Julled" w:date="2021-07-09T20:35:00Z">
              <w:r>
                <w:fldChar w:fldCharType="end"/>
              </w:r>
            </w:ins>
            <w:del w:id="959" w:author="Petnathean Julled" w:date="2021-07-09T20:30:00Z">
              <w:r w:rsidR="00182FA3" w:rsidDel="000845E1">
                <w:fldChar w:fldCharType="begin"/>
              </w:r>
              <w:r w:rsidR="00182FA3" w:rsidDel="000845E1">
                <w:delInstrText xml:space="preserve"> PAGEREF _Ref74285012 \h </w:delInstrText>
              </w:r>
              <w:r w:rsidR="00182FA3" w:rsidDel="000845E1">
                <w:fldChar w:fldCharType="separate"/>
              </w:r>
            </w:del>
            <w:del w:id="960" w:author="Petnathean Julled" w:date="2021-07-09T11:13:00Z">
              <w:r w:rsidR="002A27EE" w:rsidDel="00437758">
                <w:rPr>
                  <w:noProof/>
                </w:rPr>
                <w:delText>133</w:delText>
              </w:r>
            </w:del>
            <w:del w:id="961" w:author="Petnathean Julled" w:date="2021-07-09T20:30:00Z">
              <w:r w:rsidR="00182FA3" w:rsidDel="000845E1">
                <w:fldChar w:fldCharType="end"/>
              </w:r>
            </w:del>
          </w:p>
        </w:tc>
      </w:tr>
      <w:tr w:rsidR="000845E1" w:rsidRPr="00112FD0" w14:paraId="5E209C20" w14:textId="77777777" w:rsidTr="00490A81">
        <w:tblPrEx>
          <w:tblPrExChange w:id="96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63" w:author="Petnathean Julled" w:date="2021-07-09T20:30:00Z"/>
          <w:trPrChange w:id="964" w:author="Petnathean Julled" w:date="2021-07-09T20:36:00Z">
            <w:trPr>
              <w:gridBefore w:val="1"/>
            </w:trPr>
          </w:trPrChange>
        </w:trPr>
        <w:tc>
          <w:tcPr>
            <w:tcW w:w="895" w:type="dxa"/>
            <w:tcPrChange w:id="965" w:author="Petnathean Julled" w:date="2021-07-09T20:36:00Z">
              <w:tcPr>
                <w:tcW w:w="895" w:type="dxa"/>
                <w:gridSpan w:val="3"/>
              </w:tcPr>
            </w:tcPrChange>
          </w:tcPr>
          <w:p w14:paraId="70EB2CAE" w14:textId="1516D8CE" w:rsidR="000845E1" w:rsidRDefault="000845E1" w:rsidP="00112FD0">
            <w:pPr>
              <w:spacing w:line="360" w:lineRule="auto"/>
              <w:jc w:val="thaiDistribute"/>
              <w:rPr>
                <w:ins w:id="966" w:author="Petnathean Julled" w:date="2021-07-09T20:30:00Z"/>
              </w:rPr>
            </w:pPr>
            <w:ins w:id="967" w:author="Petnathean Julled" w:date="2021-07-09T20:31:00Z">
              <w:r>
                <w:fldChar w:fldCharType="begin"/>
              </w:r>
              <w:r>
                <w:instrText xml:space="preserve"> REF _Ref76733852 \h </w:instrText>
              </w:r>
            </w:ins>
            <w:r>
              <w:fldChar w:fldCharType="separate"/>
            </w:r>
            <w:ins w:id="968" w:author="Petnathean Julled" w:date="2021-07-09T21:18:00Z">
              <w:r w:rsidR="00454CE9">
                <w:t xml:space="preserve"> </w:t>
              </w:r>
              <w:r w:rsidR="00454CE9">
                <w:rPr>
                  <w:noProof/>
                </w:rPr>
                <w:t>4</w:t>
              </w:r>
              <w:r w:rsidR="00454CE9">
                <w:noBreakHyphen/>
              </w:r>
              <w:r w:rsidR="00454CE9">
                <w:rPr>
                  <w:noProof/>
                </w:rPr>
                <w:t>68</w:t>
              </w:r>
            </w:ins>
            <w:ins w:id="969" w:author="Petnathean Julled" w:date="2021-07-09T20:31:00Z">
              <w:r>
                <w:fldChar w:fldCharType="end"/>
              </w:r>
            </w:ins>
          </w:p>
        </w:tc>
        <w:tc>
          <w:tcPr>
            <w:tcW w:w="6868" w:type="dxa"/>
            <w:tcPrChange w:id="970" w:author="Petnathean Julled" w:date="2021-07-09T20:36:00Z">
              <w:tcPr>
                <w:tcW w:w="6868" w:type="dxa"/>
                <w:gridSpan w:val="2"/>
              </w:tcPr>
            </w:tcPrChange>
          </w:tcPr>
          <w:p w14:paraId="091DF5DE" w14:textId="2D23E1C6" w:rsidR="000845E1" w:rsidRDefault="000845E1" w:rsidP="00112FD0">
            <w:pPr>
              <w:spacing w:line="360" w:lineRule="auto"/>
              <w:ind w:left="-116"/>
              <w:rPr>
                <w:ins w:id="971" w:author="Petnathean Julled" w:date="2021-07-09T20:30:00Z"/>
                <w:spacing w:val="-8"/>
              </w:rPr>
            </w:pPr>
            <w:ins w:id="972" w:author="Petnathean Julled" w:date="2021-07-09T20:33:00Z">
              <w:r>
                <w:rPr>
                  <w:spacing w:val="-8"/>
                </w:rPr>
                <w:fldChar w:fldCharType="begin"/>
              </w:r>
              <w:r>
                <w:rPr>
                  <w:spacing w:val="-8"/>
                </w:rPr>
                <w:instrText xml:space="preserve"> REF _Ref76755205 \h </w:instrText>
              </w:r>
            </w:ins>
            <w:r>
              <w:rPr>
                <w:spacing w:val="-8"/>
              </w:rPr>
            </w:r>
            <w:r>
              <w:rPr>
                <w:spacing w:val="-8"/>
              </w:rPr>
              <w:fldChar w:fldCharType="separate"/>
            </w:r>
            <w:ins w:id="973" w:author="Petnathean Julled" w:date="2021-07-09T21:18:00Z">
              <w:r w:rsidR="00454CE9">
                <w:t>Chart comparing document query and search time</w:t>
              </w:r>
            </w:ins>
            <w:ins w:id="974" w:author="Petnathean Julled" w:date="2021-07-09T20:33:00Z">
              <w:r>
                <w:rPr>
                  <w:spacing w:val="-8"/>
                </w:rPr>
                <w:fldChar w:fldCharType="end"/>
              </w:r>
            </w:ins>
          </w:p>
        </w:tc>
        <w:tc>
          <w:tcPr>
            <w:tcW w:w="753" w:type="dxa"/>
            <w:tcPrChange w:id="975" w:author="Petnathean Julled" w:date="2021-07-09T20:36:00Z">
              <w:tcPr>
                <w:tcW w:w="753" w:type="dxa"/>
                <w:gridSpan w:val="2"/>
              </w:tcPr>
            </w:tcPrChange>
          </w:tcPr>
          <w:p w14:paraId="5D6DF36E" w14:textId="16BA5035" w:rsidR="000845E1" w:rsidDel="000845E1" w:rsidRDefault="00897D78" w:rsidP="00112FD0">
            <w:pPr>
              <w:spacing w:line="360" w:lineRule="auto"/>
              <w:jc w:val="thaiDistribute"/>
              <w:rPr>
                <w:ins w:id="976" w:author="Petnathean Julled" w:date="2021-07-09T20:30:00Z"/>
              </w:rPr>
            </w:pPr>
            <w:ins w:id="977" w:author="Petnathean Julled" w:date="2021-07-09T20:35:00Z">
              <w:r>
                <w:fldChar w:fldCharType="begin"/>
              </w:r>
              <w:r>
                <w:instrText xml:space="preserve"> PAGEREF _Ref76755321 \h </w:instrText>
              </w:r>
            </w:ins>
            <w:r>
              <w:fldChar w:fldCharType="separate"/>
            </w:r>
            <w:ins w:id="978" w:author="Petnathean Julled" w:date="2021-07-09T21:18:00Z">
              <w:r w:rsidR="00454CE9">
                <w:rPr>
                  <w:noProof/>
                </w:rPr>
                <w:t>140</w:t>
              </w:r>
            </w:ins>
            <w:ins w:id="979" w:author="Petnathean Julled" w:date="2021-07-09T20:35:00Z">
              <w:r>
                <w:fldChar w:fldCharType="end"/>
              </w:r>
            </w:ins>
          </w:p>
        </w:tc>
      </w:tr>
      <w:tr w:rsidR="000845E1" w:rsidRPr="00112FD0" w14:paraId="3E3F891E" w14:textId="77777777" w:rsidTr="00490A81">
        <w:tblPrEx>
          <w:tblPrExChange w:id="98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81" w:author="Petnathean Julled" w:date="2021-07-09T20:31:00Z"/>
          <w:trPrChange w:id="982" w:author="Petnathean Julled" w:date="2021-07-09T20:36:00Z">
            <w:trPr>
              <w:gridBefore w:val="1"/>
            </w:trPr>
          </w:trPrChange>
        </w:trPr>
        <w:tc>
          <w:tcPr>
            <w:tcW w:w="895" w:type="dxa"/>
            <w:tcPrChange w:id="983" w:author="Petnathean Julled" w:date="2021-07-09T20:36:00Z">
              <w:tcPr>
                <w:tcW w:w="895" w:type="dxa"/>
                <w:gridSpan w:val="3"/>
              </w:tcPr>
            </w:tcPrChange>
          </w:tcPr>
          <w:p w14:paraId="14833AD1" w14:textId="28882058" w:rsidR="000845E1" w:rsidRDefault="000845E1" w:rsidP="00112FD0">
            <w:pPr>
              <w:spacing w:line="360" w:lineRule="auto"/>
              <w:jc w:val="thaiDistribute"/>
              <w:rPr>
                <w:ins w:id="984" w:author="Petnathean Julled" w:date="2021-07-09T20:31:00Z"/>
              </w:rPr>
            </w:pPr>
            <w:ins w:id="985" w:author="Petnathean Julled" w:date="2021-07-09T20:31:00Z">
              <w:r>
                <w:lastRenderedPageBreak/>
                <w:fldChar w:fldCharType="begin"/>
              </w:r>
              <w:r>
                <w:instrText xml:space="preserve"> REF _Ref76734885 \h </w:instrText>
              </w:r>
            </w:ins>
            <w:r>
              <w:fldChar w:fldCharType="separate"/>
            </w:r>
            <w:ins w:id="986" w:author="Petnathean Julled" w:date="2021-07-09T21:18:00Z">
              <w:r w:rsidR="00454CE9">
                <w:t xml:space="preserve"> </w:t>
              </w:r>
              <w:r w:rsidR="00454CE9">
                <w:rPr>
                  <w:noProof/>
                </w:rPr>
                <w:t>4</w:t>
              </w:r>
              <w:r w:rsidR="00454CE9">
                <w:noBreakHyphen/>
              </w:r>
              <w:r w:rsidR="00454CE9">
                <w:rPr>
                  <w:noProof/>
                </w:rPr>
                <w:t>69</w:t>
              </w:r>
            </w:ins>
            <w:ins w:id="987" w:author="Petnathean Julled" w:date="2021-07-09T20:31:00Z">
              <w:r>
                <w:fldChar w:fldCharType="end"/>
              </w:r>
            </w:ins>
          </w:p>
        </w:tc>
        <w:tc>
          <w:tcPr>
            <w:tcW w:w="6868" w:type="dxa"/>
            <w:tcPrChange w:id="988" w:author="Petnathean Julled" w:date="2021-07-09T20:36:00Z">
              <w:tcPr>
                <w:tcW w:w="6868" w:type="dxa"/>
                <w:gridSpan w:val="2"/>
              </w:tcPr>
            </w:tcPrChange>
          </w:tcPr>
          <w:p w14:paraId="09743082" w14:textId="2F6CC22A" w:rsidR="000845E1" w:rsidRDefault="000845E1" w:rsidP="00112FD0">
            <w:pPr>
              <w:spacing w:line="360" w:lineRule="auto"/>
              <w:ind w:left="-116"/>
              <w:rPr>
                <w:ins w:id="989" w:author="Petnathean Julled" w:date="2021-07-09T20:31:00Z"/>
                <w:spacing w:val="-8"/>
              </w:rPr>
            </w:pPr>
            <w:ins w:id="990" w:author="Petnathean Julled" w:date="2021-07-09T20:33:00Z">
              <w:r>
                <w:rPr>
                  <w:spacing w:val="-8"/>
                </w:rPr>
                <w:fldChar w:fldCharType="begin"/>
              </w:r>
              <w:r>
                <w:rPr>
                  <w:spacing w:val="-8"/>
                </w:rPr>
                <w:instrText xml:space="preserve"> REF _Ref76755212 \h </w:instrText>
              </w:r>
            </w:ins>
            <w:r>
              <w:rPr>
                <w:spacing w:val="-8"/>
              </w:rPr>
            </w:r>
            <w:r>
              <w:rPr>
                <w:spacing w:val="-8"/>
              </w:rPr>
              <w:fldChar w:fldCharType="separate"/>
            </w:r>
            <w:ins w:id="991" w:author="Petnathean Julled" w:date="2021-07-09T21:18:00Z">
              <w:r w:rsidR="00454CE9" w:rsidRPr="002541B6">
                <w:t xml:space="preserve">Performance comparison </w:t>
              </w:r>
              <w:r w:rsidR="00454CE9">
                <w:t>of</w:t>
              </w:r>
              <w:r w:rsidR="00454CE9" w:rsidRPr="002541B6">
                <w:t xml:space="preserve"> Document Register </w:t>
              </w:r>
              <w:r w:rsidR="00454CE9">
                <w:t>on node number variation setup</w:t>
              </w:r>
            </w:ins>
            <w:ins w:id="992" w:author="Petnathean Julled" w:date="2021-07-09T20:33:00Z">
              <w:r>
                <w:rPr>
                  <w:spacing w:val="-8"/>
                </w:rPr>
                <w:fldChar w:fldCharType="end"/>
              </w:r>
            </w:ins>
          </w:p>
        </w:tc>
        <w:tc>
          <w:tcPr>
            <w:tcW w:w="753" w:type="dxa"/>
            <w:tcPrChange w:id="993" w:author="Petnathean Julled" w:date="2021-07-09T20:36:00Z">
              <w:tcPr>
                <w:tcW w:w="753" w:type="dxa"/>
                <w:gridSpan w:val="2"/>
              </w:tcPr>
            </w:tcPrChange>
          </w:tcPr>
          <w:p w14:paraId="497590C4" w14:textId="0CF94114" w:rsidR="000845E1" w:rsidDel="000845E1" w:rsidRDefault="00897D78" w:rsidP="00112FD0">
            <w:pPr>
              <w:spacing w:line="360" w:lineRule="auto"/>
              <w:jc w:val="thaiDistribute"/>
              <w:rPr>
                <w:ins w:id="994" w:author="Petnathean Julled" w:date="2021-07-09T20:31:00Z"/>
              </w:rPr>
            </w:pPr>
            <w:ins w:id="995" w:author="Petnathean Julled" w:date="2021-07-09T20:35:00Z">
              <w:r>
                <w:fldChar w:fldCharType="begin"/>
              </w:r>
              <w:r>
                <w:instrText xml:space="preserve"> PAGEREF _Ref76755329 \h </w:instrText>
              </w:r>
            </w:ins>
            <w:r>
              <w:fldChar w:fldCharType="separate"/>
            </w:r>
            <w:ins w:id="996" w:author="Petnathean Julled" w:date="2021-07-09T21:18:00Z">
              <w:r w:rsidR="00454CE9">
                <w:rPr>
                  <w:noProof/>
                </w:rPr>
                <w:t>141</w:t>
              </w:r>
            </w:ins>
            <w:ins w:id="997" w:author="Petnathean Julled" w:date="2021-07-09T20:35:00Z">
              <w:r>
                <w:fldChar w:fldCharType="end"/>
              </w:r>
            </w:ins>
          </w:p>
        </w:tc>
      </w:tr>
      <w:tr w:rsidR="000845E1" w:rsidRPr="00112FD0" w14:paraId="627179AA" w14:textId="77777777" w:rsidTr="00490A81">
        <w:tblPrEx>
          <w:tblPrExChange w:id="99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99" w:author="Petnathean Julled" w:date="2021-07-09T20:31:00Z"/>
          <w:trPrChange w:id="1000" w:author="Petnathean Julled" w:date="2021-07-09T20:36:00Z">
            <w:trPr>
              <w:gridBefore w:val="1"/>
            </w:trPr>
          </w:trPrChange>
        </w:trPr>
        <w:tc>
          <w:tcPr>
            <w:tcW w:w="895" w:type="dxa"/>
            <w:tcPrChange w:id="1001" w:author="Petnathean Julled" w:date="2021-07-09T20:36:00Z">
              <w:tcPr>
                <w:tcW w:w="895" w:type="dxa"/>
                <w:gridSpan w:val="3"/>
              </w:tcPr>
            </w:tcPrChange>
          </w:tcPr>
          <w:p w14:paraId="37D7750D" w14:textId="094D8AB7" w:rsidR="000845E1" w:rsidRDefault="000845E1" w:rsidP="00112FD0">
            <w:pPr>
              <w:spacing w:line="360" w:lineRule="auto"/>
              <w:jc w:val="thaiDistribute"/>
              <w:rPr>
                <w:ins w:id="1002" w:author="Petnathean Julled" w:date="2021-07-09T20:31:00Z"/>
              </w:rPr>
            </w:pPr>
            <w:ins w:id="1003" w:author="Petnathean Julled" w:date="2021-07-09T20:31:00Z">
              <w:r>
                <w:fldChar w:fldCharType="begin"/>
              </w:r>
              <w:r>
                <w:instrText xml:space="preserve"> REF _Ref76736002 \h </w:instrText>
              </w:r>
            </w:ins>
            <w:r>
              <w:fldChar w:fldCharType="separate"/>
            </w:r>
            <w:ins w:id="1004" w:author="Petnathean Julled" w:date="2021-07-09T21:18:00Z">
              <w:r w:rsidR="00454CE9">
                <w:t xml:space="preserve"> </w:t>
              </w:r>
              <w:r w:rsidR="00454CE9">
                <w:rPr>
                  <w:noProof/>
                </w:rPr>
                <w:t>4</w:t>
              </w:r>
              <w:r w:rsidR="00454CE9">
                <w:noBreakHyphen/>
              </w:r>
              <w:r w:rsidR="00454CE9">
                <w:rPr>
                  <w:noProof/>
                </w:rPr>
                <w:t>70</w:t>
              </w:r>
            </w:ins>
            <w:ins w:id="1005" w:author="Petnathean Julled" w:date="2021-07-09T20:31:00Z">
              <w:r>
                <w:fldChar w:fldCharType="end"/>
              </w:r>
            </w:ins>
          </w:p>
        </w:tc>
        <w:tc>
          <w:tcPr>
            <w:tcW w:w="6868" w:type="dxa"/>
            <w:tcPrChange w:id="1006" w:author="Petnathean Julled" w:date="2021-07-09T20:36:00Z">
              <w:tcPr>
                <w:tcW w:w="6868" w:type="dxa"/>
                <w:gridSpan w:val="2"/>
              </w:tcPr>
            </w:tcPrChange>
          </w:tcPr>
          <w:p w14:paraId="5FB24219" w14:textId="3B601212" w:rsidR="000845E1" w:rsidRDefault="000845E1" w:rsidP="00112FD0">
            <w:pPr>
              <w:spacing w:line="360" w:lineRule="auto"/>
              <w:ind w:left="-116"/>
              <w:rPr>
                <w:ins w:id="1007" w:author="Petnathean Julled" w:date="2021-07-09T20:31:00Z"/>
                <w:spacing w:val="-8"/>
              </w:rPr>
            </w:pPr>
            <w:ins w:id="1008" w:author="Petnathean Julled" w:date="2021-07-09T20:33:00Z">
              <w:r>
                <w:rPr>
                  <w:spacing w:val="-8"/>
                </w:rPr>
                <w:fldChar w:fldCharType="begin"/>
              </w:r>
              <w:r>
                <w:rPr>
                  <w:spacing w:val="-8"/>
                </w:rPr>
                <w:instrText xml:space="preserve"> REF _Ref76755218 \h </w:instrText>
              </w:r>
            </w:ins>
            <w:r>
              <w:rPr>
                <w:spacing w:val="-8"/>
              </w:rPr>
            </w:r>
            <w:r>
              <w:rPr>
                <w:spacing w:val="-8"/>
              </w:rPr>
              <w:fldChar w:fldCharType="separate"/>
            </w:r>
            <w:ins w:id="1009" w:author="Petnathean Julled" w:date="2021-07-09T21:18:00Z">
              <w:r w:rsidR="00454CE9">
                <w:t>Performance comparison inspected from each node in 7 Nodes setup</w:t>
              </w:r>
            </w:ins>
            <w:ins w:id="1010" w:author="Petnathean Julled" w:date="2021-07-09T20:33:00Z">
              <w:r>
                <w:rPr>
                  <w:spacing w:val="-8"/>
                </w:rPr>
                <w:fldChar w:fldCharType="end"/>
              </w:r>
            </w:ins>
          </w:p>
        </w:tc>
        <w:tc>
          <w:tcPr>
            <w:tcW w:w="753" w:type="dxa"/>
            <w:tcPrChange w:id="1011" w:author="Petnathean Julled" w:date="2021-07-09T20:36:00Z">
              <w:tcPr>
                <w:tcW w:w="753" w:type="dxa"/>
                <w:gridSpan w:val="2"/>
              </w:tcPr>
            </w:tcPrChange>
          </w:tcPr>
          <w:p w14:paraId="549E92C5" w14:textId="3918EF36" w:rsidR="000845E1" w:rsidDel="000845E1" w:rsidRDefault="00897D78" w:rsidP="00112FD0">
            <w:pPr>
              <w:spacing w:line="360" w:lineRule="auto"/>
              <w:jc w:val="thaiDistribute"/>
              <w:rPr>
                <w:ins w:id="1012" w:author="Petnathean Julled" w:date="2021-07-09T20:31:00Z"/>
              </w:rPr>
            </w:pPr>
            <w:ins w:id="1013" w:author="Petnathean Julled" w:date="2021-07-09T20:35:00Z">
              <w:r>
                <w:fldChar w:fldCharType="begin"/>
              </w:r>
              <w:r>
                <w:instrText xml:space="preserve"> PAGEREF _Ref76755332 \h </w:instrText>
              </w:r>
            </w:ins>
            <w:r>
              <w:fldChar w:fldCharType="separate"/>
            </w:r>
            <w:ins w:id="1014" w:author="Petnathean Julled" w:date="2021-07-09T21:18:00Z">
              <w:r w:rsidR="00454CE9">
                <w:rPr>
                  <w:noProof/>
                </w:rPr>
                <w:t>142</w:t>
              </w:r>
            </w:ins>
            <w:ins w:id="1015" w:author="Petnathean Julled" w:date="2021-07-09T20:35:00Z">
              <w:r>
                <w:fldChar w:fldCharType="end"/>
              </w:r>
            </w:ins>
          </w:p>
        </w:tc>
      </w:tr>
      <w:tr w:rsidR="000845E1" w:rsidRPr="00112FD0" w14:paraId="277F7BB0" w14:textId="77777777" w:rsidTr="00490A81">
        <w:tblPrEx>
          <w:tblPrExChange w:id="101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17" w:author="Petnathean Julled" w:date="2021-07-09T20:31:00Z"/>
          <w:trPrChange w:id="1018" w:author="Petnathean Julled" w:date="2021-07-09T20:36:00Z">
            <w:trPr>
              <w:gridBefore w:val="1"/>
            </w:trPr>
          </w:trPrChange>
        </w:trPr>
        <w:tc>
          <w:tcPr>
            <w:tcW w:w="895" w:type="dxa"/>
            <w:tcPrChange w:id="1019" w:author="Petnathean Julled" w:date="2021-07-09T20:36:00Z">
              <w:tcPr>
                <w:tcW w:w="895" w:type="dxa"/>
                <w:gridSpan w:val="3"/>
              </w:tcPr>
            </w:tcPrChange>
          </w:tcPr>
          <w:p w14:paraId="5FAAC3AD" w14:textId="7ECF518A" w:rsidR="000845E1" w:rsidRDefault="000845E1" w:rsidP="00112FD0">
            <w:pPr>
              <w:spacing w:line="360" w:lineRule="auto"/>
              <w:jc w:val="thaiDistribute"/>
              <w:rPr>
                <w:ins w:id="1020" w:author="Petnathean Julled" w:date="2021-07-09T20:31:00Z"/>
              </w:rPr>
            </w:pPr>
            <w:ins w:id="1021" w:author="Petnathean Julled" w:date="2021-07-09T20:31:00Z">
              <w:r>
                <w:fldChar w:fldCharType="begin"/>
              </w:r>
              <w:r>
                <w:instrText xml:space="preserve"> REF _Ref76755108 \h </w:instrText>
              </w:r>
            </w:ins>
            <w:r>
              <w:fldChar w:fldCharType="separate"/>
            </w:r>
            <w:ins w:id="1022" w:author="Petnathean Julled" w:date="2021-07-09T21:18:00Z">
              <w:r w:rsidR="00454CE9">
                <w:t xml:space="preserve"> </w:t>
              </w:r>
              <w:r w:rsidR="00454CE9">
                <w:rPr>
                  <w:noProof/>
                </w:rPr>
                <w:t>4</w:t>
              </w:r>
              <w:r w:rsidR="00454CE9">
                <w:noBreakHyphen/>
              </w:r>
              <w:r w:rsidR="00454CE9">
                <w:rPr>
                  <w:noProof/>
                </w:rPr>
                <w:t>71</w:t>
              </w:r>
            </w:ins>
            <w:ins w:id="1023" w:author="Petnathean Julled" w:date="2021-07-09T20:31:00Z">
              <w:r>
                <w:fldChar w:fldCharType="end"/>
              </w:r>
            </w:ins>
          </w:p>
        </w:tc>
        <w:tc>
          <w:tcPr>
            <w:tcW w:w="6868" w:type="dxa"/>
            <w:tcPrChange w:id="1024" w:author="Petnathean Julled" w:date="2021-07-09T20:36:00Z">
              <w:tcPr>
                <w:tcW w:w="6868" w:type="dxa"/>
                <w:gridSpan w:val="2"/>
              </w:tcPr>
            </w:tcPrChange>
          </w:tcPr>
          <w:p w14:paraId="3521B7FD" w14:textId="7EE02602" w:rsidR="000845E1" w:rsidRDefault="000845E1" w:rsidP="00112FD0">
            <w:pPr>
              <w:spacing w:line="360" w:lineRule="auto"/>
              <w:ind w:left="-116"/>
              <w:rPr>
                <w:ins w:id="1025" w:author="Petnathean Julled" w:date="2021-07-09T20:31:00Z"/>
                <w:spacing w:val="-8"/>
              </w:rPr>
            </w:pPr>
            <w:ins w:id="1026" w:author="Petnathean Julled" w:date="2021-07-09T20:33:00Z">
              <w:r>
                <w:rPr>
                  <w:spacing w:val="-8"/>
                </w:rPr>
                <w:fldChar w:fldCharType="begin"/>
              </w:r>
              <w:r>
                <w:rPr>
                  <w:spacing w:val="-8"/>
                </w:rPr>
                <w:instrText xml:space="preserve"> REF _Ref76755221 \h </w:instrText>
              </w:r>
            </w:ins>
            <w:r>
              <w:rPr>
                <w:spacing w:val="-8"/>
              </w:rPr>
            </w:r>
            <w:r>
              <w:rPr>
                <w:spacing w:val="-8"/>
              </w:rPr>
              <w:fldChar w:fldCharType="separate"/>
            </w:r>
            <w:ins w:id="1027" w:author="Petnathean Julled" w:date="2021-07-09T21:18:00Z">
              <w:r w:rsidR="00454CE9">
                <w:t>Performance comparison inspected from each node in 6 Nodes setup</w:t>
              </w:r>
            </w:ins>
            <w:ins w:id="1028" w:author="Petnathean Julled" w:date="2021-07-09T20:33:00Z">
              <w:r>
                <w:rPr>
                  <w:spacing w:val="-8"/>
                </w:rPr>
                <w:fldChar w:fldCharType="end"/>
              </w:r>
            </w:ins>
          </w:p>
        </w:tc>
        <w:tc>
          <w:tcPr>
            <w:tcW w:w="753" w:type="dxa"/>
            <w:tcPrChange w:id="1029" w:author="Petnathean Julled" w:date="2021-07-09T20:36:00Z">
              <w:tcPr>
                <w:tcW w:w="753" w:type="dxa"/>
                <w:gridSpan w:val="2"/>
              </w:tcPr>
            </w:tcPrChange>
          </w:tcPr>
          <w:p w14:paraId="699C2D37" w14:textId="5E1C39D4" w:rsidR="000845E1" w:rsidDel="000845E1" w:rsidRDefault="00897D78" w:rsidP="00112FD0">
            <w:pPr>
              <w:spacing w:line="360" w:lineRule="auto"/>
              <w:jc w:val="thaiDistribute"/>
              <w:rPr>
                <w:ins w:id="1030" w:author="Petnathean Julled" w:date="2021-07-09T20:31:00Z"/>
              </w:rPr>
            </w:pPr>
            <w:ins w:id="1031" w:author="Petnathean Julled" w:date="2021-07-09T20:35:00Z">
              <w:r>
                <w:fldChar w:fldCharType="begin"/>
              </w:r>
              <w:r>
                <w:instrText xml:space="preserve"> PAGEREF _Ref76755335 \h </w:instrText>
              </w:r>
            </w:ins>
            <w:r>
              <w:fldChar w:fldCharType="separate"/>
            </w:r>
            <w:ins w:id="1032" w:author="Petnathean Julled" w:date="2021-07-09T21:18:00Z">
              <w:r w:rsidR="00454CE9">
                <w:rPr>
                  <w:noProof/>
                </w:rPr>
                <w:t>143</w:t>
              </w:r>
            </w:ins>
            <w:ins w:id="1033" w:author="Petnathean Julled" w:date="2021-07-09T20:35:00Z">
              <w:r>
                <w:fldChar w:fldCharType="end"/>
              </w:r>
            </w:ins>
          </w:p>
        </w:tc>
      </w:tr>
      <w:tr w:rsidR="000845E1" w:rsidRPr="00112FD0" w14:paraId="7A162E7B" w14:textId="77777777" w:rsidTr="00490A81">
        <w:tblPrEx>
          <w:tblPrExChange w:id="103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35" w:author="Petnathean Julled" w:date="2021-07-09T20:31:00Z"/>
          <w:trPrChange w:id="1036" w:author="Petnathean Julled" w:date="2021-07-09T20:36:00Z">
            <w:trPr>
              <w:gridBefore w:val="1"/>
            </w:trPr>
          </w:trPrChange>
        </w:trPr>
        <w:tc>
          <w:tcPr>
            <w:tcW w:w="895" w:type="dxa"/>
            <w:tcPrChange w:id="1037" w:author="Petnathean Julled" w:date="2021-07-09T20:36:00Z">
              <w:tcPr>
                <w:tcW w:w="895" w:type="dxa"/>
                <w:gridSpan w:val="3"/>
              </w:tcPr>
            </w:tcPrChange>
          </w:tcPr>
          <w:p w14:paraId="1A1DE4A6" w14:textId="72780AC6" w:rsidR="000845E1" w:rsidRDefault="000845E1" w:rsidP="00112FD0">
            <w:pPr>
              <w:spacing w:line="360" w:lineRule="auto"/>
              <w:jc w:val="thaiDistribute"/>
              <w:rPr>
                <w:ins w:id="1038" w:author="Petnathean Julled" w:date="2021-07-09T20:31:00Z"/>
              </w:rPr>
            </w:pPr>
            <w:ins w:id="1039" w:author="Petnathean Julled" w:date="2021-07-09T20:31:00Z">
              <w:r>
                <w:fldChar w:fldCharType="begin"/>
              </w:r>
              <w:r>
                <w:instrText xml:space="preserve"> REF _Ref76736011 \h </w:instrText>
              </w:r>
            </w:ins>
            <w:r>
              <w:fldChar w:fldCharType="separate"/>
            </w:r>
            <w:ins w:id="1040" w:author="Petnathean Julled" w:date="2021-07-09T21:18:00Z">
              <w:r w:rsidR="00454CE9">
                <w:t xml:space="preserve"> </w:t>
              </w:r>
              <w:r w:rsidR="00454CE9">
                <w:rPr>
                  <w:noProof/>
                </w:rPr>
                <w:t>4</w:t>
              </w:r>
              <w:r w:rsidR="00454CE9">
                <w:noBreakHyphen/>
              </w:r>
              <w:r w:rsidR="00454CE9">
                <w:rPr>
                  <w:noProof/>
                </w:rPr>
                <w:t>72</w:t>
              </w:r>
            </w:ins>
            <w:ins w:id="1041" w:author="Petnathean Julled" w:date="2021-07-09T20:31:00Z">
              <w:r>
                <w:fldChar w:fldCharType="end"/>
              </w:r>
            </w:ins>
          </w:p>
        </w:tc>
        <w:tc>
          <w:tcPr>
            <w:tcW w:w="6868" w:type="dxa"/>
            <w:tcPrChange w:id="1042" w:author="Petnathean Julled" w:date="2021-07-09T20:36:00Z">
              <w:tcPr>
                <w:tcW w:w="6868" w:type="dxa"/>
                <w:gridSpan w:val="2"/>
              </w:tcPr>
            </w:tcPrChange>
          </w:tcPr>
          <w:p w14:paraId="07D984DB" w14:textId="44D6B1EA" w:rsidR="000845E1" w:rsidRDefault="000845E1" w:rsidP="00112FD0">
            <w:pPr>
              <w:spacing w:line="360" w:lineRule="auto"/>
              <w:ind w:left="-116"/>
              <w:rPr>
                <w:ins w:id="1043" w:author="Petnathean Julled" w:date="2021-07-09T20:31:00Z"/>
                <w:spacing w:val="-8"/>
              </w:rPr>
            </w:pPr>
            <w:ins w:id="1044" w:author="Petnathean Julled" w:date="2021-07-09T20:33:00Z">
              <w:r>
                <w:rPr>
                  <w:spacing w:val="-8"/>
                </w:rPr>
                <w:fldChar w:fldCharType="begin"/>
              </w:r>
              <w:r>
                <w:rPr>
                  <w:spacing w:val="-8"/>
                </w:rPr>
                <w:instrText xml:space="preserve"> REF _Ref76755225 \h </w:instrText>
              </w:r>
            </w:ins>
            <w:r>
              <w:rPr>
                <w:spacing w:val="-8"/>
              </w:rPr>
            </w:r>
            <w:r>
              <w:rPr>
                <w:spacing w:val="-8"/>
              </w:rPr>
              <w:fldChar w:fldCharType="separate"/>
            </w:r>
            <w:ins w:id="1045" w:author="Petnathean Julled" w:date="2021-07-09T21:18:00Z">
              <w:r w:rsidR="00454CE9">
                <w:t>Performance comparison inspected from each node in 5 Nodes setup</w:t>
              </w:r>
            </w:ins>
            <w:ins w:id="1046" w:author="Petnathean Julled" w:date="2021-07-09T20:33:00Z">
              <w:r>
                <w:rPr>
                  <w:spacing w:val="-8"/>
                </w:rPr>
                <w:fldChar w:fldCharType="end"/>
              </w:r>
            </w:ins>
          </w:p>
        </w:tc>
        <w:tc>
          <w:tcPr>
            <w:tcW w:w="753" w:type="dxa"/>
            <w:tcPrChange w:id="1047" w:author="Petnathean Julled" w:date="2021-07-09T20:36:00Z">
              <w:tcPr>
                <w:tcW w:w="753" w:type="dxa"/>
                <w:gridSpan w:val="2"/>
              </w:tcPr>
            </w:tcPrChange>
          </w:tcPr>
          <w:p w14:paraId="3ECA8326" w14:textId="331C8230" w:rsidR="000845E1" w:rsidDel="000845E1" w:rsidRDefault="00897D78" w:rsidP="00112FD0">
            <w:pPr>
              <w:spacing w:line="360" w:lineRule="auto"/>
              <w:jc w:val="thaiDistribute"/>
              <w:rPr>
                <w:ins w:id="1048" w:author="Petnathean Julled" w:date="2021-07-09T20:31:00Z"/>
              </w:rPr>
            </w:pPr>
            <w:ins w:id="1049" w:author="Petnathean Julled" w:date="2021-07-09T20:35:00Z">
              <w:r>
                <w:fldChar w:fldCharType="begin"/>
              </w:r>
              <w:r>
                <w:instrText xml:space="preserve"> PAGEREF _Ref76755338 \h </w:instrText>
              </w:r>
            </w:ins>
            <w:r>
              <w:fldChar w:fldCharType="separate"/>
            </w:r>
            <w:ins w:id="1050" w:author="Petnathean Julled" w:date="2021-07-09T21:18:00Z">
              <w:r w:rsidR="00454CE9">
                <w:rPr>
                  <w:noProof/>
                </w:rPr>
                <w:t>144</w:t>
              </w:r>
            </w:ins>
            <w:ins w:id="1051" w:author="Petnathean Julled" w:date="2021-07-09T20:35:00Z">
              <w:r>
                <w:fldChar w:fldCharType="end"/>
              </w:r>
            </w:ins>
          </w:p>
        </w:tc>
      </w:tr>
      <w:tr w:rsidR="000845E1" w:rsidRPr="00112FD0" w14:paraId="459EA9CB" w14:textId="77777777" w:rsidTr="00490A81">
        <w:tblPrEx>
          <w:tblPrExChange w:id="105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53" w:author="Petnathean Julled" w:date="2021-07-09T20:31:00Z"/>
          <w:trPrChange w:id="1054" w:author="Petnathean Julled" w:date="2021-07-09T20:36:00Z">
            <w:trPr>
              <w:gridBefore w:val="1"/>
            </w:trPr>
          </w:trPrChange>
        </w:trPr>
        <w:tc>
          <w:tcPr>
            <w:tcW w:w="895" w:type="dxa"/>
            <w:tcPrChange w:id="1055" w:author="Petnathean Julled" w:date="2021-07-09T20:36:00Z">
              <w:tcPr>
                <w:tcW w:w="895" w:type="dxa"/>
                <w:gridSpan w:val="3"/>
              </w:tcPr>
            </w:tcPrChange>
          </w:tcPr>
          <w:p w14:paraId="6ABBE6B4" w14:textId="024240A6" w:rsidR="000845E1" w:rsidRDefault="000845E1" w:rsidP="00112FD0">
            <w:pPr>
              <w:spacing w:line="360" w:lineRule="auto"/>
              <w:jc w:val="thaiDistribute"/>
              <w:rPr>
                <w:ins w:id="1056" w:author="Petnathean Julled" w:date="2021-07-09T20:31:00Z"/>
              </w:rPr>
            </w:pPr>
            <w:ins w:id="1057" w:author="Petnathean Julled" w:date="2021-07-09T20:31:00Z">
              <w:r>
                <w:fldChar w:fldCharType="begin"/>
              </w:r>
              <w:r>
                <w:instrText xml:space="preserve"> REF _Ref76736744 \h </w:instrText>
              </w:r>
            </w:ins>
            <w:r>
              <w:fldChar w:fldCharType="separate"/>
            </w:r>
            <w:ins w:id="1058" w:author="Petnathean Julled" w:date="2021-07-09T21:18:00Z">
              <w:r w:rsidR="00454CE9">
                <w:t xml:space="preserve"> </w:t>
              </w:r>
              <w:r w:rsidR="00454CE9">
                <w:rPr>
                  <w:noProof/>
                </w:rPr>
                <w:t>4</w:t>
              </w:r>
              <w:r w:rsidR="00454CE9">
                <w:noBreakHyphen/>
              </w:r>
              <w:r w:rsidR="00454CE9">
                <w:rPr>
                  <w:noProof/>
                </w:rPr>
                <w:t>73</w:t>
              </w:r>
            </w:ins>
            <w:ins w:id="1059" w:author="Petnathean Julled" w:date="2021-07-09T20:31:00Z">
              <w:r>
                <w:fldChar w:fldCharType="end"/>
              </w:r>
            </w:ins>
          </w:p>
        </w:tc>
        <w:tc>
          <w:tcPr>
            <w:tcW w:w="6868" w:type="dxa"/>
            <w:tcPrChange w:id="1060" w:author="Petnathean Julled" w:date="2021-07-09T20:36:00Z">
              <w:tcPr>
                <w:tcW w:w="6868" w:type="dxa"/>
                <w:gridSpan w:val="2"/>
              </w:tcPr>
            </w:tcPrChange>
          </w:tcPr>
          <w:p w14:paraId="458E7EFA" w14:textId="27A0ADEC" w:rsidR="000845E1" w:rsidRDefault="000845E1" w:rsidP="00112FD0">
            <w:pPr>
              <w:spacing w:line="360" w:lineRule="auto"/>
              <w:ind w:left="-116"/>
              <w:rPr>
                <w:ins w:id="1061" w:author="Petnathean Julled" w:date="2021-07-09T20:31:00Z"/>
                <w:spacing w:val="-8"/>
              </w:rPr>
            </w:pPr>
            <w:ins w:id="1062" w:author="Petnathean Julled" w:date="2021-07-09T20:33:00Z">
              <w:r>
                <w:rPr>
                  <w:spacing w:val="-8"/>
                </w:rPr>
                <w:fldChar w:fldCharType="begin"/>
              </w:r>
              <w:r>
                <w:rPr>
                  <w:spacing w:val="-8"/>
                </w:rPr>
                <w:instrText xml:space="preserve"> REF _Ref76755230 \h </w:instrText>
              </w:r>
            </w:ins>
            <w:r>
              <w:rPr>
                <w:spacing w:val="-8"/>
              </w:rPr>
            </w:r>
            <w:r>
              <w:rPr>
                <w:spacing w:val="-8"/>
              </w:rPr>
              <w:fldChar w:fldCharType="separate"/>
            </w:r>
            <w:ins w:id="1063" w:author="Petnathean Julled" w:date="2021-07-09T21:18:00Z">
              <w:r w:rsidR="00454CE9">
                <w:t>Performance comparison of average process time for each node number variation setup</w:t>
              </w:r>
            </w:ins>
            <w:ins w:id="1064" w:author="Petnathean Julled" w:date="2021-07-09T20:33:00Z">
              <w:r>
                <w:rPr>
                  <w:spacing w:val="-8"/>
                </w:rPr>
                <w:fldChar w:fldCharType="end"/>
              </w:r>
            </w:ins>
          </w:p>
        </w:tc>
        <w:tc>
          <w:tcPr>
            <w:tcW w:w="753" w:type="dxa"/>
            <w:tcPrChange w:id="1065" w:author="Petnathean Julled" w:date="2021-07-09T20:36:00Z">
              <w:tcPr>
                <w:tcW w:w="753" w:type="dxa"/>
                <w:gridSpan w:val="2"/>
              </w:tcPr>
            </w:tcPrChange>
          </w:tcPr>
          <w:p w14:paraId="06AA12C4" w14:textId="73C2E84C" w:rsidR="000845E1" w:rsidDel="000845E1" w:rsidRDefault="00897D78" w:rsidP="00112FD0">
            <w:pPr>
              <w:spacing w:line="360" w:lineRule="auto"/>
              <w:jc w:val="thaiDistribute"/>
              <w:rPr>
                <w:ins w:id="1066" w:author="Petnathean Julled" w:date="2021-07-09T20:31:00Z"/>
              </w:rPr>
            </w:pPr>
            <w:ins w:id="1067" w:author="Petnathean Julled" w:date="2021-07-09T20:35:00Z">
              <w:r>
                <w:fldChar w:fldCharType="begin"/>
              </w:r>
              <w:r>
                <w:instrText xml:space="preserve"> PAGEREF _Ref76755340 \h </w:instrText>
              </w:r>
            </w:ins>
            <w:r>
              <w:fldChar w:fldCharType="separate"/>
            </w:r>
            <w:ins w:id="1068" w:author="Petnathean Julled" w:date="2021-07-09T21:18:00Z">
              <w:r w:rsidR="00454CE9">
                <w:rPr>
                  <w:noProof/>
                </w:rPr>
                <w:t>145</w:t>
              </w:r>
            </w:ins>
            <w:ins w:id="1069" w:author="Petnathean Julled" w:date="2021-07-09T20:35:00Z">
              <w:r>
                <w:fldChar w:fldCharType="end"/>
              </w:r>
            </w:ins>
          </w:p>
        </w:tc>
      </w:tr>
      <w:tr w:rsidR="000845E1" w:rsidRPr="00112FD0" w14:paraId="0703EF3A" w14:textId="77777777" w:rsidTr="00490A81">
        <w:tblPrEx>
          <w:tblPrExChange w:id="107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71" w:author="Petnathean Julled" w:date="2021-07-09T20:31:00Z"/>
          <w:trPrChange w:id="1072" w:author="Petnathean Julled" w:date="2021-07-09T20:36:00Z">
            <w:trPr>
              <w:gridBefore w:val="1"/>
            </w:trPr>
          </w:trPrChange>
        </w:trPr>
        <w:tc>
          <w:tcPr>
            <w:tcW w:w="895" w:type="dxa"/>
            <w:tcPrChange w:id="1073" w:author="Petnathean Julled" w:date="2021-07-09T20:36:00Z">
              <w:tcPr>
                <w:tcW w:w="895" w:type="dxa"/>
                <w:gridSpan w:val="3"/>
              </w:tcPr>
            </w:tcPrChange>
          </w:tcPr>
          <w:p w14:paraId="0C8F7455" w14:textId="42B6D761" w:rsidR="000845E1" w:rsidRDefault="000845E1" w:rsidP="00112FD0">
            <w:pPr>
              <w:spacing w:line="360" w:lineRule="auto"/>
              <w:jc w:val="thaiDistribute"/>
              <w:rPr>
                <w:ins w:id="1074" w:author="Petnathean Julled" w:date="2021-07-09T20:31:00Z"/>
              </w:rPr>
            </w:pPr>
            <w:ins w:id="1075" w:author="Petnathean Julled" w:date="2021-07-09T20:31:00Z">
              <w:r>
                <w:fldChar w:fldCharType="begin"/>
              </w:r>
              <w:r>
                <w:instrText xml:space="preserve"> REF _Ref76739775 \h </w:instrText>
              </w:r>
            </w:ins>
            <w:r>
              <w:fldChar w:fldCharType="separate"/>
            </w:r>
            <w:ins w:id="1076" w:author="Petnathean Julled" w:date="2021-07-09T21:18:00Z">
              <w:r w:rsidR="00454CE9">
                <w:t xml:space="preserve"> </w:t>
              </w:r>
              <w:r w:rsidR="00454CE9">
                <w:rPr>
                  <w:noProof/>
                </w:rPr>
                <w:t>4</w:t>
              </w:r>
              <w:r w:rsidR="00454CE9">
                <w:noBreakHyphen/>
              </w:r>
              <w:r w:rsidR="00454CE9">
                <w:rPr>
                  <w:noProof/>
                </w:rPr>
                <w:t>74</w:t>
              </w:r>
            </w:ins>
            <w:ins w:id="1077" w:author="Petnathean Julled" w:date="2021-07-09T20:31:00Z">
              <w:r>
                <w:fldChar w:fldCharType="end"/>
              </w:r>
            </w:ins>
          </w:p>
        </w:tc>
        <w:tc>
          <w:tcPr>
            <w:tcW w:w="6868" w:type="dxa"/>
            <w:tcPrChange w:id="1078" w:author="Petnathean Julled" w:date="2021-07-09T20:36:00Z">
              <w:tcPr>
                <w:tcW w:w="6868" w:type="dxa"/>
                <w:gridSpan w:val="2"/>
              </w:tcPr>
            </w:tcPrChange>
          </w:tcPr>
          <w:p w14:paraId="766E86B7" w14:textId="02888538" w:rsidR="000845E1" w:rsidRDefault="000845E1" w:rsidP="00112FD0">
            <w:pPr>
              <w:spacing w:line="360" w:lineRule="auto"/>
              <w:ind w:left="-116"/>
              <w:rPr>
                <w:ins w:id="1079" w:author="Petnathean Julled" w:date="2021-07-09T20:31:00Z"/>
                <w:spacing w:val="-8"/>
              </w:rPr>
            </w:pPr>
            <w:ins w:id="1080" w:author="Petnathean Julled" w:date="2021-07-09T20:33:00Z">
              <w:r>
                <w:rPr>
                  <w:spacing w:val="-8"/>
                </w:rPr>
                <w:fldChar w:fldCharType="begin"/>
              </w:r>
              <w:r>
                <w:rPr>
                  <w:spacing w:val="-8"/>
                </w:rPr>
                <w:instrText xml:space="preserve"> REF _Ref76755233 \h </w:instrText>
              </w:r>
            </w:ins>
            <w:r>
              <w:rPr>
                <w:spacing w:val="-8"/>
              </w:rPr>
            </w:r>
            <w:r>
              <w:rPr>
                <w:spacing w:val="-8"/>
              </w:rPr>
              <w:fldChar w:fldCharType="separate"/>
            </w:r>
            <w:ins w:id="1081" w:author="Petnathean Julled" w:date="2021-07-09T21:18:00Z">
              <w:r w:rsidR="00454CE9" w:rsidRPr="00426176">
                <w:rPr>
                  <w:rFonts w:cstheme="minorBidi"/>
                </w:rPr>
                <w:t xml:space="preserve">Performance comparison inspected from each node in </w:t>
              </w:r>
              <w:r w:rsidR="00454CE9">
                <w:rPr>
                  <w:rFonts w:cstheme="minorBidi"/>
                </w:rPr>
                <w:t>7</w:t>
              </w:r>
              <w:r w:rsidR="00454CE9" w:rsidRPr="00426176">
                <w:rPr>
                  <w:rFonts w:cs="Cordia New"/>
                  <w:cs/>
                </w:rPr>
                <w:t xml:space="preserve"> </w:t>
              </w:r>
              <w:r w:rsidR="00454CE9" w:rsidRPr="00426176">
                <w:rPr>
                  <w:rFonts w:cstheme="minorBidi"/>
                </w:rPr>
                <w:t>Nodes setup</w:t>
              </w:r>
              <w:r w:rsidR="00454CE9">
                <w:rPr>
                  <w:rFonts w:cstheme="minorBidi" w:hint="cs"/>
                  <w:cs/>
                </w:rPr>
                <w:t xml:space="preserve"> </w:t>
              </w:r>
              <w:r w:rsidR="00454CE9">
                <w:rPr>
                  <w:rFonts w:cstheme="minorBidi"/>
                  <w:noProof/>
                </w:rPr>
                <w:t xml:space="preserve"> </w:t>
              </w:r>
              <w:r w:rsidR="00454CE9">
                <w:rPr>
                  <w:rFonts w:cstheme="minorBidi"/>
                  <w:noProof/>
                </w:rPr>
                <w:br/>
                <w:t>trigger both Document Register and Document Query</w:t>
              </w:r>
            </w:ins>
            <w:ins w:id="1082" w:author="Petnathean Julled" w:date="2021-07-09T20:33:00Z">
              <w:r>
                <w:rPr>
                  <w:spacing w:val="-8"/>
                </w:rPr>
                <w:fldChar w:fldCharType="end"/>
              </w:r>
            </w:ins>
          </w:p>
        </w:tc>
        <w:tc>
          <w:tcPr>
            <w:tcW w:w="753" w:type="dxa"/>
            <w:tcPrChange w:id="1083" w:author="Petnathean Julled" w:date="2021-07-09T20:36:00Z">
              <w:tcPr>
                <w:tcW w:w="753" w:type="dxa"/>
                <w:gridSpan w:val="2"/>
              </w:tcPr>
            </w:tcPrChange>
          </w:tcPr>
          <w:p w14:paraId="09331045" w14:textId="1783FC3D" w:rsidR="000845E1" w:rsidDel="000845E1" w:rsidRDefault="00897D78" w:rsidP="00112FD0">
            <w:pPr>
              <w:spacing w:line="360" w:lineRule="auto"/>
              <w:jc w:val="thaiDistribute"/>
              <w:rPr>
                <w:ins w:id="1084" w:author="Petnathean Julled" w:date="2021-07-09T20:31:00Z"/>
              </w:rPr>
            </w:pPr>
            <w:ins w:id="1085" w:author="Petnathean Julled" w:date="2021-07-09T20:35:00Z">
              <w:r>
                <w:fldChar w:fldCharType="begin"/>
              </w:r>
              <w:r>
                <w:instrText xml:space="preserve"> PAGEREF _Ref76755343 \h </w:instrText>
              </w:r>
            </w:ins>
            <w:r>
              <w:fldChar w:fldCharType="separate"/>
            </w:r>
            <w:ins w:id="1086" w:author="Petnathean Julled" w:date="2021-07-09T21:18:00Z">
              <w:r w:rsidR="00454CE9">
                <w:rPr>
                  <w:noProof/>
                </w:rPr>
                <w:t>146</w:t>
              </w:r>
            </w:ins>
            <w:ins w:id="1087" w:author="Petnathean Julled" w:date="2021-07-09T20:35:00Z">
              <w:r>
                <w:fldChar w:fldCharType="end"/>
              </w:r>
            </w:ins>
          </w:p>
        </w:tc>
      </w:tr>
      <w:tr w:rsidR="000845E1" w:rsidRPr="00112FD0" w14:paraId="13186E96" w14:textId="77777777" w:rsidTr="00490A81">
        <w:tblPrEx>
          <w:tblPrExChange w:id="108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89" w:author="Petnathean Julled" w:date="2021-07-09T20:31:00Z"/>
          <w:trPrChange w:id="1090" w:author="Petnathean Julled" w:date="2021-07-09T20:36:00Z">
            <w:trPr>
              <w:gridBefore w:val="1"/>
            </w:trPr>
          </w:trPrChange>
        </w:trPr>
        <w:tc>
          <w:tcPr>
            <w:tcW w:w="895" w:type="dxa"/>
            <w:tcPrChange w:id="1091" w:author="Petnathean Julled" w:date="2021-07-09T20:36:00Z">
              <w:tcPr>
                <w:tcW w:w="895" w:type="dxa"/>
                <w:gridSpan w:val="3"/>
              </w:tcPr>
            </w:tcPrChange>
          </w:tcPr>
          <w:p w14:paraId="2BAFD906" w14:textId="7B716B1F" w:rsidR="000845E1" w:rsidRDefault="000845E1" w:rsidP="00112FD0">
            <w:pPr>
              <w:spacing w:line="360" w:lineRule="auto"/>
              <w:jc w:val="thaiDistribute"/>
              <w:rPr>
                <w:ins w:id="1092" w:author="Petnathean Julled" w:date="2021-07-09T20:31:00Z"/>
              </w:rPr>
            </w:pPr>
            <w:ins w:id="1093" w:author="Petnathean Julled" w:date="2021-07-09T20:31:00Z">
              <w:r>
                <w:fldChar w:fldCharType="begin"/>
              </w:r>
              <w:r>
                <w:instrText xml:space="preserve"> REF _Ref76755121 \h </w:instrText>
              </w:r>
            </w:ins>
            <w:r>
              <w:fldChar w:fldCharType="separate"/>
            </w:r>
            <w:ins w:id="1094" w:author="Petnathean Julled" w:date="2021-07-09T21:18:00Z">
              <w:r w:rsidR="00454CE9">
                <w:t xml:space="preserve"> </w:t>
              </w:r>
              <w:r w:rsidR="00454CE9">
                <w:rPr>
                  <w:noProof/>
                </w:rPr>
                <w:t>4</w:t>
              </w:r>
              <w:r w:rsidR="00454CE9">
                <w:noBreakHyphen/>
              </w:r>
              <w:r w:rsidR="00454CE9">
                <w:rPr>
                  <w:noProof/>
                </w:rPr>
                <w:t>75</w:t>
              </w:r>
            </w:ins>
            <w:ins w:id="1095" w:author="Petnathean Julled" w:date="2021-07-09T20:31:00Z">
              <w:r>
                <w:fldChar w:fldCharType="end"/>
              </w:r>
            </w:ins>
          </w:p>
        </w:tc>
        <w:tc>
          <w:tcPr>
            <w:tcW w:w="6868" w:type="dxa"/>
            <w:tcPrChange w:id="1096" w:author="Petnathean Julled" w:date="2021-07-09T20:36:00Z">
              <w:tcPr>
                <w:tcW w:w="6868" w:type="dxa"/>
                <w:gridSpan w:val="2"/>
              </w:tcPr>
            </w:tcPrChange>
          </w:tcPr>
          <w:p w14:paraId="14257DDE" w14:textId="326A729D" w:rsidR="000845E1" w:rsidRDefault="000845E1" w:rsidP="00112FD0">
            <w:pPr>
              <w:spacing w:line="360" w:lineRule="auto"/>
              <w:ind w:left="-116"/>
              <w:rPr>
                <w:ins w:id="1097" w:author="Petnathean Julled" w:date="2021-07-09T20:31:00Z"/>
                <w:spacing w:val="-8"/>
              </w:rPr>
            </w:pPr>
            <w:ins w:id="1098" w:author="Petnathean Julled" w:date="2021-07-09T20:33:00Z">
              <w:r>
                <w:rPr>
                  <w:spacing w:val="-8"/>
                </w:rPr>
                <w:fldChar w:fldCharType="begin"/>
              </w:r>
              <w:r>
                <w:rPr>
                  <w:spacing w:val="-8"/>
                </w:rPr>
                <w:instrText xml:space="preserve"> REF _Ref76755237 \h </w:instrText>
              </w:r>
            </w:ins>
            <w:r>
              <w:rPr>
                <w:spacing w:val="-8"/>
              </w:rPr>
            </w:r>
            <w:r>
              <w:rPr>
                <w:spacing w:val="-8"/>
              </w:rPr>
              <w:fldChar w:fldCharType="separate"/>
            </w:r>
            <w:ins w:id="1099" w:author="Petnathean Julled" w:date="2021-07-09T21:18:00Z">
              <w:r w:rsidR="00454CE9" w:rsidRPr="00613A34">
                <w:t xml:space="preserve">Performance comparison inspected from each node in </w:t>
              </w:r>
              <w:r w:rsidR="00454CE9">
                <w:t>6</w:t>
              </w:r>
              <w:r w:rsidR="00454CE9" w:rsidRPr="00613A34">
                <w:t xml:space="preserve"> Nodes setup </w:t>
              </w:r>
              <w:r w:rsidR="00454CE9">
                <w:br/>
              </w:r>
              <w:r w:rsidR="00454CE9" w:rsidRPr="00613A34">
                <w:t>trigger both Document Register and Document Query</w:t>
              </w:r>
            </w:ins>
            <w:ins w:id="1100" w:author="Petnathean Julled" w:date="2021-07-09T20:33:00Z">
              <w:r>
                <w:rPr>
                  <w:spacing w:val="-8"/>
                </w:rPr>
                <w:fldChar w:fldCharType="end"/>
              </w:r>
            </w:ins>
          </w:p>
        </w:tc>
        <w:tc>
          <w:tcPr>
            <w:tcW w:w="753" w:type="dxa"/>
            <w:tcPrChange w:id="1101" w:author="Petnathean Julled" w:date="2021-07-09T20:36:00Z">
              <w:tcPr>
                <w:tcW w:w="753" w:type="dxa"/>
                <w:gridSpan w:val="2"/>
              </w:tcPr>
            </w:tcPrChange>
          </w:tcPr>
          <w:p w14:paraId="7D5A7A72" w14:textId="1426EA4C" w:rsidR="000845E1" w:rsidDel="000845E1" w:rsidRDefault="00897D78" w:rsidP="00112FD0">
            <w:pPr>
              <w:spacing w:line="360" w:lineRule="auto"/>
              <w:jc w:val="thaiDistribute"/>
              <w:rPr>
                <w:ins w:id="1102" w:author="Petnathean Julled" w:date="2021-07-09T20:31:00Z"/>
              </w:rPr>
            </w:pPr>
            <w:ins w:id="1103" w:author="Petnathean Julled" w:date="2021-07-09T20:35:00Z">
              <w:r>
                <w:fldChar w:fldCharType="begin"/>
              </w:r>
              <w:r>
                <w:instrText xml:space="preserve"> PAGEREF _Ref76755350 \h </w:instrText>
              </w:r>
            </w:ins>
            <w:r>
              <w:fldChar w:fldCharType="separate"/>
            </w:r>
            <w:ins w:id="1104" w:author="Petnathean Julled" w:date="2021-07-09T21:18:00Z">
              <w:r w:rsidR="00454CE9">
                <w:rPr>
                  <w:noProof/>
                </w:rPr>
                <w:t>147</w:t>
              </w:r>
            </w:ins>
            <w:ins w:id="1105" w:author="Petnathean Julled" w:date="2021-07-09T20:35:00Z">
              <w:r>
                <w:fldChar w:fldCharType="end"/>
              </w:r>
            </w:ins>
          </w:p>
        </w:tc>
      </w:tr>
      <w:tr w:rsidR="000845E1" w:rsidRPr="00112FD0" w14:paraId="549C4137" w14:textId="77777777" w:rsidTr="00490A81">
        <w:tblPrEx>
          <w:tblPrExChange w:id="110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07" w:author="Petnathean Julled" w:date="2021-07-09T20:31:00Z"/>
          <w:trPrChange w:id="1108" w:author="Petnathean Julled" w:date="2021-07-09T20:36:00Z">
            <w:trPr>
              <w:gridBefore w:val="1"/>
            </w:trPr>
          </w:trPrChange>
        </w:trPr>
        <w:tc>
          <w:tcPr>
            <w:tcW w:w="895" w:type="dxa"/>
            <w:tcPrChange w:id="1109" w:author="Petnathean Julled" w:date="2021-07-09T20:36:00Z">
              <w:tcPr>
                <w:tcW w:w="895" w:type="dxa"/>
                <w:gridSpan w:val="3"/>
              </w:tcPr>
            </w:tcPrChange>
          </w:tcPr>
          <w:p w14:paraId="041FB603" w14:textId="49276EA9" w:rsidR="000845E1" w:rsidRDefault="000845E1" w:rsidP="00112FD0">
            <w:pPr>
              <w:spacing w:line="360" w:lineRule="auto"/>
              <w:jc w:val="thaiDistribute"/>
              <w:rPr>
                <w:ins w:id="1110" w:author="Petnathean Julled" w:date="2021-07-09T20:31:00Z"/>
              </w:rPr>
            </w:pPr>
            <w:ins w:id="1111" w:author="Petnathean Julled" w:date="2021-07-09T20:31:00Z">
              <w:r>
                <w:fldChar w:fldCharType="begin"/>
              </w:r>
              <w:r>
                <w:instrText xml:space="preserve"> REF _Ref76739784 \h </w:instrText>
              </w:r>
            </w:ins>
            <w:r>
              <w:fldChar w:fldCharType="separate"/>
            </w:r>
            <w:ins w:id="1112" w:author="Petnathean Julled" w:date="2021-07-09T21:18:00Z">
              <w:r w:rsidR="00454CE9">
                <w:t xml:space="preserve"> </w:t>
              </w:r>
              <w:r w:rsidR="00454CE9">
                <w:rPr>
                  <w:noProof/>
                </w:rPr>
                <w:t>4</w:t>
              </w:r>
              <w:r w:rsidR="00454CE9">
                <w:noBreakHyphen/>
              </w:r>
              <w:r w:rsidR="00454CE9">
                <w:rPr>
                  <w:noProof/>
                </w:rPr>
                <w:t>76</w:t>
              </w:r>
            </w:ins>
            <w:ins w:id="1113" w:author="Petnathean Julled" w:date="2021-07-09T20:31:00Z">
              <w:r>
                <w:fldChar w:fldCharType="end"/>
              </w:r>
            </w:ins>
          </w:p>
        </w:tc>
        <w:tc>
          <w:tcPr>
            <w:tcW w:w="6868" w:type="dxa"/>
            <w:tcPrChange w:id="1114" w:author="Petnathean Julled" w:date="2021-07-09T20:36:00Z">
              <w:tcPr>
                <w:tcW w:w="6868" w:type="dxa"/>
                <w:gridSpan w:val="2"/>
              </w:tcPr>
            </w:tcPrChange>
          </w:tcPr>
          <w:p w14:paraId="4F963894" w14:textId="09F3F522" w:rsidR="000845E1" w:rsidRDefault="000845E1" w:rsidP="00112FD0">
            <w:pPr>
              <w:spacing w:line="360" w:lineRule="auto"/>
              <w:ind w:left="-116"/>
              <w:rPr>
                <w:ins w:id="1115" w:author="Petnathean Julled" w:date="2021-07-09T20:31:00Z"/>
                <w:spacing w:val="-8"/>
              </w:rPr>
            </w:pPr>
            <w:ins w:id="1116" w:author="Petnathean Julled" w:date="2021-07-09T20:33:00Z">
              <w:r>
                <w:rPr>
                  <w:spacing w:val="-8"/>
                </w:rPr>
                <w:fldChar w:fldCharType="begin"/>
              </w:r>
              <w:r>
                <w:rPr>
                  <w:spacing w:val="-8"/>
                </w:rPr>
                <w:instrText xml:space="preserve"> REF _Ref76755245 \h </w:instrText>
              </w:r>
            </w:ins>
            <w:r>
              <w:rPr>
                <w:spacing w:val="-8"/>
              </w:rPr>
            </w:r>
            <w:r>
              <w:rPr>
                <w:spacing w:val="-8"/>
              </w:rPr>
              <w:fldChar w:fldCharType="separate"/>
            </w:r>
            <w:ins w:id="1117" w:author="Petnathean Julled" w:date="2021-07-09T21:18:00Z">
              <w:r w:rsidR="00454CE9" w:rsidRPr="00170534">
                <w:t xml:space="preserve">Performance comparison inspected from each node in </w:t>
              </w:r>
              <w:r w:rsidR="00454CE9">
                <w:t>5</w:t>
              </w:r>
              <w:r w:rsidR="00454CE9" w:rsidRPr="00170534">
                <w:t xml:space="preserve"> Nodes setup </w:t>
              </w:r>
              <w:r w:rsidR="00454CE9">
                <w:br/>
              </w:r>
              <w:r w:rsidR="00454CE9" w:rsidRPr="00170534">
                <w:t>trigger both Document Register and Document Query</w:t>
              </w:r>
            </w:ins>
            <w:ins w:id="1118" w:author="Petnathean Julled" w:date="2021-07-09T20:33:00Z">
              <w:r>
                <w:rPr>
                  <w:spacing w:val="-8"/>
                </w:rPr>
                <w:fldChar w:fldCharType="end"/>
              </w:r>
            </w:ins>
          </w:p>
        </w:tc>
        <w:tc>
          <w:tcPr>
            <w:tcW w:w="753" w:type="dxa"/>
            <w:tcPrChange w:id="1119" w:author="Petnathean Julled" w:date="2021-07-09T20:36:00Z">
              <w:tcPr>
                <w:tcW w:w="753" w:type="dxa"/>
                <w:gridSpan w:val="2"/>
              </w:tcPr>
            </w:tcPrChange>
          </w:tcPr>
          <w:p w14:paraId="5105550A" w14:textId="4A3AA952" w:rsidR="000845E1" w:rsidDel="000845E1" w:rsidRDefault="00897D78" w:rsidP="00112FD0">
            <w:pPr>
              <w:spacing w:line="360" w:lineRule="auto"/>
              <w:jc w:val="thaiDistribute"/>
              <w:rPr>
                <w:ins w:id="1120" w:author="Petnathean Julled" w:date="2021-07-09T20:31:00Z"/>
              </w:rPr>
            </w:pPr>
            <w:ins w:id="1121" w:author="Petnathean Julled" w:date="2021-07-09T20:35:00Z">
              <w:r>
                <w:fldChar w:fldCharType="begin"/>
              </w:r>
              <w:r>
                <w:instrText xml:space="preserve"> PAGEREF _Ref76755354 \h </w:instrText>
              </w:r>
            </w:ins>
            <w:r>
              <w:fldChar w:fldCharType="separate"/>
            </w:r>
            <w:ins w:id="1122" w:author="Petnathean Julled" w:date="2021-07-09T21:18:00Z">
              <w:r w:rsidR="00454CE9">
                <w:rPr>
                  <w:noProof/>
                </w:rPr>
                <w:t>147</w:t>
              </w:r>
            </w:ins>
            <w:ins w:id="1123" w:author="Petnathean Julled" w:date="2021-07-09T20:35:00Z">
              <w:r>
                <w:fldChar w:fldCharType="end"/>
              </w:r>
            </w:ins>
          </w:p>
        </w:tc>
      </w:tr>
      <w:tr w:rsidR="000845E1" w:rsidRPr="00112FD0" w14:paraId="01CF1B6A" w14:textId="77777777" w:rsidTr="00490A81">
        <w:tblPrEx>
          <w:tblPrExChange w:id="112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25" w:author="Petnathean Julled" w:date="2021-07-09T20:31:00Z"/>
          <w:trPrChange w:id="1126" w:author="Petnathean Julled" w:date="2021-07-09T20:36:00Z">
            <w:trPr>
              <w:gridBefore w:val="1"/>
            </w:trPr>
          </w:trPrChange>
        </w:trPr>
        <w:tc>
          <w:tcPr>
            <w:tcW w:w="895" w:type="dxa"/>
            <w:tcPrChange w:id="1127" w:author="Petnathean Julled" w:date="2021-07-09T20:36:00Z">
              <w:tcPr>
                <w:tcW w:w="895" w:type="dxa"/>
                <w:gridSpan w:val="3"/>
              </w:tcPr>
            </w:tcPrChange>
          </w:tcPr>
          <w:p w14:paraId="479271B1" w14:textId="08CD208A" w:rsidR="000845E1" w:rsidRDefault="000845E1" w:rsidP="00112FD0">
            <w:pPr>
              <w:spacing w:line="360" w:lineRule="auto"/>
              <w:jc w:val="thaiDistribute"/>
              <w:rPr>
                <w:ins w:id="1128" w:author="Petnathean Julled" w:date="2021-07-09T20:31:00Z"/>
              </w:rPr>
            </w:pPr>
            <w:ins w:id="1129" w:author="Petnathean Julled" w:date="2021-07-09T20:31:00Z">
              <w:r>
                <w:fldChar w:fldCharType="begin"/>
              </w:r>
              <w:r>
                <w:instrText xml:space="preserve"> REF _Ref76740145 \h </w:instrText>
              </w:r>
            </w:ins>
            <w:r>
              <w:fldChar w:fldCharType="separate"/>
            </w:r>
            <w:ins w:id="1130" w:author="Petnathean Julled" w:date="2021-07-09T21:18:00Z">
              <w:r w:rsidR="00454CE9">
                <w:t xml:space="preserve"> </w:t>
              </w:r>
              <w:r w:rsidR="00454CE9">
                <w:rPr>
                  <w:noProof/>
                </w:rPr>
                <w:t>4</w:t>
              </w:r>
              <w:r w:rsidR="00454CE9">
                <w:noBreakHyphen/>
              </w:r>
              <w:r w:rsidR="00454CE9">
                <w:rPr>
                  <w:noProof/>
                </w:rPr>
                <w:t>77</w:t>
              </w:r>
            </w:ins>
            <w:ins w:id="1131" w:author="Petnathean Julled" w:date="2021-07-09T20:31:00Z">
              <w:r>
                <w:fldChar w:fldCharType="end"/>
              </w:r>
            </w:ins>
          </w:p>
        </w:tc>
        <w:tc>
          <w:tcPr>
            <w:tcW w:w="6868" w:type="dxa"/>
            <w:tcPrChange w:id="1132" w:author="Petnathean Julled" w:date="2021-07-09T20:36:00Z">
              <w:tcPr>
                <w:tcW w:w="6868" w:type="dxa"/>
                <w:gridSpan w:val="2"/>
              </w:tcPr>
            </w:tcPrChange>
          </w:tcPr>
          <w:p w14:paraId="5820789A" w14:textId="1935A8A8" w:rsidR="000845E1" w:rsidRDefault="000845E1" w:rsidP="00112FD0">
            <w:pPr>
              <w:spacing w:line="360" w:lineRule="auto"/>
              <w:ind w:left="-116"/>
              <w:rPr>
                <w:ins w:id="1133" w:author="Petnathean Julled" w:date="2021-07-09T20:31:00Z"/>
                <w:spacing w:val="-8"/>
              </w:rPr>
            </w:pPr>
            <w:ins w:id="1134" w:author="Petnathean Julled" w:date="2021-07-09T20:33:00Z">
              <w:r>
                <w:rPr>
                  <w:spacing w:val="-8"/>
                </w:rPr>
                <w:fldChar w:fldCharType="begin"/>
              </w:r>
              <w:r>
                <w:rPr>
                  <w:spacing w:val="-8"/>
                </w:rPr>
                <w:instrText xml:space="preserve"> REF _Ref76755249 \h </w:instrText>
              </w:r>
            </w:ins>
            <w:r>
              <w:rPr>
                <w:spacing w:val="-8"/>
              </w:rPr>
            </w:r>
            <w:r>
              <w:rPr>
                <w:spacing w:val="-8"/>
              </w:rPr>
              <w:fldChar w:fldCharType="separate"/>
            </w:r>
            <w:ins w:id="1135" w:author="Petnathean Julled" w:date="2021-07-09T21:18:00Z">
              <w:r w:rsidR="00454CE9" w:rsidRPr="0020439F">
                <w:t>Performance comparison of average process time for each node number variation setup</w:t>
              </w:r>
            </w:ins>
            <w:ins w:id="1136" w:author="Petnathean Julled" w:date="2021-07-09T20:33:00Z">
              <w:r>
                <w:rPr>
                  <w:spacing w:val="-8"/>
                </w:rPr>
                <w:fldChar w:fldCharType="end"/>
              </w:r>
            </w:ins>
          </w:p>
        </w:tc>
        <w:tc>
          <w:tcPr>
            <w:tcW w:w="753" w:type="dxa"/>
            <w:tcPrChange w:id="1137" w:author="Petnathean Julled" w:date="2021-07-09T20:36:00Z">
              <w:tcPr>
                <w:tcW w:w="753" w:type="dxa"/>
                <w:gridSpan w:val="2"/>
              </w:tcPr>
            </w:tcPrChange>
          </w:tcPr>
          <w:p w14:paraId="70BF9BF6" w14:textId="5AFA6A7A" w:rsidR="000845E1" w:rsidDel="000845E1" w:rsidRDefault="00897D78" w:rsidP="00112FD0">
            <w:pPr>
              <w:spacing w:line="360" w:lineRule="auto"/>
              <w:jc w:val="thaiDistribute"/>
              <w:rPr>
                <w:ins w:id="1138" w:author="Petnathean Julled" w:date="2021-07-09T20:31:00Z"/>
              </w:rPr>
            </w:pPr>
            <w:ins w:id="1139" w:author="Petnathean Julled" w:date="2021-07-09T20:35:00Z">
              <w:r>
                <w:fldChar w:fldCharType="begin"/>
              </w:r>
              <w:r>
                <w:instrText xml:space="preserve"> PAGEREF _Ref76755364 \h </w:instrText>
              </w:r>
            </w:ins>
            <w:r>
              <w:fldChar w:fldCharType="separate"/>
            </w:r>
            <w:ins w:id="1140" w:author="Petnathean Julled" w:date="2021-07-09T21:18:00Z">
              <w:r w:rsidR="00454CE9">
                <w:rPr>
                  <w:noProof/>
                </w:rPr>
                <w:t>148</w:t>
              </w:r>
            </w:ins>
            <w:ins w:id="1141" w:author="Petnathean Julled" w:date="2021-07-09T20:35:00Z">
              <w:r>
                <w:fldChar w:fldCharType="end"/>
              </w:r>
            </w:ins>
          </w:p>
        </w:tc>
      </w:tr>
      <w:tr w:rsidR="000845E1" w:rsidRPr="00112FD0" w14:paraId="03485205" w14:textId="77777777" w:rsidTr="00490A81">
        <w:tblPrEx>
          <w:tblPrExChange w:id="114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43" w:author="Petnathean Julled" w:date="2021-07-09T20:31:00Z"/>
          <w:trPrChange w:id="1144" w:author="Petnathean Julled" w:date="2021-07-09T20:36:00Z">
            <w:trPr>
              <w:gridBefore w:val="1"/>
            </w:trPr>
          </w:trPrChange>
        </w:trPr>
        <w:tc>
          <w:tcPr>
            <w:tcW w:w="895" w:type="dxa"/>
            <w:tcPrChange w:id="1145" w:author="Petnathean Julled" w:date="2021-07-09T20:36:00Z">
              <w:tcPr>
                <w:tcW w:w="895" w:type="dxa"/>
                <w:gridSpan w:val="3"/>
              </w:tcPr>
            </w:tcPrChange>
          </w:tcPr>
          <w:p w14:paraId="1CD0A797" w14:textId="40660B20" w:rsidR="000845E1" w:rsidRDefault="000845E1" w:rsidP="00112FD0">
            <w:pPr>
              <w:spacing w:line="360" w:lineRule="auto"/>
              <w:jc w:val="thaiDistribute"/>
              <w:rPr>
                <w:ins w:id="1146" w:author="Petnathean Julled" w:date="2021-07-09T20:31:00Z"/>
              </w:rPr>
            </w:pPr>
            <w:ins w:id="1147" w:author="Petnathean Julled" w:date="2021-07-09T20:31:00Z">
              <w:r>
                <w:fldChar w:fldCharType="begin"/>
              </w:r>
              <w:r>
                <w:instrText xml:space="preserve"> REF _Ref76741656 \h </w:instrText>
              </w:r>
            </w:ins>
            <w:r>
              <w:fldChar w:fldCharType="separate"/>
            </w:r>
            <w:ins w:id="1148" w:author="Petnathean Julled" w:date="2021-07-09T21:18:00Z">
              <w:r w:rsidR="00454CE9">
                <w:t xml:space="preserve"> </w:t>
              </w:r>
              <w:r w:rsidR="00454CE9">
                <w:rPr>
                  <w:noProof/>
                </w:rPr>
                <w:t>4</w:t>
              </w:r>
              <w:r w:rsidR="00454CE9">
                <w:noBreakHyphen/>
              </w:r>
              <w:r w:rsidR="00454CE9">
                <w:rPr>
                  <w:noProof/>
                </w:rPr>
                <w:t>78</w:t>
              </w:r>
            </w:ins>
            <w:ins w:id="1149" w:author="Petnathean Julled" w:date="2021-07-09T20:31:00Z">
              <w:r>
                <w:fldChar w:fldCharType="end"/>
              </w:r>
            </w:ins>
          </w:p>
        </w:tc>
        <w:tc>
          <w:tcPr>
            <w:tcW w:w="6868" w:type="dxa"/>
            <w:tcPrChange w:id="1150" w:author="Petnathean Julled" w:date="2021-07-09T20:36:00Z">
              <w:tcPr>
                <w:tcW w:w="6868" w:type="dxa"/>
                <w:gridSpan w:val="2"/>
              </w:tcPr>
            </w:tcPrChange>
          </w:tcPr>
          <w:p w14:paraId="0BBA14FD" w14:textId="6F91E954" w:rsidR="000845E1" w:rsidRDefault="000845E1" w:rsidP="00112FD0">
            <w:pPr>
              <w:spacing w:line="360" w:lineRule="auto"/>
              <w:ind w:left="-116"/>
              <w:rPr>
                <w:ins w:id="1151" w:author="Petnathean Julled" w:date="2021-07-09T20:31:00Z"/>
                <w:spacing w:val="-8"/>
              </w:rPr>
            </w:pPr>
            <w:ins w:id="1152" w:author="Petnathean Julled" w:date="2021-07-09T20:33:00Z">
              <w:r>
                <w:rPr>
                  <w:spacing w:val="-8"/>
                </w:rPr>
                <w:fldChar w:fldCharType="begin"/>
              </w:r>
              <w:r>
                <w:rPr>
                  <w:spacing w:val="-8"/>
                </w:rPr>
                <w:instrText xml:space="preserve"> REF _Ref76755252 \h </w:instrText>
              </w:r>
            </w:ins>
            <w:r>
              <w:rPr>
                <w:spacing w:val="-8"/>
              </w:rPr>
            </w:r>
            <w:r>
              <w:rPr>
                <w:spacing w:val="-8"/>
              </w:rPr>
              <w:fldChar w:fldCharType="separate"/>
            </w:r>
            <w:ins w:id="1153" w:author="Petnathean Julled" w:date="2021-07-09T21:18:00Z">
              <w:r w:rsidR="00454CE9">
                <w:t xml:space="preserve">Performance comparison between trigger the Document Register function, </w:t>
              </w:r>
              <w:r w:rsidR="00454CE9">
                <w:rPr>
                  <w:rFonts w:cstheme="minorBidi"/>
                  <w:cs/>
                </w:rPr>
                <w:br/>
              </w:r>
              <w:r w:rsidR="00454CE9">
                <w:t>with and without the Document Query function</w:t>
              </w:r>
            </w:ins>
            <w:ins w:id="1154" w:author="Petnathean Julled" w:date="2021-07-09T20:33:00Z">
              <w:r>
                <w:rPr>
                  <w:spacing w:val="-8"/>
                </w:rPr>
                <w:fldChar w:fldCharType="end"/>
              </w:r>
            </w:ins>
          </w:p>
        </w:tc>
        <w:tc>
          <w:tcPr>
            <w:tcW w:w="753" w:type="dxa"/>
            <w:tcPrChange w:id="1155" w:author="Petnathean Julled" w:date="2021-07-09T20:36:00Z">
              <w:tcPr>
                <w:tcW w:w="753" w:type="dxa"/>
                <w:gridSpan w:val="2"/>
              </w:tcPr>
            </w:tcPrChange>
          </w:tcPr>
          <w:p w14:paraId="7CC3EC2C" w14:textId="67448B12" w:rsidR="000845E1" w:rsidDel="000845E1" w:rsidRDefault="00897D78" w:rsidP="00112FD0">
            <w:pPr>
              <w:spacing w:line="360" w:lineRule="auto"/>
              <w:jc w:val="thaiDistribute"/>
              <w:rPr>
                <w:ins w:id="1156" w:author="Petnathean Julled" w:date="2021-07-09T20:31:00Z"/>
              </w:rPr>
            </w:pPr>
            <w:ins w:id="1157" w:author="Petnathean Julled" w:date="2021-07-09T20:35:00Z">
              <w:r>
                <w:fldChar w:fldCharType="begin"/>
              </w:r>
              <w:r>
                <w:instrText xml:space="preserve"> PAGEREF _Ref76755367 \h </w:instrText>
              </w:r>
            </w:ins>
            <w:r>
              <w:fldChar w:fldCharType="separate"/>
            </w:r>
            <w:ins w:id="1158" w:author="Petnathean Julled" w:date="2021-07-09T21:18:00Z">
              <w:r w:rsidR="00454CE9">
                <w:rPr>
                  <w:noProof/>
                </w:rPr>
                <w:t>149</w:t>
              </w:r>
            </w:ins>
            <w:ins w:id="1159" w:author="Petnathean Julled" w:date="2021-07-09T20:35:00Z">
              <w:r>
                <w:fldChar w:fldCharType="end"/>
              </w:r>
            </w:ins>
          </w:p>
        </w:tc>
      </w:tr>
      <w:tr w:rsidR="000845E1" w:rsidRPr="00112FD0" w14:paraId="10B5F45B" w14:textId="77777777" w:rsidTr="00490A81">
        <w:tblPrEx>
          <w:tblPrExChange w:id="116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61" w:author="Petnathean Julled" w:date="2021-07-09T20:31:00Z"/>
          <w:trPrChange w:id="1162" w:author="Petnathean Julled" w:date="2021-07-09T20:36:00Z">
            <w:trPr>
              <w:gridBefore w:val="1"/>
            </w:trPr>
          </w:trPrChange>
        </w:trPr>
        <w:tc>
          <w:tcPr>
            <w:tcW w:w="895" w:type="dxa"/>
            <w:tcPrChange w:id="1163" w:author="Petnathean Julled" w:date="2021-07-09T20:36:00Z">
              <w:tcPr>
                <w:tcW w:w="895" w:type="dxa"/>
                <w:gridSpan w:val="3"/>
              </w:tcPr>
            </w:tcPrChange>
          </w:tcPr>
          <w:p w14:paraId="5012B0E9" w14:textId="25C59EEC" w:rsidR="000845E1" w:rsidRDefault="000845E1" w:rsidP="00112FD0">
            <w:pPr>
              <w:spacing w:line="360" w:lineRule="auto"/>
              <w:jc w:val="thaiDistribute"/>
              <w:rPr>
                <w:ins w:id="1164" w:author="Petnathean Julled" w:date="2021-07-09T20:31:00Z"/>
              </w:rPr>
            </w:pPr>
            <w:ins w:id="1165" w:author="Petnathean Julled" w:date="2021-07-09T20:31:00Z">
              <w:r>
                <w:fldChar w:fldCharType="begin"/>
              </w:r>
              <w:r>
                <w:instrText xml:space="preserve"> REF _Ref76742881 \h </w:instrText>
              </w:r>
            </w:ins>
            <w:r>
              <w:fldChar w:fldCharType="separate"/>
            </w:r>
            <w:ins w:id="1166" w:author="Petnathean Julled" w:date="2021-07-09T21:18:00Z">
              <w:r w:rsidR="00454CE9">
                <w:t xml:space="preserve"> </w:t>
              </w:r>
              <w:r w:rsidR="00454CE9">
                <w:rPr>
                  <w:noProof/>
                </w:rPr>
                <w:t>4</w:t>
              </w:r>
              <w:r w:rsidR="00454CE9">
                <w:noBreakHyphen/>
              </w:r>
              <w:r w:rsidR="00454CE9">
                <w:rPr>
                  <w:noProof/>
                </w:rPr>
                <w:t>79</w:t>
              </w:r>
            </w:ins>
            <w:ins w:id="1167" w:author="Petnathean Julled" w:date="2021-07-09T20:31:00Z">
              <w:r>
                <w:fldChar w:fldCharType="end"/>
              </w:r>
            </w:ins>
          </w:p>
        </w:tc>
        <w:tc>
          <w:tcPr>
            <w:tcW w:w="6868" w:type="dxa"/>
            <w:tcPrChange w:id="1168" w:author="Petnathean Julled" w:date="2021-07-09T20:36:00Z">
              <w:tcPr>
                <w:tcW w:w="6868" w:type="dxa"/>
                <w:gridSpan w:val="2"/>
              </w:tcPr>
            </w:tcPrChange>
          </w:tcPr>
          <w:p w14:paraId="7819CB12" w14:textId="176B451F" w:rsidR="000845E1" w:rsidRDefault="000845E1" w:rsidP="00112FD0">
            <w:pPr>
              <w:spacing w:line="360" w:lineRule="auto"/>
              <w:ind w:left="-116"/>
              <w:rPr>
                <w:ins w:id="1169" w:author="Petnathean Julled" w:date="2021-07-09T20:31:00Z"/>
                <w:spacing w:val="-8"/>
              </w:rPr>
            </w:pPr>
            <w:ins w:id="1170" w:author="Petnathean Julled" w:date="2021-07-09T20:34:00Z">
              <w:r>
                <w:rPr>
                  <w:spacing w:val="-8"/>
                </w:rPr>
                <w:fldChar w:fldCharType="begin"/>
              </w:r>
              <w:r>
                <w:rPr>
                  <w:spacing w:val="-8"/>
                </w:rPr>
                <w:instrText xml:space="preserve"> REF _Ref76755260 \h </w:instrText>
              </w:r>
            </w:ins>
            <w:r>
              <w:rPr>
                <w:spacing w:val="-8"/>
              </w:rPr>
            </w:r>
            <w:r>
              <w:rPr>
                <w:spacing w:val="-8"/>
              </w:rPr>
              <w:fldChar w:fldCharType="separate"/>
            </w:r>
            <w:ins w:id="1171" w:author="Petnathean Julled" w:date="2021-07-09T21:18:00Z">
              <w:r w:rsidR="00454CE9" w:rsidRPr="005405F3">
                <w:t xml:space="preserve">Performance comparison of Document </w:t>
              </w:r>
              <w:r w:rsidR="00454CE9">
                <w:t>Query</w:t>
              </w:r>
              <w:r w:rsidR="00454CE9" w:rsidRPr="005405F3">
                <w:t xml:space="preserve"> on node number variation setup</w:t>
              </w:r>
              <w:r w:rsidR="00454CE9">
                <w:br/>
                <w:t>without trigger Document register</w:t>
              </w:r>
            </w:ins>
            <w:ins w:id="1172" w:author="Petnathean Julled" w:date="2021-07-09T20:34:00Z">
              <w:r>
                <w:rPr>
                  <w:spacing w:val="-8"/>
                </w:rPr>
                <w:fldChar w:fldCharType="end"/>
              </w:r>
            </w:ins>
          </w:p>
        </w:tc>
        <w:tc>
          <w:tcPr>
            <w:tcW w:w="753" w:type="dxa"/>
            <w:tcPrChange w:id="1173" w:author="Petnathean Julled" w:date="2021-07-09T20:36:00Z">
              <w:tcPr>
                <w:tcW w:w="753" w:type="dxa"/>
                <w:gridSpan w:val="2"/>
              </w:tcPr>
            </w:tcPrChange>
          </w:tcPr>
          <w:p w14:paraId="109073C5" w14:textId="1331CF07" w:rsidR="000845E1" w:rsidDel="000845E1" w:rsidRDefault="00897D78" w:rsidP="00112FD0">
            <w:pPr>
              <w:spacing w:line="360" w:lineRule="auto"/>
              <w:jc w:val="thaiDistribute"/>
              <w:rPr>
                <w:ins w:id="1174" w:author="Petnathean Julled" w:date="2021-07-09T20:31:00Z"/>
              </w:rPr>
            </w:pPr>
            <w:ins w:id="1175" w:author="Petnathean Julled" w:date="2021-07-09T20:35:00Z">
              <w:r>
                <w:fldChar w:fldCharType="begin"/>
              </w:r>
              <w:r>
                <w:instrText xml:space="preserve"> PAGEREF _Ref76755375 \h </w:instrText>
              </w:r>
            </w:ins>
            <w:r>
              <w:fldChar w:fldCharType="separate"/>
            </w:r>
            <w:ins w:id="1176" w:author="Petnathean Julled" w:date="2021-07-09T21:18:00Z">
              <w:r w:rsidR="00454CE9">
                <w:rPr>
                  <w:noProof/>
                </w:rPr>
                <w:t>150</w:t>
              </w:r>
            </w:ins>
            <w:ins w:id="1177" w:author="Petnathean Julled" w:date="2021-07-09T20:35:00Z">
              <w:r>
                <w:fldChar w:fldCharType="end"/>
              </w:r>
            </w:ins>
          </w:p>
        </w:tc>
      </w:tr>
      <w:tr w:rsidR="000845E1" w:rsidRPr="00112FD0" w14:paraId="6DD4334D" w14:textId="77777777" w:rsidTr="00490A81">
        <w:tblPrEx>
          <w:tblPrExChange w:id="117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79" w:author="Petnathean Julled" w:date="2021-07-09T20:31:00Z"/>
          <w:trPrChange w:id="1180" w:author="Petnathean Julled" w:date="2021-07-09T20:36:00Z">
            <w:trPr>
              <w:gridBefore w:val="1"/>
            </w:trPr>
          </w:trPrChange>
        </w:trPr>
        <w:tc>
          <w:tcPr>
            <w:tcW w:w="895" w:type="dxa"/>
            <w:tcPrChange w:id="1181" w:author="Petnathean Julled" w:date="2021-07-09T20:36:00Z">
              <w:tcPr>
                <w:tcW w:w="895" w:type="dxa"/>
                <w:gridSpan w:val="3"/>
              </w:tcPr>
            </w:tcPrChange>
          </w:tcPr>
          <w:p w14:paraId="03CB871E" w14:textId="296E8479" w:rsidR="000845E1" w:rsidRDefault="000845E1" w:rsidP="00112FD0">
            <w:pPr>
              <w:spacing w:line="360" w:lineRule="auto"/>
              <w:jc w:val="thaiDistribute"/>
              <w:rPr>
                <w:ins w:id="1182" w:author="Petnathean Julled" w:date="2021-07-09T20:31:00Z"/>
              </w:rPr>
            </w:pPr>
            <w:ins w:id="1183" w:author="Petnathean Julled" w:date="2021-07-09T20:32:00Z">
              <w:r>
                <w:fldChar w:fldCharType="begin"/>
              </w:r>
              <w:r>
                <w:instrText xml:space="preserve"> REF _Ref76742893 \h </w:instrText>
              </w:r>
            </w:ins>
            <w:r>
              <w:fldChar w:fldCharType="separate"/>
            </w:r>
            <w:ins w:id="1184" w:author="Petnathean Julled" w:date="2021-07-09T21:18:00Z">
              <w:r w:rsidR="00454CE9">
                <w:t xml:space="preserve"> </w:t>
              </w:r>
              <w:r w:rsidR="00454CE9">
                <w:rPr>
                  <w:noProof/>
                </w:rPr>
                <w:t>4</w:t>
              </w:r>
              <w:r w:rsidR="00454CE9">
                <w:noBreakHyphen/>
              </w:r>
              <w:r w:rsidR="00454CE9">
                <w:rPr>
                  <w:noProof/>
                </w:rPr>
                <w:t>80</w:t>
              </w:r>
            </w:ins>
            <w:ins w:id="1185" w:author="Petnathean Julled" w:date="2021-07-09T20:32:00Z">
              <w:r>
                <w:fldChar w:fldCharType="end"/>
              </w:r>
            </w:ins>
          </w:p>
        </w:tc>
        <w:tc>
          <w:tcPr>
            <w:tcW w:w="6868" w:type="dxa"/>
            <w:tcPrChange w:id="1186" w:author="Petnathean Julled" w:date="2021-07-09T20:36:00Z">
              <w:tcPr>
                <w:tcW w:w="6868" w:type="dxa"/>
                <w:gridSpan w:val="2"/>
              </w:tcPr>
            </w:tcPrChange>
          </w:tcPr>
          <w:p w14:paraId="320B4DC9" w14:textId="167C4AB1" w:rsidR="000845E1" w:rsidRDefault="000845E1" w:rsidP="00112FD0">
            <w:pPr>
              <w:spacing w:line="360" w:lineRule="auto"/>
              <w:ind w:left="-116"/>
              <w:rPr>
                <w:ins w:id="1187" w:author="Petnathean Julled" w:date="2021-07-09T20:31:00Z"/>
                <w:spacing w:val="-8"/>
              </w:rPr>
            </w:pPr>
            <w:ins w:id="1188" w:author="Petnathean Julled" w:date="2021-07-09T20:34:00Z">
              <w:r>
                <w:rPr>
                  <w:spacing w:val="-8"/>
                </w:rPr>
                <w:fldChar w:fldCharType="begin"/>
              </w:r>
              <w:r>
                <w:rPr>
                  <w:spacing w:val="-8"/>
                </w:rPr>
                <w:instrText xml:space="preserve"> REF _Ref76755265 \h </w:instrText>
              </w:r>
            </w:ins>
            <w:r>
              <w:rPr>
                <w:spacing w:val="-8"/>
              </w:rPr>
            </w:r>
            <w:r>
              <w:rPr>
                <w:spacing w:val="-8"/>
              </w:rPr>
              <w:fldChar w:fldCharType="separate"/>
            </w:r>
            <w:ins w:id="1189" w:author="Petnathean Julled" w:date="2021-07-09T21:18:00Z">
              <w:r w:rsidR="00454CE9" w:rsidRPr="00BA2E8D">
                <w:t>Performance comparison of Document Query on node number variation setup</w:t>
              </w:r>
              <w:r w:rsidR="00454CE9">
                <w:br/>
                <w:t>with Document register triggered at the same time</w:t>
              </w:r>
            </w:ins>
            <w:ins w:id="1190" w:author="Petnathean Julled" w:date="2021-07-09T20:34:00Z">
              <w:r>
                <w:rPr>
                  <w:spacing w:val="-8"/>
                </w:rPr>
                <w:fldChar w:fldCharType="end"/>
              </w:r>
            </w:ins>
          </w:p>
        </w:tc>
        <w:tc>
          <w:tcPr>
            <w:tcW w:w="753" w:type="dxa"/>
            <w:tcPrChange w:id="1191" w:author="Petnathean Julled" w:date="2021-07-09T20:36:00Z">
              <w:tcPr>
                <w:tcW w:w="753" w:type="dxa"/>
                <w:gridSpan w:val="2"/>
              </w:tcPr>
            </w:tcPrChange>
          </w:tcPr>
          <w:p w14:paraId="76B3E139" w14:textId="6F40031D" w:rsidR="000845E1" w:rsidDel="000845E1" w:rsidRDefault="00897D78" w:rsidP="00112FD0">
            <w:pPr>
              <w:spacing w:line="360" w:lineRule="auto"/>
              <w:jc w:val="thaiDistribute"/>
              <w:rPr>
                <w:ins w:id="1192" w:author="Petnathean Julled" w:date="2021-07-09T20:31:00Z"/>
              </w:rPr>
            </w:pPr>
            <w:ins w:id="1193" w:author="Petnathean Julled" w:date="2021-07-09T20:36:00Z">
              <w:r>
                <w:fldChar w:fldCharType="begin"/>
              </w:r>
              <w:r>
                <w:instrText xml:space="preserve"> PAGEREF _Ref76755379 \h </w:instrText>
              </w:r>
            </w:ins>
            <w:r>
              <w:fldChar w:fldCharType="separate"/>
            </w:r>
            <w:ins w:id="1194" w:author="Petnathean Julled" w:date="2021-07-09T21:18:00Z">
              <w:r w:rsidR="00454CE9">
                <w:rPr>
                  <w:noProof/>
                </w:rPr>
                <w:t>151</w:t>
              </w:r>
            </w:ins>
            <w:ins w:id="1195" w:author="Petnathean Julled" w:date="2021-07-09T20:36:00Z">
              <w:r>
                <w:fldChar w:fldCharType="end"/>
              </w:r>
            </w:ins>
          </w:p>
        </w:tc>
      </w:tr>
      <w:tr w:rsidR="000845E1" w:rsidRPr="00112FD0" w14:paraId="2A463189" w14:textId="77777777" w:rsidTr="00490A81">
        <w:tblPrEx>
          <w:tblPrExChange w:id="119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97" w:author="Petnathean Julled" w:date="2021-07-09T20:31:00Z"/>
          <w:trPrChange w:id="1198" w:author="Petnathean Julled" w:date="2021-07-09T20:36:00Z">
            <w:trPr>
              <w:gridBefore w:val="1"/>
            </w:trPr>
          </w:trPrChange>
        </w:trPr>
        <w:tc>
          <w:tcPr>
            <w:tcW w:w="895" w:type="dxa"/>
            <w:tcPrChange w:id="1199" w:author="Petnathean Julled" w:date="2021-07-09T20:36:00Z">
              <w:tcPr>
                <w:tcW w:w="895" w:type="dxa"/>
                <w:gridSpan w:val="3"/>
              </w:tcPr>
            </w:tcPrChange>
          </w:tcPr>
          <w:p w14:paraId="4CB0DDD7" w14:textId="0FDCED67" w:rsidR="000845E1" w:rsidRDefault="000845E1" w:rsidP="00112FD0">
            <w:pPr>
              <w:spacing w:line="360" w:lineRule="auto"/>
              <w:jc w:val="thaiDistribute"/>
              <w:rPr>
                <w:ins w:id="1200" w:author="Petnathean Julled" w:date="2021-07-09T20:31:00Z"/>
              </w:rPr>
            </w:pPr>
            <w:ins w:id="1201" w:author="Petnathean Julled" w:date="2021-07-09T20:32:00Z">
              <w:r>
                <w:fldChar w:fldCharType="begin"/>
              </w:r>
              <w:r>
                <w:instrText xml:space="preserve"> REF _Ref76743757 \h </w:instrText>
              </w:r>
            </w:ins>
            <w:r>
              <w:fldChar w:fldCharType="separate"/>
            </w:r>
            <w:ins w:id="1202" w:author="Petnathean Julled" w:date="2021-07-09T21:18:00Z">
              <w:r w:rsidR="00454CE9">
                <w:t xml:space="preserve"> </w:t>
              </w:r>
              <w:r w:rsidR="00454CE9">
                <w:rPr>
                  <w:noProof/>
                </w:rPr>
                <w:t>4</w:t>
              </w:r>
              <w:r w:rsidR="00454CE9">
                <w:noBreakHyphen/>
              </w:r>
              <w:r w:rsidR="00454CE9">
                <w:rPr>
                  <w:noProof/>
                </w:rPr>
                <w:t>81</w:t>
              </w:r>
            </w:ins>
            <w:ins w:id="1203" w:author="Petnathean Julled" w:date="2021-07-09T20:32:00Z">
              <w:r>
                <w:fldChar w:fldCharType="end"/>
              </w:r>
            </w:ins>
          </w:p>
        </w:tc>
        <w:tc>
          <w:tcPr>
            <w:tcW w:w="6868" w:type="dxa"/>
            <w:tcPrChange w:id="1204" w:author="Petnathean Julled" w:date="2021-07-09T20:36:00Z">
              <w:tcPr>
                <w:tcW w:w="6868" w:type="dxa"/>
                <w:gridSpan w:val="2"/>
              </w:tcPr>
            </w:tcPrChange>
          </w:tcPr>
          <w:p w14:paraId="383B50E8" w14:textId="48AD9F94" w:rsidR="000845E1" w:rsidRDefault="000845E1" w:rsidP="00112FD0">
            <w:pPr>
              <w:spacing w:line="360" w:lineRule="auto"/>
              <w:ind w:left="-116"/>
              <w:rPr>
                <w:ins w:id="1205" w:author="Petnathean Julled" w:date="2021-07-09T20:31:00Z"/>
                <w:spacing w:val="-8"/>
              </w:rPr>
            </w:pPr>
            <w:ins w:id="1206" w:author="Petnathean Julled" w:date="2021-07-09T20:34:00Z">
              <w:r>
                <w:rPr>
                  <w:spacing w:val="-8"/>
                </w:rPr>
                <w:fldChar w:fldCharType="begin"/>
              </w:r>
              <w:r>
                <w:rPr>
                  <w:spacing w:val="-8"/>
                </w:rPr>
                <w:instrText xml:space="preserve"> REF _Ref76755269 \h </w:instrText>
              </w:r>
            </w:ins>
            <w:r>
              <w:rPr>
                <w:spacing w:val="-8"/>
              </w:rPr>
            </w:r>
            <w:r>
              <w:rPr>
                <w:spacing w:val="-8"/>
              </w:rPr>
              <w:fldChar w:fldCharType="separate"/>
            </w:r>
            <w:ins w:id="1207" w:author="Petnathean Julled" w:date="2021-07-09T21:18:00Z">
              <w:r w:rsidR="00454CE9">
                <w:t xml:space="preserve">Performance Comparison between trigger Document Query, </w:t>
              </w:r>
              <w:r w:rsidR="00454CE9">
                <w:br/>
                <w:t>with and without Document Register</w:t>
              </w:r>
            </w:ins>
            <w:ins w:id="1208" w:author="Petnathean Julled" w:date="2021-07-09T20:34:00Z">
              <w:r>
                <w:rPr>
                  <w:spacing w:val="-8"/>
                </w:rPr>
                <w:fldChar w:fldCharType="end"/>
              </w:r>
            </w:ins>
          </w:p>
        </w:tc>
        <w:tc>
          <w:tcPr>
            <w:tcW w:w="753" w:type="dxa"/>
            <w:tcPrChange w:id="1209" w:author="Petnathean Julled" w:date="2021-07-09T20:36:00Z">
              <w:tcPr>
                <w:tcW w:w="753" w:type="dxa"/>
                <w:gridSpan w:val="2"/>
              </w:tcPr>
            </w:tcPrChange>
          </w:tcPr>
          <w:p w14:paraId="569B98EA" w14:textId="090CB473" w:rsidR="000845E1" w:rsidDel="000845E1" w:rsidRDefault="00897D78" w:rsidP="00112FD0">
            <w:pPr>
              <w:spacing w:line="360" w:lineRule="auto"/>
              <w:jc w:val="thaiDistribute"/>
              <w:rPr>
                <w:ins w:id="1210" w:author="Petnathean Julled" w:date="2021-07-09T20:31:00Z"/>
              </w:rPr>
            </w:pPr>
            <w:ins w:id="1211" w:author="Petnathean Julled" w:date="2021-07-09T20:36:00Z">
              <w:r>
                <w:fldChar w:fldCharType="begin"/>
              </w:r>
              <w:r>
                <w:instrText xml:space="preserve"> PAGEREF _Ref76755382 \h </w:instrText>
              </w:r>
            </w:ins>
            <w:r>
              <w:fldChar w:fldCharType="separate"/>
            </w:r>
            <w:ins w:id="1212" w:author="Petnathean Julled" w:date="2021-07-09T21:18:00Z">
              <w:r w:rsidR="00454CE9">
                <w:rPr>
                  <w:noProof/>
                </w:rPr>
                <w:t>152</w:t>
              </w:r>
            </w:ins>
            <w:ins w:id="1213" w:author="Petnathean Julled" w:date="2021-07-09T20:36:00Z">
              <w:r>
                <w:fldChar w:fldCharType="end"/>
              </w:r>
            </w:ins>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1214"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1214"/>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215" w:name="CHAPTERI"/>
      <w:r w:rsidRPr="00485A4D">
        <w:t>CHAPTER I</w:t>
      </w:r>
    </w:p>
    <w:p w14:paraId="125DE7E2" w14:textId="6D96DBD4" w:rsidR="009C7F08" w:rsidRPr="009C7F08" w:rsidRDefault="009C7F08" w:rsidP="00112FD0">
      <w:pPr>
        <w:pStyle w:val="Title"/>
      </w:pPr>
      <w:r w:rsidRPr="00112FD0">
        <w:t>INTRODUCTION</w:t>
      </w:r>
    </w:p>
    <w:bookmarkEnd w:id="1215"/>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1216" w:name="_Toc349141726"/>
      <w:bookmarkStart w:id="1217"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1216"/>
      <w:bookmarkEnd w:id="1217"/>
    </w:p>
    <w:p w14:paraId="07E88C42" w14:textId="63F41B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218" w:name="CHAPTERI_ProblemStatement"/>
      <w:r w:rsidR="001920CB" w:rsidRPr="006733E4">
        <w:rPr>
          <w:b/>
          <w:bCs/>
          <w:color w:val="000000" w:themeColor="text1"/>
          <w:sz w:val="28"/>
          <w:szCs w:val="28"/>
        </w:rPr>
        <w:t xml:space="preserve">Problem </w:t>
      </w:r>
      <w:ins w:id="1219" w:author="Petnathean Julled" w:date="2021-07-03T00:17:00Z">
        <w:r w:rsidR="00D4511C">
          <w:rPr>
            <w:b/>
            <w:bCs/>
            <w:color w:val="000000" w:themeColor="text1"/>
            <w:sz w:val="28"/>
            <w:szCs w:val="28"/>
          </w:rPr>
          <w:t>S</w:t>
        </w:r>
      </w:ins>
      <w:del w:id="1220" w:author="Petnathean Julled" w:date="2021-07-03T00:17:00Z">
        <w:r w:rsidR="001920CB" w:rsidRPr="006733E4" w:rsidDel="00D4511C">
          <w:rPr>
            <w:b/>
            <w:bCs/>
            <w:color w:val="000000" w:themeColor="text1"/>
            <w:sz w:val="28"/>
            <w:szCs w:val="28"/>
          </w:rPr>
          <w:delText>s</w:delText>
        </w:r>
      </w:del>
      <w:r w:rsidR="001920CB" w:rsidRPr="006733E4">
        <w:rPr>
          <w:b/>
          <w:bCs/>
          <w:color w:val="000000" w:themeColor="text1"/>
          <w:sz w:val="28"/>
          <w:szCs w:val="28"/>
        </w:rPr>
        <w:t>tatement</w:t>
      </w:r>
      <w:bookmarkEnd w:id="1218"/>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221" w:name="CHAPTERI_Objective"/>
      <w:r w:rsidR="001920CB" w:rsidRPr="006733E4">
        <w:rPr>
          <w:b/>
          <w:bCs/>
          <w:sz w:val="28"/>
          <w:szCs w:val="28"/>
        </w:rPr>
        <w:t>Objective</w:t>
      </w:r>
      <w:bookmarkEnd w:id="122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386FE830"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22" w:name="CHAPTERI_Scopeofproject"/>
      <w:r w:rsidR="001920CB" w:rsidRPr="006733E4">
        <w:rPr>
          <w:b/>
          <w:bCs/>
          <w:sz w:val="28"/>
          <w:szCs w:val="28"/>
        </w:rPr>
        <w:t xml:space="preserve">Scope of </w:t>
      </w:r>
      <w:del w:id="1223" w:author="Petnathean Julled" w:date="2021-07-03T00:17:00Z">
        <w:r w:rsidR="001920CB" w:rsidRPr="006733E4" w:rsidDel="00D4511C">
          <w:rPr>
            <w:b/>
            <w:bCs/>
            <w:sz w:val="28"/>
            <w:szCs w:val="28"/>
          </w:rPr>
          <w:delText>p</w:delText>
        </w:r>
      </w:del>
      <w:ins w:id="1224" w:author="Petnathean Julled" w:date="2021-07-03T00:17:00Z">
        <w:r w:rsidR="00D4511C">
          <w:rPr>
            <w:b/>
            <w:bCs/>
            <w:sz w:val="28"/>
            <w:szCs w:val="28"/>
          </w:rPr>
          <w:t>P</w:t>
        </w:r>
      </w:ins>
      <w:r w:rsidR="001920CB" w:rsidRPr="006733E4">
        <w:rPr>
          <w:b/>
          <w:bCs/>
          <w:sz w:val="28"/>
          <w:szCs w:val="28"/>
        </w:rPr>
        <w:t>roject</w:t>
      </w:r>
      <w:bookmarkEnd w:id="122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225"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225"/>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226" w:name="CHAPTERII_21"/>
      <w:r w:rsidR="00177817" w:rsidRPr="006A7D30">
        <w:rPr>
          <w:rFonts w:ascii="Times New Roman" w:hAnsi="Times New Roman" w:cs="Times New Roman"/>
          <w:b/>
          <w:bCs/>
          <w:sz w:val="28"/>
          <w:szCs w:val="32"/>
        </w:rPr>
        <w:t>Integrating the Healthcare Enterprise (IHE)</w:t>
      </w:r>
      <w:bookmarkEnd w:id="1226"/>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227" w:name="CHAPTERII_211"/>
      <w:r w:rsidRPr="00A57102">
        <w:rPr>
          <w:rFonts w:ascii="Times New Roman" w:hAnsi="Times New Roman" w:cs="Times New Roman"/>
          <w:b/>
          <w:bCs/>
          <w:sz w:val="24"/>
          <w:szCs w:val="24"/>
        </w:rPr>
        <w:t>IHE Process</w:t>
      </w:r>
      <w:bookmarkEnd w:id="1227"/>
    </w:p>
    <w:p w14:paraId="09B681CE" w14:textId="130C2A66"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ins w:id="1228" w:author="Petnathean Julled" w:date="2021-07-09T21:18:00Z">
        <w:r w:rsidR="00454CE9" w:rsidRPr="00454CE9">
          <w:rPr>
            <w:rFonts w:ascii="Times New Roman" w:hAnsi="Times New Roman" w:cs="Times New Roman"/>
            <w:spacing w:val="-12"/>
            <w:sz w:val="24"/>
            <w:szCs w:val="24"/>
            <w:rPrChange w:id="1229" w:author="Petnathean Julled" w:date="2021-07-09T21:18:00Z">
              <w:rPr/>
            </w:rPrChange>
          </w:rPr>
          <w:t xml:space="preserve">Figure </w:t>
        </w:r>
        <w:r w:rsidR="00454CE9" w:rsidRPr="00454CE9">
          <w:rPr>
            <w:rFonts w:ascii="Times New Roman" w:hAnsi="Times New Roman" w:cs="Times New Roman"/>
            <w:noProof/>
            <w:spacing w:val="-12"/>
            <w:sz w:val="24"/>
            <w:szCs w:val="24"/>
            <w:rPrChange w:id="1230" w:author="Petnathean Julled" w:date="2021-07-09T21:18:00Z">
              <w:rPr>
                <w:noProof/>
              </w:rPr>
            </w:rPrChange>
          </w:rPr>
          <w:t>2</w:t>
        </w:r>
        <w:r w:rsidR="00454CE9" w:rsidRPr="00454CE9">
          <w:rPr>
            <w:rFonts w:ascii="Times New Roman" w:hAnsi="Times New Roman" w:cs="Times New Roman"/>
            <w:noProof/>
            <w:spacing w:val="-12"/>
            <w:sz w:val="24"/>
            <w:szCs w:val="24"/>
            <w:rPrChange w:id="1231" w:author="Petnathean Julled" w:date="2021-07-09T21:18:00Z">
              <w:rPr/>
            </w:rPrChange>
          </w:rPr>
          <w:noBreakHyphen/>
        </w:r>
        <w:r w:rsidR="00454CE9" w:rsidRPr="00454CE9">
          <w:rPr>
            <w:rFonts w:ascii="Times New Roman" w:hAnsi="Times New Roman" w:cs="Times New Roman"/>
            <w:noProof/>
            <w:spacing w:val="-12"/>
            <w:sz w:val="24"/>
            <w:szCs w:val="24"/>
            <w:rPrChange w:id="1232" w:author="Petnathean Julled" w:date="2021-07-09T21:18:00Z">
              <w:rPr>
                <w:noProof/>
              </w:rPr>
            </w:rPrChange>
          </w:rPr>
          <w:t>1</w:t>
        </w:r>
      </w:ins>
      <w:del w:id="1233" w:author="Petnathean Julled" w:date="2021-07-09T11:13:00Z">
        <w:r w:rsidR="00856E89" w:rsidRPr="00856E89" w:rsidDel="00437758">
          <w:rPr>
            <w:rFonts w:ascii="Times New Roman" w:hAnsi="Times New Roman" w:cs="Times New Roman"/>
            <w:spacing w:val="-12"/>
            <w:sz w:val="24"/>
            <w:szCs w:val="24"/>
          </w:rPr>
          <w:delText xml:space="preserve">Figure </w:delText>
        </w:r>
        <w:r w:rsidR="00856E89" w:rsidRPr="00856E89" w:rsidDel="00437758">
          <w:rPr>
            <w:rFonts w:ascii="Times New Roman" w:hAnsi="Times New Roman" w:cs="Times New Roman"/>
            <w:noProof/>
            <w:spacing w:val="-12"/>
            <w:sz w:val="24"/>
            <w:szCs w:val="24"/>
          </w:rPr>
          <w:delText>2</w:delText>
        </w:r>
        <w:r w:rsidR="00856E89" w:rsidRPr="00856E89" w:rsidDel="00437758">
          <w:rPr>
            <w:rFonts w:ascii="Times New Roman" w:hAnsi="Times New Roman" w:cs="Times New Roman"/>
            <w:noProof/>
            <w:spacing w:val="-12"/>
            <w:sz w:val="24"/>
            <w:szCs w:val="24"/>
          </w:rPr>
          <w:noBreakHyphen/>
          <w:delText>1</w:delText>
        </w:r>
      </w:del>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ins w:id="1234" w:author="Petnathean Julled" w:date="2021-07-09T21:18:00Z">
        <w:r w:rsidR="00454CE9" w:rsidRPr="001D16B5">
          <w:t xml:space="preserve">Figure </w:t>
        </w:r>
        <w:r w:rsidR="00454CE9">
          <w:rPr>
            <w:noProof/>
          </w:rPr>
          <w:t>2</w:t>
        </w:r>
        <w:r w:rsidR="00454CE9">
          <w:noBreakHyphen/>
        </w:r>
        <w:r w:rsidR="00454CE9">
          <w:rPr>
            <w:noProof/>
          </w:rPr>
          <w:t>1</w:t>
        </w:r>
      </w:ins>
      <w:del w:id="1235" w:author="Petnathean Julled" w:date="2021-07-09T11:13:00Z">
        <w:r w:rsidR="008F7005" w:rsidRPr="001D16B5" w:rsidDel="00437758">
          <w:delText xml:space="preserve">Figure </w:delText>
        </w:r>
        <w:r w:rsidR="008F7005" w:rsidDel="00437758">
          <w:rPr>
            <w:noProof/>
          </w:rPr>
          <w:delText>2</w:delText>
        </w:r>
        <w:r w:rsidR="008F7005" w:rsidDel="00437758">
          <w:noBreakHyphen/>
        </w:r>
        <w:r w:rsidR="008F7005" w:rsidDel="00437758">
          <w:rPr>
            <w:noProof/>
          </w:rPr>
          <w:delText>1</w:delText>
        </w:r>
      </w:del>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266DD41" w:rsidR="00237839" w:rsidRDefault="002B083F" w:rsidP="00FB772F">
      <w:pPr>
        <w:pStyle w:val="Caption"/>
        <w:jc w:val="center"/>
        <w:rPr>
          <w:i/>
          <w:iCs/>
        </w:rPr>
      </w:pPr>
      <w:bookmarkStart w:id="1236" w:name="_Ref69270806"/>
      <w:bookmarkStart w:id="1237" w:name="_Toc74189599"/>
      <w:bookmarkStart w:id="1238" w:name="_Ref74190501"/>
      <w:r w:rsidRPr="001D16B5">
        <w:t xml:space="preserve">Figure </w:t>
      </w:r>
      <w:ins w:id="1239" w:author="Petnathean Julled" w:date="2021-07-09T17:21:00Z">
        <w:r w:rsidR="0064710A">
          <w:fldChar w:fldCharType="begin"/>
        </w:r>
        <w:r w:rsidR="0064710A">
          <w:instrText xml:space="preserve"> STYLEREF 1 \s </w:instrText>
        </w:r>
      </w:ins>
      <w:r w:rsidR="0064710A">
        <w:fldChar w:fldCharType="separate"/>
      </w:r>
      <w:r w:rsidR="00454CE9">
        <w:rPr>
          <w:noProof/>
        </w:rPr>
        <w:t>2</w:t>
      </w:r>
      <w:ins w:id="124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241" w:author="Petnathean Julled" w:date="2021-07-09T21:18:00Z">
        <w:r w:rsidR="00454CE9">
          <w:rPr>
            <w:noProof/>
          </w:rPr>
          <w:t>1</w:t>
        </w:r>
      </w:ins>
      <w:ins w:id="1242" w:author="Petnathean Julled" w:date="2021-07-09T17:21:00Z">
        <w:r w:rsidR="0064710A">
          <w:fldChar w:fldCharType="end"/>
        </w:r>
      </w:ins>
      <w:del w:id="124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236"/>
      <w:r w:rsidR="004623E8" w:rsidRPr="001D16B5">
        <w:t xml:space="preserve"> </w:t>
      </w:r>
      <w:bookmarkStart w:id="1244"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237"/>
      <w:r w:rsidR="004A1626" w:rsidRPr="001D16B5">
        <w:rPr>
          <w:i/>
          <w:iCs/>
        </w:rPr>
        <w:fldChar w:fldCharType="end"/>
      </w:r>
      <w:bookmarkEnd w:id="1238"/>
      <w:bookmarkEnd w:id="1244"/>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1245" w:name="CHAPTERII_212"/>
      <w:r w:rsidRPr="00A57102">
        <w:rPr>
          <w:rFonts w:ascii="Times New Roman" w:hAnsi="Times New Roman" w:cs="Times New Roman"/>
          <w:b/>
          <w:bCs/>
          <w:sz w:val="24"/>
          <w:szCs w:val="24"/>
        </w:rPr>
        <w:t>IHE Integration Profiles</w:t>
      </w:r>
      <w:bookmarkEnd w:id="1245"/>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1246"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1246"/>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1247"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1247"/>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8362928"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ins w:id="1248" w:author="Petnathean Julled" w:date="2021-07-09T21:18:00Z">
        <w:r w:rsidR="00454CE9" w:rsidRPr="00454CE9">
          <w:rPr>
            <w:rFonts w:ascii="Times New Roman" w:hAnsi="Times New Roman" w:cs="Times New Roman"/>
            <w:sz w:val="24"/>
            <w:szCs w:val="24"/>
            <w:rPrChange w:id="1249" w:author="Petnathean Julled" w:date="2021-07-09T21:18:00Z">
              <w:rPr/>
            </w:rPrChange>
          </w:rPr>
          <w:t xml:space="preserve">Figure </w:t>
        </w:r>
        <w:r w:rsidR="00454CE9" w:rsidRPr="00454CE9">
          <w:rPr>
            <w:rFonts w:ascii="Times New Roman" w:hAnsi="Times New Roman" w:cs="Times New Roman"/>
            <w:noProof/>
            <w:sz w:val="24"/>
            <w:szCs w:val="24"/>
            <w:rPrChange w:id="1250" w:author="Petnathean Julled" w:date="2021-07-09T21:18:00Z">
              <w:rPr>
                <w:noProof/>
              </w:rPr>
            </w:rPrChange>
          </w:rPr>
          <w:t>2</w:t>
        </w:r>
        <w:r w:rsidR="00454CE9" w:rsidRPr="00454CE9">
          <w:rPr>
            <w:rFonts w:ascii="Times New Roman" w:hAnsi="Times New Roman" w:cs="Times New Roman"/>
            <w:noProof/>
            <w:sz w:val="24"/>
            <w:szCs w:val="24"/>
            <w:rPrChange w:id="1251" w:author="Petnathean Julled" w:date="2021-07-09T21:18:00Z">
              <w:rPr/>
            </w:rPrChange>
          </w:rPr>
          <w:noBreakHyphen/>
        </w:r>
        <w:r w:rsidR="00454CE9" w:rsidRPr="00454CE9">
          <w:rPr>
            <w:rFonts w:ascii="Times New Roman" w:hAnsi="Times New Roman" w:cs="Times New Roman"/>
            <w:noProof/>
            <w:sz w:val="24"/>
            <w:szCs w:val="24"/>
            <w:rPrChange w:id="1252" w:author="Petnathean Julled" w:date="2021-07-09T21:18:00Z">
              <w:rPr>
                <w:noProof/>
              </w:rPr>
            </w:rPrChange>
          </w:rPr>
          <w:t>2</w:t>
        </w:r>
      </w:ins>
      <w:del w:id="1253"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2</w:delText>
        </w:r>
        <w:r w:rsidR="00856E89" w:rsidRPr="00856E89" w:rsidDel="00437758">
          <w:rPr>
            <w:rFonts w:ascii="Times New Roman" w:hAnsi="Times New Roman" w:cs="Times New Roman"/>
            <w:noProof/>
            <w:sz w:val="24"/>
            <w:szCs w:val="24"/>
          </w:rPr>
          <w:noBreakHyphen/>
          <w:delText>2</w:delText>
        </w:r>
      </w:del>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 xml:space="preserve">or </w:t>
      </w:r>
      <w:proofErr w:type="gramStart"/>
      <w:r w:rsidR="00C35565" w:rsidRPr="007B5752">
        <w:rPr>
          <w:rFonts w:ascii="Times New Roman" w:hAnsi="Times New Roman" w:cs="Times New Roman"/>
          <w:sz w:val="24"/>
          <w:szCs w:val="24"/>
        </w:rPr>
        <w:t>example</w:t>
      </w:r>
      <w:r w:rsidR="00AB600B">
        <w:rPr>
          <w:rFonts w:ascii="Times New Roman" w:hAnsi="Times New Roman" w:cs="Times New Roman"/>
          <w:sz w:val="24"/>
          <w:szCs w:val="24"/>
        </w:rPr>
        <w:t>;</w:t>
      </w:r>
      <w:proofErr w:type="gramEnd"/>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18DBC925" w:rsidR="003A26E0" w:rsidRDefault="003A26E0" w:rsidP="00FB772F">
      <w:pPr>
        <w:pStyle w:val="Caption"/>
        <w:jc w:val="center"/>
        <w:rPr>
          <w:i/>
          <w:iCs/>
          <w:noProof/>
        </w:rPr>
      </w:pPr>
      <w:bookmarkStart w:id="1254" w:name="_Ref7291759"/>
      <w:bookmarkStart w:id="1255" w:name="_Toc74189600"/>
      <w:bookmarkStart w:id="1256" w:name="_Ref7291652"/>
      <w:r w:rsidRPr="00695B3C">
        <w:t xml:space="preserve">Figure </w:t>
      </w:r>
      <w:ins w:id="1257" w:author="Petnathean Julled" w:date="2021-07-09T17:21:00Z">
        <w:r w:rsidR="0064710A">
          <w:fldChar w:fldCharType="begin"/>
        </w:r>
        <w:r w:rsidR="0064710A">
          <w:instrText xml:space="preserve"> STYLEREF 1 \s </w:instrText>
        </w:r>
      </w:ins>
      <w:r w:rsidR="0064710A">
        <w:fldChar w:fldCharType="separate"/>
      </w:r>
      <w:r w:rsidR="00454CE9">
        <w:rPr>
          <w:noProof/>
        </w:rPr>
        <w:t>2</w:t>
      </w:r>
      <w:ins w:id="125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259" w:author="Petnathean Julled" w:date="2021-07-09T21:18:00Z">
        <w:r w:rsidR="00454CE9">
          <w:rPr>
            <w:noProof/>
          </w:rPr>
          <w:t>2</w:t>
        </w:r>
      </w:ins>
      <w:ins w:id="1260" w:author="Petnathean Julled" w:date="2021-07-09T17:21:00Z">
        <w:r w:rsidR="0064710A">
          <w:fldChar w:fldCharType="end"/>
        </w:r>
      </w:ins>
      <w:del w:id="126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254"/>
      <w:r w:rsidRPr="00695B3C">
        <w:rPr>
          <w:noProof/>
        </w:rPr>
        <w:t xml:space="preserve"> </w:t>
      </w:r>
      <w:bookmarkStart w:id="1262"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1255"/>
      <w:r w:rsidRPr="00695B3C">
        <w:rPr>
          <w:i/>
          <w:iCs/>
          <w:noProof/>
        </w:rPr>
        <w:fldChar w:fldCharType="end"/>
      </w:r>
      <w:bookmarkEnd w:id="1256"/>
      <w:bookmarkEnd w:id="1262"/>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1263" w:name="CHAPTERII_215"/>
      <w:r w:rsidR="00695F0C" w:rsidRPr="00BA27B5">
        <w:rPr>
          <w:rFonts w:ascii="Times New Roman" w:hAnsi="Times New Roman" w:cs="Times New Roman"/>
          <w:b/>
          <w:bCs/>
          <w:sz w:val="24"/>
          <w:szCs w:val="24"/>
        </w:rPr>
        <w:t>XDS Transaction Format Types</w:t>
      </w:r>
      <w:bookmarkEnd w:id="1263"/>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1264"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1264"/>
    </w:p>
    <w:p w14:paraId="0AD18FEC" w14:textId="479AA642"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65" w:author="Petnathean Julled" w:date="2021-07-09T21:18:00Z">
        <w:r w:rsidR="00454CE9" w:rsidRPr="00F95571">
          <w:t xml:space="preserve">Table </w:t>
        </w:r>
        <w:r w:rsidR="00454CE9">
          <w:rPr>
            <w:noProof/>
          </w:rPr>
          <w:t>2</w:t>
        </w:r>
        <w:r w:rsidR="00454CE9">
          <w:noBreakHyphen/>
        </w:r>
        <w:r w:rsidR="00454CE9">
          <w:rPr>
            <w:noProof/>
          </w:rPr>
          <w:t>2</w:t>
        </w:r>
      </w:ins>
      <w:del w:id="1266" w:author="Petnathean Julled" w:date="2021-07-09T11:13:00Z">
        <w:r w:rsidR="00856E89" w:rsidRPr="00F95571" w:rsidDel="00437758">
          <w:delText xml:space="preserve">Table </w:delText>
        </w:r>
        <w:r w:rsidR="00856E89" w:rsidDel="00437758">
          <w:rPr>
            <w:noProof/>
          </w:rPr>
          <w:delText>2</w:delText>
        </w:r>
        <w:r w:rsidR="00856E89" w:rsidDel="00437758">
          <w:noBreakHyphen/>
        </w:r>
        <w:r w:rsidR="00856E89" w:rsidDel="00437758">
          <w:rPr>
            <w:noProof/>
          </w:rPr>
          <w:delText>2</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67" w:author="Petnathean Julled" w:date="2021-07-09T21:18:00Z">
        <w:r w:rsidR="00454CE9" w:rsidRPr="003E35EF">
          <w:t xml:space="preserve">Table </w:t>
        </w:r>
        <w:r w:rsidR="00454CE9">
          <w:rPr>
            <w:noProof/>
          </w:rPr>
          <w:t>2</w:t>
        </w:r>
        <w:r w:rsidR="00454CE9">
          <w:noBreakHyphen/>
        </w:r>
        <w:r w:rsidR="00454CE9">
          <w:rPr>
            <w:noProof/>
          </w:rPr>
          <w:t>3</w:t>
        </w:r>
      </w:ins>
      <w:del w:id="1268" w:author="Petnathean Julled" w:date="2021-07-09T11:13:00Z">
        <w:r w:rsidR="00856E89" w:rsidRPr="003E35EF" w:rsidDel="00437758">
          <w:delText xml:space="preserve">Table </w:delText>
        </w:r>
        <w:r w:rsidR="00856E89" w:rsidDel="00437758">
          <w:rPr>
            <w:noProof/>
          </w:rPr>
          <w:delText>2</w:delText>
        </w:r>
        <w:r w:rsidR="00856E89" w:rsidDel="00437758">
          <w:noBreakHyphen/>
        </w:r>
        <w:r w:rsidR="00856E89" w:rsidDel="00437758">
          <w:rPr>
            <w:noProof/>
          </w:rPr>
          <w:delText>3</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291A9680" w:rsidR="00D628FF" w:rsidRDefault="00D628FF" w:rsidP="00D628FF">
      <w:pPr>
        <w:pStyle w:val="Caption"/>
        <w:keepNext/>
        <w:jc w:val="center"/>
      </w:pPr>
      <w:bookmarkStart w:id="1269" w:name="_Ref74285375"/>
      <w:bookmarkStart w:id="1270" w:name="_Ref74285432"/>
      <w:r>
        <w:t xml:space="preserve">Table </w:t>
      </w:r>
      <w:ins w:id="1271" w:author="Petnathean Julled" w:date="2021-07-08T06:41:00Z">
        <w:r w:rsidR="00571732">
          <w:fldChar w:fldCharType="begin"/>
        </w:r>
        <w:r w:rsidR="00571732">
          <w:instrText xml:space="preserve"> STYLEREF 1 \s </w:instrText>
        </w:r>
      </w:ins>
      <w:r w:rsidR="00571732">
        <w:fldChar w:fldCharType="separate"/>
      </w:r>
      <w:r w:rsidR="00454CE9">
        <w:rPr>
          <w:noProof/>
        </w:rPr>
        <w:t>2</w:t>
      </w:r>
      <w:ins w:id="1272"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273" w:author="Petnathean Julled" w:date="2021-07-09T21:18:00Z">
        <w:r w:rsidR="00454CE9">
          <w:rPr>
            <w:noProof/>
          </w:rPr>
          <w:t>1</w:t>
        </w:r>
      </w:ins>
      <w:ins w:id="1274" w:author="Petnathean Julled" w:date="2021-07-08T06:41:00Z">
        <w:r w:rsidR="00571732">
          <w:fldChar w:fldCharType="end"/>
        </w:r>
      </w:ins>
      <w:del w:id="1275"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1</w:delText>
        </w:r>
        <w:r w:rsidR="00131FC8" w:rsidDel="00A86EC6">
          <w:rPr>
            <w:noProof/>
          </w:rPr>
          <w:fldChar w:fldCharType="end"/>
        </w:r>
      </w:del>
      <w:bookmarkEnd w:id="1269"/>
      <w:r>
        <w:t xml:space="preserve"> </w:t>
      </w:r>
      <w:bookmarkStart w:id="1276" w:name="_Ref74285425"/>
      <w:proofErr w:type="spellStart"/>
      <w:r w:rsidRPr="00E06463">
        <w:t>SubmissionSet</w:t>
      </w:r>
      <w:proofErr w:type="spellEnd"/>
      <w:r w:rsidRPr="00E06463">
        <w:t xml:space="preserve"> Metadata Attributes</w:t>
      </w:r>
      <w:bookmarkEnd w:id="1270"/>
      <w:bookmarkEnd w:id="127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2A0BD106" w:rsidR="00F95571" w:rsidRPr="00F95571" w:rsidRDefault="00F95571" w:rsidP="00D628FF">
      <w:pPr>
        <w:pStyle w:val="Caption"/>
        <w:jc w:val="center"/>
        <w:rPr>
          <w:i/>
          <w:iCs/>
        </w:rPr>
      </w:pPr>
      <w:bookmarkStart w:id="1277" w:name="_Ref72933640"/>
      <w:bookmarkStart w:id="1278" w:name="_Ref69266323"/>
      <w:bookmarkStart w:id="1279" w:name="_Toc74189250"/>
      <w:r w:rsidRPr="00F95571">
        <w:t xml:space="preserve">Table </w:t>
      </w:r>
      <w:ins w:id="1280" w:author="Petnathean Julled" w:date="2021-07-08T06:41:00Z">
        <w:r w:rsidR="00571732">
          <w:fldChar w:fldCharType="begin"/>
        </w:r>
        <w:r w:rsidR="00571732">
          <w:instrText xml:space="preserve"> STYLEREF 1 \s </w:instrText>
        </w:r>
      </w:ins>
      <w:r w:rsidR="00571732">
        <w:fldChar w:fldCharType="separate"/>
      </w:r>
      <w:r w:rsidR="00454CE9">
        <w:rPr>
          <w:noProof/>
        </w:rPr>
        <w:t>2</w:t>
      </w:r>
      <w:ins w:id="1281"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282" w:author="Petnathean Julled" w:date="2021-07-09T21:18:00Z">
        <w:r w:rsidR="00454CE9">
          <w:rPr>
            <w:noProof/>
          </w:rPr>
          <w:t>2</w:t>
        </w:r>
      </w:ins>
      <w:ins w:id="1283" w:author="Petnathean Julled" w:date="2021-07-08T06:41:00Z">
        <w:r w:rsidR="00571732">
          <w:fldChar w:fldCharType="end"/>
        </w:r>
      </w:ins>
      <w:del w:id="1284"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2</w:delText>
        </w:r>
        <w:r w:rsidR="00131FC8" w:rsidDel="00A86EC6">
          <w:rPr>
            <w:noProof/>
          </w:rPr>
          <w:fldChar w:fldCharType="end"/>
        </w:r>
      </w:del>
      <w:bookmarkEnd w:id="1277"/>
      <w:r w:rsidRPr="00F95571">
        <w:t xml:space="preserve"> </w:t>
      </w:r>
      <w:bookmarkStart w:id="1285" w:name="_Ref69266313"/>
      <w:r w:rsidRPr="00F95571">
        <w:t>Folder Metadata Attributes</w:t>
      </w:r>
      <w:bookmarkEnd w:id="1278"/>
      <w:bookmarkEnd w:id="1279"/>
      <w:bookmarkEnd w:id="128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259E05DE" w:rsidR="003E35EF" w:rsidRPr="003E35EF" w:rsidRDefault="003E35EF" w:rsidP="00D628FF">
      <w:pPr>
        <w:pStyle w:val="Caption"/>
        <w:jc w:val="center"/>
        <w:rPr>
          <w:i/>
          <w:iCs/>
        </w:rPr>
      </w:pPr>
      <w:bookmarkStart w:id="1286" w:name="_Ref72933659"/>
      <w:bookmarkStart w:id="1287" w:name="_Ref69266329"/>
      <w:bookmarkStart w:id="1288" w:name="_Toc74189251"/>
      <w:r w:rsidRPr="003E35EF">
        <w:t xml:space="preserve">Table </w:t>
      </w:r>
      <w:ins w:id="1289" w:author="Petnathean Julled" w:date="2021-07-08T06:41:00Z">
        <w:r w:rsidR="00571732">
          <w:fldChar w:fldCharType="begin"/>
        </w:r>
        <w:r w:rsidR="00571732">
          <w:instrText xml:space="preserve"> STYLEREF 1 \s </w:instrText>
        </w:r>
      </w:ins>
      <w:r w:rsidR="00571732">
        <w:fldChar w:fldCharType="separate"/>
      </w:r>
      <w:r w:rsidR="00454CE9">
        <w:rPr>
          <w:noProof/>
        </w:rPr>
        <w:t>2</w:t>
      </w:r>
      <w:ins w:id="1290"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291" w:author="Petnathean Julled" w:date="2021-07-09T21:18:00Z">
        <w:r w:rsidR="00454CE9">
          <w:rPr>
            <w:noProof/>
          </w:rPr>
          <w:t>3</w:t>
        </w:r>
      </w:ins>
      <w:ins w:id="1292" w:author="Petnathean Julled" w:date="2021-07-08T06:41:00Z">
        <w:r w:rsidR="00571732">
          <w:fldChar w:fldCharType="end"/>
        </w:r>
      </w:ins>
      <w:del w:id="1293"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3</w:delText>
        </w:r>
        <w:r w:rsidR="00131FC8" w:rsidDel="00A86EC6">
          <w:rPr>
            <w:noProof/>
          </w:rPr>
          <w:fldChar w:fldCharType="end"/>
        </w:r>
      </w:del>
      <w:bookmarkEnd w:id="1286"/>
      <w:r w:rsidRPr="003E35EF">
        <w:t xml:space="preserve"> </w:t>
      </w:r>
      <w:bookmarkStart w:id="1294" w:name="_Ref69266317"/>
      <w:proofErr w:type="spellStart"/>
      <w:r w:rsidRPr="003E35EF">
        <w:t>DocumentEntry</w:t>
      </w:r>
      <w:proofErr w:type="spellEnd"/>
      <w:r w:rsidRPr="003E35EF">
        <w:t xml:space="preserve"> Metadata Attributes</w:t>
      </w:r>
      <w:bookmarkEnd w:id="1287"/>
      <w:bookmarkEnd w:id="1288"/>
      <w:bookmarkEnd w:id="1294"/>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1295" w:name="CHAPTERII_22"/>
      <w:r w:rsidR="00CB551C" w:rsidRPr="006A7D30">
        <w:rPr>
          <w:rFonts w:ascii="Times New Roman" w:hAnsi="Times New Roman" w:cs="Times New Roman"/>
          <w:b/>
          <w:bCs/>
          <w:sz w:val="28"/>
          <w:szCs w:val="32"/>
        </w:rPr>
        <w:t>Blockchain Technology</w:t>
      </w:r>
      <w:bookmarkEnd w:id="1295"/>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1296" w:name="CHAPTERII_221"/>
      <w:r>
        <w:rPr>
          <w:rFonts w:ascii="Times New Roman" w:hAnsi="Times New Roman" w:cs="Times New Roman"/>
          <w:b/>
          <w:bCs/>
          <w:sz w:val="24"/>
          <w:szCs w:val="24"/>
        </w:rPr>
        <w:t>Definition of Blockchain</w:t>
      </w:r>
      <w:bookmarkEnd w:id="1296"/>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1297" w:name="CHAPTERII_222"/>
      <w:r>
        <w:rPr>
          <w:rFonts w:ascii="Times New Roman" w:hAnsi="Times New Roman" w:cs="Times New Roman"/>
          <w:b/>
          <w:bCs/>
          <w:sz w:val="24"/>
          <w:szCs w:val="24"/>
        </w:rPr>
        <w:t>Benefit of Blockchain</w:t>
      </w:r>
      <w:bookmarkEnd w:id="1297"/>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1298"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1298"/>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1299"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1299"/>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1300"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1300"/>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23689A84" w:rsidR="009E6047" w:rsidRDefault="009E6047" w:rsidP="009E6047">
      <w:pPr>
        <w:pStyle w:val="Caption"/>
        <w:jc w:val="center"/>
        <w:rPr>
          <w:i/>
          <w:iCs/>
        </w:rPr>
      </w:pPr>
      <w:bookmarkStart w:id="1301" w:name="_Ref74190571"/>
      <w:bookmarkStart w:id="1302" w:name="_Toc74189601"/>
      <w:bookmarkStart w:id="1303" w:name="_Ref74191028"/>
      <w:r w:rsidRPr="00CD53E5">
        <w:t xml:space="preserve">Figure </w:t>
      </w:r>
      <w:ins w:id="1304" w:author="Petnathean Julled" w:date="2021-07-09T17:21:00Z">
        <w:r w:rsidR="0064710A">
          <w:fldChar w:fldCharType="begin"/>
        </w:r>
        <w:r w:rsidR="0064710A">
          <w:instrText xml:space="preserve"> STYLEREF 1 \s </w:instrText>
        </w:r>
      </w:ins>
      <w:r w:rsidR="0064710A">
        <w:fldChar w:fldCharType="separate"/>
      </w:r>
      <w:r w:rsidR="00454CE9">
        <w:rPr>
          <w:noProof/>
        </w:rPr>
        <w:t>2</w:t>
      </w:r>
      <w:ins w:id="130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306" w:author="Petnathean Julled" w:date="2021-07-09T21:18:00Z">
        <w:r w:rsidR="00454CE9">
          <w:rPr>
            <w:noProof/>
          </w:rPr>
          <w:t>3</w:t>
        </w:r>
      </w:ins>
      <w:ins w:id="1307" w:author="Petnathean Julled" w:date="2021-07-09T17:21:00Z">
        <w:r w:rsidR="0064710A">
          <w:fldChar w:fldCharType="end"/>
        </w:r>
      </w:ins>
      <w:del w:id="1308" w:author="Petnathean Julled" w:date="2021-07-04T16:37:00Z">
        <w:r w:rsidR="00131FC8" w:rsidDel="00F60485">
          <w:fldChar w:fldCharType="begin"/>
        </w:r>
        <w:r w:rsidR="00131FC8" w:rsidDel="00F60485">
          <w:delInstrText xml:space="preserve"> STYLEREF 1 \s </w:delInstrText>
        </w:r>
        <w:r w:rsidR="00131FC8" w:rsidDel="00F60485">
          <w:fldChar w:fldCharType="separate"/>
        </w:r>
        <w:r w:rsidDel="00F60485">
          <w:rPr>
            <w:noProof/>
          </w:rPr>
          <w:delText>2</w:delText>
        </w:r>
        <w:r w:rsidR="00131FC8" w:rsidDel="00F60485">
          <w:rPr>
            <w:noProof/>
          </w:rPr>
          <w:fldChar w:fldCharType="end"/>
        </w:r>
        <w:r w:rsidDel="00F60485">
          <w:noBreakHyphen/>
        </w:r>
        <w:r w:rsidR="00131FC8" w:rsidDel="00F60485">
          <w:fldChar w:fldCharType="begin"/>
        </w:r>
        <w:r w:rsidR="00131FC8" w:rsidDel="00F60485">
          <w:delInstrText xml:space="preserve"> SEQ Figure \* ARABIC \s 1 </w:delInstrText>
        </w:r>
        <w:r w:rsidR="00131FC8" w:rsidDel="00F60485">
          <w:fldChar w:fldCharType="separate"/>
        </w:r>
        <w:r w:rsidDel="00F60485">
          <w:rPr>
            <w:noProof/>
          </w:rPr>
          <w:delText>3</w:delText>
        </w:r>
        <w:r w:rsidR="00131FC8" w:rsidDel="00F60485">
          <w:rPr>
            <w:noProof/>
          </w:rPr>
          <w:fldChar w:fldCharType="end"/>
        </w:r>
      </w:del>
      <w:bookmarkEnd w:id="1301"/>
      <w:r w:rsidRPr="00CD53E5">
        <w:t xml:space="preserve"> </w:t>
      </w:r>
      <w:bookmarkStart w:id="1309" w:name="_Ref74190815"/>
      <w:r w:rsidRPr="00CD53E5">
        <w:t>Blockchain network formed from the participation of Blockchain nodes</w:t>
      </w:r>
      <w:bookmarkEnd w:id="1302"/>
      <w:bookmarkEnd w:id="1303"/>
      <w:bookmarkEnd w:id="1309"/>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7557FB">
        <w:rPr>
          <w:rFonts w:ascii="Times New Roman" w:hAnsi="Times New Roman" w:cs="Times New Roman"/>
          <w:sz w:val="24"/>
          <w:szCs w:val="24"/>
        </w:rPr>
        <w:t>the majority of</w:t>
      </w:r>
      <w:proofErr w:type="gramEnd"/>
      <w:r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7557FB">
        <w:rPr>
          <w:rFonts w:ascii="Times New Roman" w:hAnsi="Times New Roman" w:cs="Times New Roman"/>
          <w:sz w:val="24"/>
          <w:szCs w:val="24"/>
        </w:rPr>
        <w:t>a majority of</w:t>
      </w:r>
      <w:proofErr w:type="gramEnd"/>
      <w:r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1310" w:name="CHAPTERII_23"/>
      <w:r w:rsidR="00CB551C" w:rsidRPr="006A7D30">
        <w:rPr>
          <w:b/>
          <w:bCs/>
          <w:sz w:val="28"/>
        </w:rPr>
        <w:t>Ethereum</w:t>
      </w:r>
      <w:r w:rsidR="00A75F2D">
        <w:rPr>
          <w:b/>
          <w:bCs/>
          <w:sz w:val="28"/>
        </w:rPr>
        <w:t xml:space="preserve"> and Smart-Contract</w:t>
      </w:r>
      <w:bookmarkEnd w:id="1310"/>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1311"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131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1312"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1312"/>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131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1313"/>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1314"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1314"/>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w:t>
      </w:r>
      <w:proofErr w:type="gramStart"/>
      <w:r w:rsidRPr="0091085F">
        <w:t>really compatible</w:t>
      </w:r>
      <w:proofErr w:type="gramEnd"/>
      <w:r w:rsidRPr="0091085F">
        <w:t xml:space="preserv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w:t>
      </w:r>
      <w:proofErr w:type="gramStart"/>
      <w:r w:rsidR="0096263F" w:rsidRPr="0091085F">
        <w:t>didn’t</w:t>
      </w:r>
      <w:proofErr w:type="gramEnd"/>
      <w:r w:rsidR="0096263F" w:rsidRPr="0091085F">
        <w:t xml:space="preserve">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2BE6BEC9" w:rsidR="00462E57" w:rsidRPr="002C5029" w:rsidRDefault="00580BFC" w:rsidP="00C41FD3">
      <w:pPr>
        <w:spacing w:line="360" w:lineRule="auto"/>
        <w:jc w:val="thaiDistribute"/>
        <w:rPr>
          <w:b/>
          <w:bCs/>
        </w:rPr>
      </w:pPr>
      <w:r w:rsidRPr="002C5029">
        <w:rPr>
          <w:b/>
          <w:bCs/>
        </w:rPr>
        <w:tab/>
      </w:r>
      <w:bookmarkStart w:id="1315"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xml:space="preserve">” </w:t>
      </w:r>
      <w:ins w:id="1316" w:author="Petnathean Julled" w:date="2021-07-03T00:18:00Z">
        <w:r w:rsidR="009D49C0">
          <w:rPr>
            <w:b/>
            <w:bCs/>
          </w:rPr>
          <w:t>P</w:t>
        </w:r>
      </w:ins>
      <w:del w:id="1317" w:author="Petnathean Julled" w:date="2021-07-03T00:18:00Z">
        <w:r w:rsidR="00462E57" w:rsidRPr="002C5029" w:rsidDel="009D49C0">
          <w:rPr>
            <w:b/>
            <w:bCs/>
          </w:rPr>
          <w:delText>p</w:delText>
        </w:r>
      </w:del>
      <w:r w:rsidR="00462E57" w:rsidRPr="002C5029">
        <w:rPr>
          <w:b/>
          <w:bCs/>
        </w:rPr>
        <w:t xml:space="preserve">rototype for </w:t>
      </w:r>
      <w:del w:id="1318" w:author="Petnathean Julled" w:date="2021-07-03T00:18:00Z">
        <w:r w:rsidR="00462E57" w:rsidRPr="002C5029" w:rsidDel="009D49C0">
          <w:rPr>
            <w:b/>
            <w:bCs/>
          </w:rPr>
          <w:delText>e</w:delText>
        </w:r>
      </w:del>
      <w:ins w:id="1319" w:author="Petnathean Julled" w:date="2021-07-03T00:18:00Z">
        <w:r w:rsidR="009D49C0">
          <w:rPr>
            <w:b/>
            <w:bCs/>
          </w:rPr>
          <w:t>E</w:t>
        </w:r>
      </w:ins>
      <w:r w:rsidR="00462E57" w:rsidRPr="002C5029">
        <w:rPr>
          <w:b/>
          <w:bCs/>
        </w:rPr>
        <w:t xml:space="preserve">lectronic </w:t>
      </w:r>
      <w:ins w:id="1320" w:author="Petnathean Julled" w:date="2021-07-03T00:18:00Z">
        <w:r w:rsidR="009D49C0">
          <w:rPr>
            <w:b/>
            <w:bCs/>
          </w:rPr>
          <w:t>H</w:t>
        </w:r>
      </w:ins>
      <w:del w:id="1321" w:author="Petnathean Julled" w:date="2021-07-03T00:18:00Z">
        <w:r w:rsidR="00462E57" w:rsidRPr="002C5029" w:rsidDel="009D49C0">
          <w:rPr>
            <w:b/>
            <w:bCs/>
          </w:rPr>
          <w:delText>h</w:delText>
        </w:r>
      </w:del>
      <w:r w:rsidR="00462E57" w:rsidRPr="002C5029">
        <w:rPr>
          <w:b/>
          <w:bCs/>
        </w:rPr>
        <w:t xml:space="preserve">ealth </w:t>
      </w:r>
      <w:ins w:id="1322" w:author="Petnathean Julled" w:date="2021-07-03T00:18:00Z">
        <w:r w:rsidR="009D49C0">
          <w:rPr>
            <w:b/>
            <w:bCs/>
          </w:rPr>
          <w:t>R</w:t>
        </w:r>
      </w:ins>
      <w:del w:id="1323" w:author="Petnathean Julled" w:date="2021-07-03T00:18:00Z">
        <w:r w:rsidR="00462E57" w:rsidRPr="002C5029" w:rsidDel="009D49C0">
          <w:rPr>
            <w:b/>
            <w:bCs/>
          </w:rPr>
          <w:delText>r</w:delText>
        </w:r>
      </w:del>
      <w:r w:rsidR="00462E57" w:rsidRPr="002C5029">
        <w:rPr>
          <w:b/>
          <w:bCs/>
        </w:rPr>
        <w:t xml:space="preserve">ecords and </w:t>
      </w:r>
      <w:ins w:id="1324" w:author="Petnathean Julled" w:date="2021-07-03T00:18:00Z">
        <w:r w:rsidR="009D49C0">
          <w:rPr>
            <w:b/>
            <w:bCs/>
          </w:rPr>
          <w:t>M</w:t>
        </w:r>
      </w:ins>
      <w:del w:id="1325" w:author="Petnathean Julled" w:date="2021-07-03T00:18:00Z">
        <w:r w:rsidR="00462E57" w:rsidRPr="002C5029" w:rsidDel="009D49C0">
          <w:rPr>
            <w:b/>
            <w:bCs/>
          </w:rPr>
          <w:delText>m</w:delText>
        </w:r>
      </w:del>
      <w:r w:rsidR="00462E57" w:rsidRPr="002C5029">
        <w:rPr>
          <w:b/>
          <w:bCs/>
        </w:rPr>
        <w:t xml:space="preserve">edical </w:t>
      </w:r>
      <w:ins w:id="1326" w:author="Petnathean Julled" w:date="2021-07-03T00:18:00Z">
        <w:r w:rsidR="009D49C0">
          <w:rPr>
            <w:b/>
            <w:bCs/>
          </w:rPr>
          <w:t>R</w:t>
        </w:r>
      </w:ins>
      <w:del w:id="1327" w:author="Petnathean Julled" w:date="2021-07-03T00:18:00Z">
        <w:r w:rsidR="00462E57" w:rsidRPr="002C5029" w:rsidDel="009D49C0">
          <w:rPr>
            <w:b/>
            <w:bCs/>
          </w:rPr>
          <w:delText>r</w:delText>
        </w:r>
      </w:del>
      <w:r w:rsidR="00462E57" w:rsidRPr="002C5029">
        <w:rPr>
          <w:b/>
          <w:bCs/>
        </w:rPr>
        <w:t xml:space="preserve">esearch </w:t>
      </w:r>
      <w:ins w:id="1328" w:author="Petnathean Julled" w:date="2021-07-03T00:18:00Z">
        <w:r w:rsidR="009D49C0">
          <w:rPr>
            <w:b/>
            <w:bCs/>
          </w:rPr>
          <w:t>D</w:t>
        </w:r>
      </w:ins>
      <w:del w:id="1329" w:author="Petnathean Julled" w:date="2021-07-03T00:18:00Z">
        <w:r w:rsidR="00462E57" w:rsidRPr="002C5029" w:rsidDel="009D49C0">
          <w:rPr>
            <w:b/>
            <w:bCs/>
          </w:rPr>
          <w:delText>d</w:delText>
        </w:r>
      </w:del>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1315"/>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1330"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1330"/>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27DC7623" w:rsidR="0017069B" w:rsidRPr="00BE56DA" w:rsidRDefault="00C41FD3" w:rsidP="0091085F">
      <w:pPr>
        <w:spacing w:line="360" w:lineRule="auto"/>
        <w:jc w:val="thaiDistribute"/>
        <w:rPr>
          <w:b/>
          <w:bCs/>
        </w:rPr>
      </w:pPr>
      <w:r w:rsidRPr="00BE56DA">
        <w:tab/>
      </w:r>
      <w:bookmarkStart w:id="1331"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ins w:id="1332" w:author="Petnathean Julled" w:date="2021-07-03T00:18:00Z">
        <w:r w:rsidR="00CE4759">
          <w:rPr>
            <w:b/>
            <w:bCs/>
          </w:rPr>
          <w:t>B</w:t>
        </w:r>
      </w:ins>
      <w:del w:id="1333" w:author="Petnathean Julled" w:date="2021-07-03T00:18:00Z">
        <w:r w:rsidR="003168F6" w:rsidRPr="00BE56DA" w:rsidDel="00CE4759">
          <w:rPr>
            <w:b/>
            <w:bCs/>
          </w:rPr>
          <w:delText>b</w:delText>
        </w:r>
      </w:del>
      <w:r w:rsidR="003168F6" w:rsidRPr="00BE56DA">
        <w:rPr>
          <w:b/>
          <w:bCs/>
        </w:rPr>
        <w:t xml:space="preserve">ased </w:t>
      </w:r>
      <w:ins w:id="1334" w:author="Petnathean Julled" w:date="2021-07-03T00:18:00Z">
        <w:r w:rsidR="00CE4759">
          <w:rPr>
            <w:b/>
            <w:bCs/>
          </w:rPr>
          <w:t>E</w:t>
        </w:r>
      </w:ins>
      <w:del w:id="1335" w:author="Petnathean Julled" w:date="2021-07-03T00:18:00Z">
        <w:r w:rsidR="003168F6" w:rsidRPr="00BE56DA" w:rsidDel="00CE4759">
          <w:rPr>
            <w:b/>
            <w:bCs/>
          </w:rPr>
          <w:delText>e</w:delText>
        </w:r>
      </w:del>
      <w:r w:rsidR="003168F6" w:rsidRPr="00BE56DA">
        <w:rPr>
          <w:b/>
          <w:bCs/>
        </w:rPr>
        <w:t xml:space="preserve">lectronic </w:t>
      </w:r>
      <w:ins w:id="1336" w:author="Petnathean Julled" w:date="2021-07-03T00:18:00Z">
        <w:r w:rsidR="00CE4759">
          <w:rPr>
            <w:b/>
            <w:bCs/>
          </w:rPr>
          <w:t>H</w:t>
        </w:r>
      </w:ins>
      <w:del w:id="1337" w:author="Petnathean Julled" w:date="2021-07-03T00:18:00Z">
        <w:r w:rsidR="003168F6" w:rsidRPr="00BE56DA" w:rsidDel="00CE4759">
          <w:rPr>
            <w:b/>
            <w:bCs/>
          </w:rPr>
          <w:delText>h</w:delText>
        </w:r>
      </w:del>
      <w:r w:rsidR="003168F6" w:rsidRPr="00BE56DA">
        <w:rPr>
          <w:b/>
          <w:bCs/>
        </w:rPr>
        <w:t xml:space="preserve">ealthcare </w:t>
      </w:r>
      <w:ins w:id="1338" w:author="Petnathean Julled" w:date="2021-07-03T00:18:00Z">
        <w:r w:rsidR="00CE4759">
          <w:rPr>
            <w:b/>
            <w:bCs/>
          </w:rPr>
          <w:t>R</w:t>
        </w:r>
      </w:ins>
      <w:del w:id="1339" w:author="Petnathean Julled" w:date="2021-07-03T00:18:00Z">
        <w:r w:rsidR="003168F6" w:rsidRPr="00BE56DA" w:rsidDel="00CE4759">
          <w:rPr>
            <w:b/>
            <w:bCs/>
          </w:rPr>
          <w:delText>r</w:delText>
        </w:r>
      </w:del>
      <w:r w:rsidR="003168F6" w:rsidRPr="00BE56DA">
        <w:rPr>
          <w:b/>
          <w:bCs/>
        </w:rPr>
        <w:t xml:space="preserve">ecord </w:t>
      </w:r>
      <w:ins w:id="1340" w:author="Petnathean Julled" w:date="2021-07-03T00:18:00Z">
        <w:r w:rsidR="00CE4759">
          <w:rPr>
            <w:b/>
            <w:bCs/>
          </w:rPr>
          <w:t>S</w:t>
        </w:r>
      </w:ins>
      <w:del w:id="1341" w:author="Petnathean Julled" w:date="2021-07-03T00:18:00Z">
        <w:r w:rsidR="003168F6" w:rsidRPr="00BE56DA" w:rsidDel="00CE4759">
          <w:rPr>
            <w:b/>
            <w:bCs/>
          </w:rPr>
          <w:delText>s</w:delText>
        </w:r>
      </w:del>
      <w:r w:rsidR="003168F6" w:rsidRPr="00BE56DA">
        <w:rPr>
          <w:b/>
          <w:bCs/>
        </w:rPr>
        <w:t xml:space="preserve">ystem for </w:t>
      </w:r>
      <w:ins w:id="1342" w:author="Petnathean Julled" w:date="2021-07-03T00:18:00Z">
        <w:r w:rsidR="00CE4759">
          <w:rPr>
            <w:b/>
            <w:bCs/>
          </w:rPr>
          <w:t>H</w:t>
        </w:r>
      </w:ins>
      <w:del w:id="1343" w:author="Petnathean Julled" w:date="2021-07-03T00:18:00Z">
        <w:r w:rsidR="003168F6" w:rsidRPr="00BE56DA" w:rsidDel="00CE4759">
          <w:rPr>
            <w:b/>
            <w:bCs/>
          </w:rPr>
          <w:delText>h</w:delText>
        </w:r>
      </w:del>
      <w:r w:rsidR="003168F6" w:rsidRPr="00BE56DA">
        <w:rPr>
          <w:b/>
          <w:bCs/>
        </w:rPr>
        <w:t xml:space="preserve">ealthcare 4.0 </w:t>
      </w:r>
      <w:ins w:id="1344" w:author="Petnathean Julled" w:date="2021-07-03T00:19:00Z">
        <w:r w:rsidR="00CE4759">
          <w:rPr>
            <w:b/>
            <w:bCs/>
          </w:rPr>
          <w:t>A</w:t>
        </w:r>
      </w:ins>
      <w:del w:id="1345" w:author="Petnathean Julled" w:date="2021-07-03T00:19:00Z">
        <w:r w:rsidR="003168F6" w:rsidRPr="00BE56DA" w:rsidDel="00CE4759">
          <w:rPr>
            <w:b/>
            <w:bCs/>
          </w:rPr>
          <w:delText>a</w:delText>
        </w:r>
      </w:del>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1331"/>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1346"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1346"/>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01E746E" w:rsidR="00296127" w:rsidRDefault="00296127" w:rsidP="00C73D70">
      <w:pPr>
        <w:pStyle w:val="Heading2"/>
        <w:rPr>
          <w:rFonts w:cstheme="minorBidi"/>
        </w:rPr>
      </w:pPr>
      <w:r w:rsidRPr="00296127">
        <w:t>3.1</w:t>
      </w:r>
      <w:r>
        <w:t xml:space="preserve"> </w:t>
      </w:r>
      <w:bookmarkStart w:id="1347" w:name="CHAPTERIII_31"/>
      <w:r>
        <w:t xml:space="preserve">Use </w:t>
      </w:r>
      <w:ins w:id="1348" w:author="Petnathean Julled" w:date="2021-07-03T00:19:00Z">
        <w:r w:rsidR="00BE028C">
          <w:t>C</w:t>
        </w:r>
      </w:ins>
      <w:del w:id="1349" w:author="Petnathean Julled" w:date="2021-07-03T00:19:00Z">
        <w:r w:rsidDel="00BE028C">
          <w:delText>c</w:delText>
        </w:r>
      </w:del>
      <w:r>
        <w:t xml:space="preserve">ase </w:t>
      </w:r>
      <w:ins w:id="1350" w:author="Petnathean Julled" w:date="2021-07-03T00:19:00Z">
        <w:r w:rsidR="00BE028C">
          <w:t>S</w:t>
        </w:r>
      </w:ins>
      <w:del w:id="1351" w:author="Petnathean Julled" w:date="2021-07-03T00:19:00Z">
        <w:r w:rsidDel="00BE028C">
          <w:delText>s</w:delText>
        </w:r>
      </w:del>
      <w:r>
        <w:t>cenario</w:t>
      </w:r>
      <w:bookmarkEnd w:id="1347"/>
    </w:p>
    <w:p w14:paraId="1FAE2B4F" w14:textId="5DAA4031" w:rsidR="00FE40BE" w:rsidRPr="00862D81" w:rsidRDefault="00C73D70" w:rsidP="00181982">
      <w:pPr>
        <w:tabs>
          <w:tab w:val="left" w:pos="709"/>
        </w:tabs>
        <w:spacing w:after="240" w:line="360" w:lineRule="auto"/>
        <w:jc w:val="thaiDistribute"/>
        <w:rPr>
          <w:rPrChange w:id="1352" w:author="Petnathean Julled" w:date="2021-06-27T22:22:00Z">
            <w:rPr>
              <w:color w:val="FF0000"/>
            </w:rPr>
          </w:rPrChange>
        </w:rPr>
      </w:pPr>
      <w:r>
        <w:rPr>
          <w:color w:val="FF0000"/>
        </w:rPr>
        <w:tab/>
      </w:r>
      <w:ins w:id="1353" w:author="Petnathean Julled" w:date="2021-06-27T22:26:00Z">
        <w:r w:rsidR="00824A00" w:rsidRPr="00824A00">
          <w:rPr>
            <w:rPrChange w:id="1354" w:author="Petnathean Julled" w:date="2021-06-27T22:26:00Z">
              <w:rPr>
                <w:color w:val="FF0000"/>
              </w:rPr>
            </w:rPrChange>
          </w:rPr>
          <w:t xml:space="preserve">Imagine the example case, </w:t>
        </w:r>
      </w:ins>
      <w:ins w:id="1355" w:author="Petnathean Julled" w:date="2021-06-27T22:22:00Z">
        <w:r w:rsidR="00862D81" w:rsidRPr="00862D81">
          <w:rPr>
            <w:rPrChange w:id="1356" w:author="Petnathean Julled" w:date="2021-06-27T22:22:00Z">
              <w:rPr>
                <w:color w:val="FF0000"/>
              </w:rPr>
            </w:rPrChange>
          </w:rPr>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ins>
      <w:ins w:id="1357" w:author="Petnathean Julled" w:date="2021-06-27T22:23:00Z">
        <w:r w:rsidR="00862D81" w:rsidRPr="00862D81">
          <w:t>were</w:t>
        </w:r>
      </w:ins>
      <w:ins w:id="1358" w:author="Petnathean Julled" w:date="2021-06-27T22:22:00Z">
        <w:r w:rsidR="00862D81" w:rsidRPr="00862D81">
          <w:rPr>
            <w:rPrChange w:id="1359" w:author="Petnathean Julled" w:date="2021-06-27T22:22:00Z">
              <w:rPr>
                <w:color w:val="FF0000"/>
              </w:rPr>
            </w:rPrChange>
          </w:rPr>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862D81">
          <w:rPr>
            <w:rPrChange w:id="1360" w:author="Petnathean Julled" w:date="2021-06-27T22:22:00Z">
              <w:rPr>
                <w:color w:val="FF0000"/>
              </w:rPr>
            </w:rPrChange>
          </w:rPr>
          <w:t>be located in</w:t>
        </w:r>
        <w:proofErr w:type="gramEnd"/>
        <w:r w:rsidR="00862D81" w:rsidRPr="00862D81">
          <w:rPr>
            <w:rPrChange w:id="1361" w:author="Petnathean Julled" w:date="2021-06-27T22:22:00Z">
              <w:rPr>
                <w:color w:val="FF0000"/>
              </w:rPr>
            </w:rPrChange>
          </w:rPr>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ins>
      <w:del w:id="1362" w:author="Petnathean Julled" w:date="2021-06-27T19:30:00Z">
        <w:r w:rsidR="00AB72C3" w:rsidRPr="00862D81" w:rsidDel="00552B0D">
          <w:delText>Assume that the case started with Mr.Bob once got an illness and visited Hospital A. At the time, a physician at Hospital A diagnoses that Mr.Bob has influenza and allergy to some medication. Sometimes has passed, Mr.Bob got an illness again but design to visit Hospital B. A physician at hospital B then wants to know the history of</w:delText>
        </w:r>
        <w:r w:rsidR="00E15C2E" w:rsidRPr="00862D81" w:rsidDel="00552B0D">
          <w:delText xml:space="preserve"> his</w:delText>
        </w:r>
        <w:r w:rsidR="00AB72C3" w:rsidRPr="00862D81" w:rsidDel="00552B0D">
          <w:delText xml:space="preserve"> health </w:delText>
        </w:r>
        <w:r w:rsidR="00E15C2E" w:rsidRPr="00862D81" w:rsidDel="00552B0D">
          <w:delText xml:space="preserve">conditions </w:delText>
        </w:r>
        <w:r w:rsidR="00AB72C3" w:rsidRPr="00862D81" w:rsidDel="00552B0D">
          <w:delText xml:space="preserve">and </w:delText>
        </w:r>
        <w:r w:rsidR="00E15C2E" w:rsidRPr="00862D81" w:rsidDel="00552B0D">
          <w:delText xml:space="preserve">history of </w:delText>
        </w:r>
        <w:r w:rsidR="00AB72C3" w:rsidRPr="00862D81" w:rsidDel="00552B0D">
          <w:delText>drug allergy of Mr.Bob. Not known to a physician at Hospital B, the information needed is available at Hospital A. With the electronic health record system of both hospitals fully complied with the XDS Profile, the physician at Hospital B will just need known information of Mr.Bob to discover and gain access to the latest health document of Mr.Bob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Mr.Bob's health document become</w:delText>
        </w:r>
        <w:r w:rsidR="00E15C2E" w:rsidRPr="00862D81" w:rsidDel="00552B0D">
          <w:delText>s</w:delText>
        </w:r>
        <w:r w:rsidR="00AB72C3" w:rsidRPr="00862D81" w:rsidDel="00552B0D">
          <w:delTex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delText>
        </w:r>
        <w:r w:rsidR="008856A7" w:rsidRPr="00862D81" w:rsidDel="00552B0D">
          <w:delText xml:space="preserve"> in Section</w:delText>
        </w:r>
        <w:r w:rsidR="00AB72C3" w:rsidRPr="00862D81" w:rsidDel="00552B0D">
          <w:delText xml:space="preserve"> 2.3.1, the XDS Document Registry will always available and not depend on just a single organization or a machine to maintain its availability while providing the possibility for the data to survive the situation where it may be permanently lost.</w:delText>
        </w:r>
      </w:del>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1363" w:name="CHAPTERIII_32"/>
      <w:r w:rsidR="00212F19" w:rsidRPr="00212F19">
        <w:t>Concept Design</w:t>
      </w:r>
      <w:bookmarkEnd w:id="1363"/>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4CAB4F58"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ins w:id="1364" w:author="Petnathean Julled" w:date="2021-07-09T21:18:00Z">
        <w:r w:rsidR="00454CE9" w:rsidRPr="00695B3C">
          <w:t xml:space="preserve">Figure </w:t>
        </w:r>
        <w:r w:rsidR="00454CE9">
          <w:rPr>
            <w:noProof/>
          </w:rPr>
          <w:t>2</w:t>
        </w:r>
        <w:r w:rsidR="00454CE9">
          <w:noBreakHyphen/>
        </w:r>
        <w:r w:rsidR="00454CE9">
          <w:rPr>
            <w:noProof/>
          </w:rPr>
          <w:t>2</w:t>
        </w:r>
      </w:ins>
      <w:del w:id="1365"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1366" w:name="CHAPTERIII_33"/>
      <w:r w:rsidR="00F03869" w:rsidRPr="004C461D">
        <w:t>Blockchain Design</w:t>
      </w:r>
      <w:bookmarkEnd w:id="1366"/>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1367" w:name="CHAPTERIII_34"/>
      <w:r w:rsidR="00C312FF" w:rsidRPr="008A6DD2">
        <w:t xml:space="preserve">Integrating Blockchain with </w:t>
      </w:r>
      <w:proofErr w:type="spellStart"/>
      <w:r w:rsidR="00C312FF" w:rsidRPr="008A6DD2">
        <w:t>XDS.b</w:t>
      </w:r>
      <w:proofErr w:type="spellEnd"/>
      <w:r w:rsidR="008A6DD2">
        <w:t xml:space="preserve"> Profile</w:t>
      </w:r>
      <w:bookmarkEnd w:id="1367"/>
    </w:p>
    <w:p w14:paraId="3A45E57B" w14:textId="6827CE72"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ins w:id="1368" w:author="Petnathean Julled" w:date="2021-07-09T21:18:00Z">
        <w:r w:rsidR="00454CE9" w:rsidRPr="00695B3C">
          <w:t xml:space="preserve">Figure </w:t>
        </w:r>
        <w:r w:rsidR="00454CE9">
          <w:rPr>
            <w:noProof/>
          </w:rPr>
          <w:t>2</w:t>
        </w:r>
        <w:r w:rsidR="00454CE9">
          <w:noBreakHyphen/>
        </w:r>
        <w:r w:rsidR="00454CE9">
          <w:rPr>
            <w:noProof/>
          </w:rPr>
          <w:t>2</w:t>
        </w:r>
      </w:ins>
      <w:del w:id="1369"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ins w:id="1370" w:author="Petnathean Julled" w:date="2021-07-09T21:18:00Z">
        <w:r w:rsidR="00454CE9" w:rsidRPr="00FA336C">
          <w:t xml:space="preserve">Figure </w:t>
        </w:r>
        <w:r w:rsidR="00454CE9">
          <w:rPr>
            <w:noProof/>
          </w:rPr>
          <w:t>3</w:t>
        </w:r>
        <w:r w:rsidR="00454CE9">
          <w:noBreakHyphen/>
        </w:r>
        <w:r w:rsidR="00454CE9">
          <w:rPr>
            <w:noProof/>
          </w:rPr>
          <w:t>1</w:t>
        </w:r>
      </w:ins>
      <w:del w:id="1371" w:author="Petnathean Julled" w:date="2021-07-09T11:13:00Z">
        <w:r w:rsidR="00856E89" w:rsidRPr="00FA336C" w:rsidDel="00437758">
          <w:delText xml:space="preserve">Figure </w:delText>
        </w:r>
        <w:r w:rsidR="00856E89" w:rsidDel="00437758">
          <w:rPr>
            <w:noProof/>
          </w:rPr>
          <w:delText>3</w:delText>
        </w:r>
        <w:r w:rsidR="00856E89" w:rsidDel="00437758">
          <w:noBreakHyphen/>
        </w:r>
        <w:r w:rsidR="00856E89" w:rsidDel="00437758">
          <w:rPr>
            <w:noProof/>
          </w:rPr>
          <w:delText>1</w:delText>
        </w:r>
      </w:del>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05FE740C" w:rsidR="00AD58D0" w:rsidRPr="00A9644A" w:rsidRDefault="00AD58D0" w:rsidP="00FB772F">
      <w:pPr>
        <w:pStyle w:val="Caption"/>
        <w:jc w:val="center"/>
        <w:rPr>
          <w:rFonts w:cs="Angsana New"/>
          <w:i/>
          <w:iCs/>
          <w:szCs w:val="30"/>
        </w:rPr>
      </w:pPr>
      <w:bookmarkStart w:id="1372" w:name="_Ref69271471"/>
      <w:bookmarkStart w:id="1373" w:name="_Toc74189602"/>
      <w:bookmarkStart w:id="1374" w:name="_Ref74191032"/>
      <w:r w:rsidRPr="00FA336C">
        <w:t xml:space="preserve">Figure </w:t>
      </w:r>
      <w:ins w:id="1375" w:author="Petnathean Julled" w:date="2021-07-09T17:21:00Z">
        <w:r w:rsidR="0064710A">
          <w:fldChar w:fldCharType="begin"/>
        </w:r>
        <w:r w:rsidR="0064710A">
          <w:instrText xml:space="preserve"> STYLEREF 1 \s </w:instrText>
        </w:r>
      </w:ins>
      <w:r w:rsidR="0064710A">
        <w:fldChar w:fldCharType="separate"/>
      </w:r>
      <w:r w:rsidR="00454CE9">
        <w:rPr>
          <w:noProof/>
        </w:rPr>
        <w:t>3</w:t>
      </w:r>
      <w:ins w:id="137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377" w:author="Petnathean Julled" w:date="2021-07-09T21:18:00Z">
        <w:r w:rsidR="00454CE9">
          <w:rPr>
            <w:noProof/>
          </w:rPr>
          <w:t>1</w:t>
        </w:r>
      </w:ins>
      <w:ins w:id="1378" w:author="Petnathean Julled" w:date="2021-07-09T17:21:00Z">
        <w:r w:rsidR="0064710A">
          <w:fldChar w:fldCharType="end"/>
        </w:r>
      </w:ins>
      <w:del w:id="137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372"/>
      <w:r w:rsidRPr="00FA336C">
        <w:t xml:space="preserve"> </w:t>
      </w:r>
      <w:bookmarkStart w:id="1380" w:name="_Ref74190820"/>
      <w:r w:rsidR="00A9644A" w:rsidRPr="00A9644A">
        <w:t>XDS Profile within the scope of interest for this work</w:t>
      </w:r>
      <w:bookmarkEnd w:id="1373"/>
      <w:bookmarkEnd w:id="1374"/>
      <w:bookmarkEnd w:id="1380"/>
    </w:p>
    <w:p w14:paraId="75807C6C" w14:textId="77777777" w:rsidR="00AD58D0" w:rsidRDefault="00AD58D0" w:rsidP="003A3F86">
      <w:pPr>
        <w:spacing w:line="360" w:lineRule="auto"/>
        <w:jc w:val="thaiDistribute"/>
      </w:pPr>
    </w:p>
    <w:p w14:paraId="6DA8F0EC" w14:textId="23426593"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ins w:id="1381" w:author="Petnathean Julled" w:date="2021-07-09T21:18:00Z">
        <w:r w:rsidR="00454CE9" w:rsidRPr="00413557">
          <w:t xml:space="preserve">Figure </w:t>
        </w:r>
        <w:r w:rsidR="00454CE9">
          <w:rPr>
            <w:noProof/>
          </w:rPr>
          <w:t>3</w:t>
        </w:r>
        <w:r w:rsidR="00454CE9">
          <w:noBreakHyphen/>
        </w:r>
        <w:r w:rsidR="00454CE9">
          <w:rPr>
            <w:noProof/>
          </w:rPr>
          <w:t>2</w:t>
        </w:r>
      </w:ins>
      <w:del w:id="1382" w:author="Petnathean Julled" w:date="2021-07-09T11:13:00Z">
        <w:r w:rsidR="00856E89" w:rsidRPr="00413557" w:rsidDel="00437758">
          <w:delText xml:space="preserve">Figure </w:delText>
        </w:r>
        <w:r w:rsidR="00856E89" w:rsidDel="00437758">
          <w:rPr>
            <w:noProof/>
          </w:rPr>
          <w:delText>3</w:delText>
        </w:r>
        <w:r w:rsidR="00856E89" w:rsidDel="00437758">
          <w:noBreakHyphen/>
        </w:r>
        <w:r w:rsidR="00856E89" w:rsidDel="00437758">
          <w:rPr>
            <w:noProof/>
          </w:rPr>
          <w:delText>2</w:delText>
        </w:r>
      </w:del>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325B1463" w:rsidR="00C312FF" w:rsidRPr="00731799" w:rsidRDefault="00413557" w:rsidP="00FB772F">
      <w:pPr>
        <w:pStyle w:val="Caption"/>
        <w:jc w:val="center"/>
        <w:rPr>
          <w:i/>
          <w:iCs/>
        </w:rPr>
      </w:pPr>
      <w:bookmarkStart w:id="1383" w:name="_Ref69271717"/>
      <w:bookmarkStart w:id="1384" w:name="_Toc74189603"/>
      <w:bookmarkStart w:id="1385" w:name="_Ref74191037"/>
      <w:r w:rsidRPr="00413557">
        <w:t xml:space="preserve">Figure </w:t>
      </w:r>
      <w:ins w:id="1386" w:author="Petnathean Julled" w:date="2021-07-09T17:21:00Z">
        <w:r w:rsidR="0064710A">
          <w:fldChar w:fldCharType="begin"/>
        </w:r>
        <w:r w:rsidR="0064710A">
          <w:instrText xml:space="preserve"> STYLEREF 1 \s </w:instrText>
        </w:r>
      </w:ins>
      <w:r w:rsidR="0064710A">
        <w:fldChar w:fldCharType="separate"/>
      </w:r>
      <w:r w:rsidR="00454CE9">
        <w:rPr>
          <w:noProof/>
        </w:rPr>
        <w:t>3</w:t>
      </w:r>
      <w:ins w:id="138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388" w:author="Petnathean Julled" w:date="2021-07-09T21:18:00Z">
        <w:r w:rsidR="00454CE9">
          <w:rPr>
            <w:noProof/>
          </w:rPr>
          <w:t>2</w:t>
        </w:r>
      </w:ins>
      <w:ins w:id="1389" w:author="Petnathean Julled" w:date="2021-07-09T17:21:00Z">
        <w:r w:rsidR="0064710A">
          <w:fldChar w:fldCharType="end"/>
        </w:r>
      </w:ins>
      <w:del w:id="139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383"/>
      <w:r w:rsidRPr="00413557">
        <w:t xml:space="preserve"> </w:t>
      </w:r>
      <w:bookmarkStart w:id="1391"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1384"/>
      <w:bookmarkEnd w:id="1385"/>
      <w:bookmarkEnd w:id="1391"/>
    </w:p>
    <w:p w14:paraId="52D41F6A" w14:textId="0EBD173F" w:rsidR="00B369FB" w:rsidRDefault="00B369FB" w:rsidP="00006734">
      <w:pPr>
        <w:pStyle w:val="Heading2"/>
      </w:pPr>
      <w:bookmarkStart w:id="1392"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1392"/>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1393"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1393"/>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1394"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1394"/>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1395"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1395"/>
    <w:p w14:paraId="00C16ED7" w14:textId="63686300" w:rsidR="0072745C"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ins w:id="1396" w:author="Petnathean Julled" w:date="2021-07-09T21:18:00Z">
        <w:r w:rsidR="00454CE9" w:rsidRPr="00D22F28">
          <w:t xml:space="preserve">Figure </w:t>
        </w:r>
        <w:r w:rsidR="00454CE9">
          <w:rPr>
            <w:noProof/>
          </w:rPr>
          <w:t>3</w:t>
        </w:r>
        <w:r w:rsidR="00454CE9">
          <w:noBreakHyphen/>
        </w:r>
        <w:r w:rsidR="00454CE9">
          <w:rPr>
            <w:noProof/>
          </w:rPr>
          <w:t>3</w:t>
        </w:r>
      </w:ins>
      <w:del w:id="1397" w:author="Petnathean Julled" w:date="2021-07-09T11:13:00Z">
        <w:r w:rsidR="00856E89" w:rsidRPr="00D22F28" w:rsidDel="00437758">
          <w:delText xml:space="preserve">Figure </w:delText>
        </w:r>
        <w:r w:rsidR="00856E89" w:rsidDel="00437758">
          <w:rPr>
            <w:noProof/>
          </w:rPr>
          <w:delText>3</w:delText>
        </w:r>
        <w:r w:rsidR="00856E89" w:rsidDel="00437758">
          <w:noBreakHyphen/>
        </w:r>
        <w:r w:rsidR="00856E89" w:rsidDel="00437758">
          <w:rPr>
            <w:noProof/>
          </w:rPr>
          <w:delText>3</w:delText>
        </w:r>
      </w:del>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1FD16D90" w:rsidR="00681704" w:rsidRDefault="00D22F28" w:rsidP="00FB772F">
      <w:pPr>
        <w:pStyle w:val="Caption"/>
        <w:jc w:val="center"/>
      </w:pPr>
      <w:bookmarkStart w:id="1398" w:name="_Ref73664944"/>
      <w:bookmarkStart w:id="1399" w:name="_Toc74189604"/>
      <w:bookmarkStart w:id="1400" w:name="_Ref74191041"/>
      <w:r w:rsidRPr="00D22F28">
        <w:t xml:space="preserve">Figure </w:t>
      </w:r>
      <w:ins w:id="1401" w:author="Petnathean Julled" w:date="2021-07-09T17:21:00Z">
        <w:r w:rsidR="0064710A">
          <w:fldChar w:fldCharType="begin"/>
        </w:r>
        <w:r w:rsidR="0064710A">
          <w:instrText xml:space="preserve"> STYLEREF 1 \s </w:instrText>
        </w:r>
      </w:ins>
      <w:r w:rsidR="0064710A">
        <w:fldChar w:fldCharType="separate"/>
      </w:r>
      <w:r w:rsidR="00454CE9">
        <w:rPr>
          <w:noProof/>
        </w:rPr>
        <w:t>3</w:t>
      </w:r>
      <w:ins w:id="140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03" w:author="Petnathean Julled" w:date="2021-07-09T21:18:00Z">
        <w:r w:rsidR="00454CE9">
          <w:rPr>
            <w:noProof/>
          </w:rPr>
          <w:t>3</w:t>
        </w:r>
      </w:ins>
      <w:ins w:id="1404" w:author="Petnathean Julled" w:date="2021-07-09T17:21:00Z">
        <w:r w:rsidR="0064710A">
          <w:fldChar w:fldCharType="end"/>
        </w:r>
      </w:ins>
      <w:del w:id="140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398"/>
      <w:r w:rsidRPr="00D22F28">
        <w:t xml:space="preserve"> </w:t>
      </w:r>
      <w:bookmarkStart w:id="1406" w:name="_Ref74190852"/>
      <w:r w:rsidRPr="00D22F28">
        <w:t>The process Flow of XDS Document Registry Actor</w:t>
      </w:r>
      <w:bookmarkEnd w:id="1399"/>
      <w:bookmarkEnd w:id="1400"/>
      <w:bookmarkEnd w:id="1406"/>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1407" w:name="CHAPTERIV"/>
      <w:r>
        <w:rPr>
          <w:b/>
          <w:bCs/>
          <w:sz w:val="28"/>
          <w:szCs w:val="28"/>
        </w:rPr>
        <w:t>CHAPTER IV</w:t>
      </w:r>
      <w:r>
        <w:rPr>
          <w:b/>
          <w:bCs/>
          <w:sz w:val="28"/>
          <w:szCs w:val="28"/>
        </w:rPr>
        <w:br/>
      </w:r>
      <w:r w:rsidR="00EE29F5" w:rsidRPr="003B134A">
        <w:rPr>
          <w:b/>
          <w:bCs/>
          <w:sz w:val="28"/>
          <w:szCs w:val="28"/>
        </w:rPr>
        <w:t>IMPLEMENTATION</w:t>
      </w:r>
    </w:p>
    <w:bookmarkEnd w:id="1407"/>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1408" w:name="CHAPTERIV_41"/>
      <w:r w:rsidR="00BC5A0F" w:rsidRPr="00A34155">
        <w:t xml:space="preserve">Blockchain setup </w:t>
      </w:r>
      <w:bookmarkEnd w:id="1408"/>
    </w:p>
    <w:p w14:paraId="36C980D5" w14:textId="628D433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09" w:name="CHAPTERIV_411"/>
      <w:r w:rsidR="000E07F3" w:rsidRPr="00FB772F">
        <w:rPr>
          <w:rFonts w:ascii="Times New Roman" w:hAnsi="Times New Roman" w:cs="Times New Roman"/>
          <w:b/>
          <w:bCs/>
          <w:sz w:val="24"/>
          <w:szCs w:val="24"/>
        </w:rPr>
        <w:t xml:space="preserve">4.1.1 Machine </w:t>
      </w:r>
      <w:ins w:id="1410" w:author="Petnathean Julled" w:date="2021-07-03T00:19:00Z">
        <w:r w:rsidR="004415CF">
          <w:rPr>
            <w:rFonts w:ascii="Times New Roman" w:hAnsi="Times New Roman" w:cs="Times New Roman"/>
            <w:b/>
            <w:bCs/>
            <w:sz w:val="24"/>
            <w:szCs w:val="24"/>
          </w:rPr>
          <w:t>S</w:t>
        </w:r>
      </w:ins>
      <w:del w:id="1411" w:author="Petnathean Julled" w:date="2021-07-03T00:19:00Z">
        <w:r w:rsidR="000E07F3" w:rsidRPr="00FB772F" w:rsidDel="004415CF">
          <w:rPr>
            <w:rFonts w:ascii="Times New Roman" w:hAnsi="Times New Roman" w:cs="Times New Roman"/>
            <w:b/>
            <w:bCs/>
            <w:sz w:val="24"/>
            <w:szCs w:val="24"/>
          </w:rPr>
          <w:delText>s</w:delText>
        </w:r>
      </w:del>
      <w:r w:rsidR="000E07F3" w:rsidRPr="00FB772F">
        <w:rPr>
          <w:rFonts w:ascii="Times New Roman" w:hAnsi="Times New Roman" w:cs="Times New Roman"/>
          <w:b/>
          <w:bCs/>
          <w:sz w:val="24"/>
          <w:szCs w:val="24"/>
        </w:rPr>
        <w:t>pecifications</w:t>
      </w:r>
      <w:bookmarkEnd w:id="1409"/>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12" w:name="CHAPTERIV_412"/>
      <w:r w:rsidRPr="00FB772F">
        <w:rPr>
          <w:rFonts w:ascii="Times New Roman" w:hAnsi="Times New Roman" w:cs="Times New Roman"/>
          <w:b/>
          <w:bCs/>
          <w:sz w:val="24"/>
          <w:szCs w:val="24"/>
        </w:rPr>
        <w:t xml:space="preserve">4.1.2 Go-Ethereum </w:t>
      </w:r>
      <w:bookmarkEnd w:id="1412"/>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5552D769"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ins w:id="1413" w:author="Petnathean Julled" w:date="2021-07-09T21:18:00Z">
        <w:r w:rsidR="00454CE9" w:rsidRPr="00112FD0">
          <w:t xml:space="preserve">Figure </w:t>
        </w:r>
        <w:r w:rsidR="00454CE9">
          <w:rPr>
            <w:noProof/>
          </w:rPr>
          <w:t>4</w:t>
        </w:r>
        <w:r w:rsidR="00454CE9">
          <w:noBreakHyphen/>
        </w:r>
        <w:r w:rsidR="00454CE9">
          <w:rPr>
            <w:noProof/>
          </w:rPr>
          <w:t>1</w:t>
        </w:r>
      </w:ins>
      <w:del w:id="1414" w:author="Petnathean Julled" w:date="2021-07-09T11:13:00Z">
        <w:r w:rsidR="00856E89" w:rsidRPr="00112FD0" w:rsidDel="00437758">
          <w:delText xml:space="preserve">Figure </w:delText>
        </w:r>
        <w:r w:rsidR="00856E89" w:rsidDel="00437758">
          <w:rPr>
            <w:noProof/>
          </w:rPr>
          <w:delText>4</w:delText>
        </w:r>
        <w:r w:rsidR="00856E89" w:rsidDel="00437758">
          <w:noBreakHyphen/>
        </w:r>
        <w:r w:rsidR="00856E89" w:rsidDel="00437758">
          <w:rPr>
            <w:noProof/>
          </w:rPr>
          <w:delText>1</w:delText>
        </w:r>
      </w:del>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6E06FE79" w:rsidR="00485A4D" w:rsidRPr="00112FD0" w:rsidRDefault="00485A4D" w:rsidP="00112FD0">
      <w:pPr>
        <w:pStyle w:val="Caption"/>
        <w:jc w:val="center"/>
      </w:pPr>
      <w:bookmarkStart w:id="1415" w:name="_Ref74222324"/>
      <w:bookmarkStart w:id="1416" w:name="_Ref74284814"/>
      <w:r w:rsidRPr="00112FD0">
        <w:t xml:space="preserve">Figure </w:t>
      </w:r>
      <w:ins w:id="141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1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19" w:author="Petnathean Julled" w:date="2021-07-09T21:18:00Z">
        <w:r w:rsidR="00454CE9">
          <w:rPr>
            <w:noProof/>
          </w:rPr>
          <w:t>1</w:t>
        </w:r>
      </w:ins>
      <w:ins w:id="1420" w:author="Petnathean Julled" w:date="2021-07-09T17:21:00Z">
        <w:r w:rsidR="0064710A">
          <w:fldChar w:fldCharType="end"/>
        </w:r>
      </w:ins>
      <w:del w:id="142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415"/>
      <w:r w:rsidRPr="00112FD0">
        <w:t xml:space="preserve"> </w:t>
      </w:r>
      <w:bookmarkStart w:id="1422"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1416"/>
      <w:bookmarkEnd w:id="1422"/>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49F3C4D4" w:rsidR="00CE0D73" w:rsidRDefault="006A4838" w:rsidP="006A4838">
      <w:pPr>
        <w:pStyle w:val="Caption"/>
        <w:spacing w:after="240"/>
        <w:jc w:val="center"/>
        <w:rPr>
          <w:color w:val="FF0000"/>
        </w:rPr>
      </w:pPr>
      <w:bookmarkStart w:id="1423" w:name="_Ref74223398"/>
      <w:bookmarkStart w:id="1424" w:name="_Ref74284818"/>
      <w:r>
        <w:t xml:space="preserve">Figure </w:t>
      </w:r>
      <w:ins w:id="142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2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27" w:author="Petnathean Julled" w:date="2021-07-09T21:18:00Z">
        <w:r w:rsidR="00454CE9">
          <w:rPr>
            <w:noProof/>
          </w:rPr>
          <w:t>2</w:t>
        </w:r>
      </w:ins>
      <w:ins w:id="1428" w:author="Petnathean Julled" w:date="2021-07-09T17:21:00Z">
        <w:r w:rsidR="0064710A">
          <w:fldChar w:fldCharType="end"/>
        </w:r>
      </w:ins>
      <w:del w:id="142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423"/>
      <w:r>
        <w:t xml:space="preserve"> </w:t>
      </w:r>
      <w:bookmarkStart w:id="1430" w:name="_Ref74284407"/>
      <w:r>
        <w:t>Geth console accessed using "</w:t>
      </w:r>
      <w:proofErr w:type="spellStart"/>
      <w:r>
        <w:t>geth</w:t>
      </w:r>
      <w:proofErr w:type="spellEnd"/>
      <w:r>
        <w:t xml:space="preserve"> attach" command</w:t>
      </w:r>
      <w:bookmarkEnd w:id="1424"/>
      <w:bookmarkEnd w:id="1430"/>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1431" w:name="CHAPTERIV_413"/>
      <w:r w:rsidRPr="00FB772F">
        <w:rPr>
          <w:rFonts w:ascii="Times New Roman" w:hAnsi="Times New Roman"/>
          <w:b/>
          <w:bCs/>
          <w:sz w:val="24"/>
          <w:szCs w:val="24"/>
        </w:rPr>
        <w:t>4.1.3 Quorum Installation</w:t>
      </w:r>
      <w:bookmarkEnd w:id="1431"/>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1C9EB649"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ins w:id="1432" w:author="Petnathean Julled" w:date="2021-07-09T21:18:00Z">
        <w:r w:rsidR="00454CE9" w:rsidRPr="00454CE9">
          <w:rPr>
            <w:rFonts w:ascii="Times New Roman" w:hAnsi="Times New Roman" w:cs="Times New Roman"/>
            <w:sz w:val="24"/>
            <w:szCs w:val="24"/>
            <w:rPrChange w:id="1433" w:author="Petnathean Julled" w:date="2021-07-09T21:18:00Z">
              <w:rPr/>
            </w:rPrChange>
          </w:rPr>
          <w:t xml:space="preserve">Figure </w:t>
        </w:r>
        <w:r w:rsidR="00454CE9" w:rsidRPr="00454CE9">
          <w:rPr>
            <w:rFonts w:ascii="Times New Roman" w:hAnsi="Times New Roman" w:cs="Times New Roman"/>
            <w:noProof/>
            <w:sz w:val="24"/>
            <w:szCs w:val="24"/>
            <w:rPrChange w:id="1434" w:author="Petnathean Julled" w:date="2021-07-09T21:18:00Z">
              <w:rPr>
                <w:noProof/>
              </w:rPr>
            </w:rPrChange>
          </w:rPr>
          <w:t>4</w:t>
        </w:r>
        <w:r w:rsidR="00454CE9" w:rsidRPr="00454CE9">
          <w:rPr>
            <w:rFonts w:ascii="Times New Roman" w:hAnsi="Times New Roman" w:cs="Times New Roman"/>
            <w:noProof/>
            <w:sz w:val="24"/>
            <w:szCs w:val="24"/>
            <w:rPrChange w:id="1435" w:author="Petnathean Julled" w:date="2021-07-09T21:18:00Z">
              <w:rPr/>
            </w:rPrChange>
          </w:rPr>
          <w:noBreakHyphen/>
        </w:r>
        <w:r w:rsidR="00454CE9" w:rsidRPr="00454CE9">
          <w:rPr>
            <w:rFonts w:ascii="Times New Roman" w:hAnsi="Times New Roman" w:cs="Times New Roman"/>
            <w:noProof/>
            <w:sz w:val="24"/>
            <w:szCs w:val="24"/>
            <w:rPrChange w:id="1436" w:author="Petnathean Julled" w:date="2021-07-09T21:18:00Z">
              <w:rPr>
                <w:noProof/>
              </w:rPr>
            </w:rPrChange>
          </w:rPr>
          <w:t>3</w:t>
        </w:r>
      </w:ins>
      <w:del w:id="1437"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4</w:delText>
        </w:r>
        <w:r w:rsidR="00856E89" w:rsidRPr="00856E89" w:rsidDel="00437758">
          <w:rPr>
            <w:rFonts w:ascii="Times New Roman" w:hAnsi="Times New Roman" w:cs="Times New Roman"/>
            <w:noProof/>
            <w:sz w:val="24"/>
            <w:szCs w:val="24"/>
          </w:rPr>
          <w:noBreakHyphen/>
          <w:delText>3</w:delText>
        </w:r>
      </w:del>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485F4DD2" w:rsidR="00D91E46" w:rsidRPr="00112FD0" w:rsidRDefault="00D91E46" w:rsidP="00D91E46">
      <w:pPr>
        <w:pStyle w:val="Caption"/>
        <w:spacing w:after="240"/>
        <w:jc w:val="center"/>
        <w:rPr>
          <w:rFonts w:cstheme="minorBidi"/>
          <w:color w:val="FF0000"/>
        </w:rPr>
      </w:pPr>
      <w:bookmarkStart w:id="1438" w:name="_Ref74223927"/>
      <w:bookmarkStart w:id="1439" w:name="_Ref74284821"/>
      <w:r>
        <w:t xml:space="preserve">Figure </w:t>
      </w:r>
      <w:ins w:id="144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4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42" w:author="Petnathean Julled" w:date="2021-07-09T21:18:00Z">
        <w:r w:rsidR="00454CE9">
          <w:rPr>
            <w:noProof/>
          </w:rPr>
          <w:t>3</w:t>
        </w:r>
      </w:ins>
      <w:ins w:id="1443" w:author="Petnathean Julled" w:date="2021-07-09T17:21:00Z">
        <w:r w:rsidR="0064710A">
          <w:fldChar w:fldCharType="end"/>
        </w:r>
      </w:ins>
      <w:del w:id="144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438"/>
      <w:r>
        <w:t xml:space="preserve"> </w:t>
      </w:r>
      <w:bookmarkStart w:id="1445" w:name="_Ref74284411"/>
      <w:r>
        <w:t>Installing Quorum directly from its source</w:t>
      </w:r>
      <w:bookmarkEnd w:id="1439"/>
      <w:bookmarkEnd w:id="1445"/>
    </w:p>
    <w:p w14:paraId="7791330F" w14:textId="434CFD00"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40290EC4" w:rsidR="0091637F" w:rsidRPr="00F80AA4" w:rsidRDefault="0091637F" w:rsidP="0091637F">
      <w:pPr>
        <w:pStyle w:val="Caption"/>
        <w:spacing w:after="240"/>
        <w:jc w:val="center"/>
      </w:pPr>
      <w:bookmarkStart w:id="1446" w:name="_Ref74224502"/>
      <w:bookmarkStart w:id="1447" w:name="_Ref74284824"/>
      <w:r>
        <w:t xml:space="preserve">Figure </w:t>
      </w:r>
      <w:ins w:id="144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4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50" w:author="Petnathean Julled" w:date="2021-07-09T21:18:00Z">
        <w:r w:rsidR="00454CE9">
          <w:rPr>
            <w:noProof/>
          </w:rPr>
          <w:t>4</w:t>
        </w:r>
      </w:ins>
      <w:ins w:id="1451" w:author="Petnathean Julled" w:date="2021-07-09T17:21:00Z">
        <w:r w:rsidR="0064710A">
          <w:fldChar w:fldCharType="end"/>
        </w:r>
      </w:ins>
      <w:del w:id="145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w:delText>
        </w:r>
        <w:r w:rsidR="00797ABA" w:rsidDel="00F60485">
          <w:rPr>
            <w:noProof/>
          </w:rPr>
          <w:fldChar w:fldCharType="end"/>
        </w:r>
      </w:del>
      <w:bookmarkEnd w:id="1446"/>
      <w:r>
        <w:t xml:space="preserve"> </w:t>
      </w:r>
      <w:bookmarkStart w:id="1453" w:name="_Ref74284434"/>
      <w:r>
        <w:t xml:space="preserve">Cloning "7-Nodes" Quorum example from its repository available on </w:t>
      </w:r>
      <w:proofErr w:type="spellStart"/>
      <w:r>
        <w:t>Github</w:t>
      </w:r>
      <w:bookmarkEnd w:id="1447"/>
      <w:bookmarkEnd w:id="1453"/>
      <w:proofErr w:type="spellEnd"/>
    </w:p>
    <w:p w14:paraId="1C3F9275" w14:textId="6462BDDA"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7E6A4371" w:rsidR="00E752FF" w:rsidRDefault="00E752FF" w:rsidP="00E752FF">
      <w:pPr>
        <w:pStyle w:val="Caption"/>
        <w:spacing w:after="240"/>
        <w:jc w:val="center"/>
      </w:pPr>
      <w:bookmarkStart w:id="1454" w:name="_Ref74226819"/>
      <w:bookmarkStart w:id="1455" w:name="_Ref74284828"/>
      <w:r>
        <w:t xml:space="preserve">Figure </w:t>
      </w:r>
      <w:ins w:id="145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5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58" w:author="Petnathean Julled" w:date="2021-07-09T21:18:00Z">
        <w:r w:rsidR="00454CE9">
          <w:rPr>
            <w:noProof/>
          </w:rPr>
          <w:t>5</w:t>
        </w:r>
      </w:ins>
      <w:ins w:id="1459" w:author="Petnathean Julled" w:date="2021-07-09T17:21:00Z">
        <w:r w:rsidR="0064710A">
          <w:fldChar w:fldCharType="end"/>
        </w:r>
      </w:ins>
      <w:del w:id="146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w:delText>
        </w:r>
        <w:r w:rsidR="00797ABA" w:rsidDel="00F60485">
          <w:rPr>
            <w:noProof/>
          </w:rPr>
          <w:fldChar w:fldCharType="end"/>
        </w:r>
      </w:del>
      <w:bookmarkEnd w:id="1454"/>
      <w:r>
        <w:t xml:space="preserve"> </w:t>
      </w:r>
      <w:bookmarkStart w:id="1461" w:name="_Ref74284463"/>
      <w:r>
        <w:t>Initial configuration method for 7-</w:t>
      </w:r>
      <w:proofErr w:type="gramStart"/>
      <w:r>
        <w:t>Nodes</w:t>
      </w:r>
      <w:proofErr w:type="gramEnd"/>
      <w:r>
        <w:t xml:space="preserve"> example</w:t>
      </w:r>
      <w:bookmarkEnd w:id="1455"/>
      <w:bookmarkEnd w:id="1461"/>
    </w:p>
    <w:p w14:paraId="47F7920B" w14:textId="1DE4FAFE"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w:t>
      </w:r>
      <w:proofErr w:type="gramStart"/>
      <w:r w:rsidRPr="00BD17F2">
        <w:rPr>
          <w:rFonts w:ascii="Times New Roman" w:hAnsi="Times New Roman" w:cs="Times New Roman"/>
          <w:sz w:val="24"/>
          <w:szCs w:val="24"/>
        </w:rPr>
        <w:t>genesis.json</w:t>
      </w:r>
      <w:proofErr w:type="spellEnd"/>
      <w:proofErr w:type="gram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1B69A07B" w:rsidR="00C52E11" w:rsidRPr="00C52E11" w:rsidRDefault="00C52E11" w:rsidP="00C52E11">
      <w:pPr>
        <w:pStyle w:val="Caption"/>
        <w:jc w:val="center"/>
      </w:pPr>
      <w:bookmarkStart w:id="1462" w:name="_Ref74226983"/>
      <w:bookmarkStart w:id="1463" w:name="_Ref74284832"/>
      <w:r>
        <w:t xml:space="preserve">Figure </w:t>
      </w:r>
      <w:ins w:id="146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6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66" w:author="Petnathean Julled" w:date="2021-07-09T21:18:00Z">
        <w:r w:rsidR="00454CE9">
          <w:rPr>
            <w:noProof/>
          </w:rPr>
          <w:t>6</w:t>
        </w:r>
      </w:ins>
      <w:ins w:id="1467" w:author="Petnathean Julled" w:date="2021-07-09T17:21:00Z">
        <w:r w:rsidR="0064710A">
          <w:fldChar w:fldCharType="end"/>
        </w:r>
      </w:ins>
      <w:del w:id="146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w:delText>
        </w:r>
        <w:r w:rsidR="00797ABA" w:rsidDel="00F60485">
          <w:rPr>
            <w:noProof/>
          </w:rPr>
          <w:fldChar w:fldCharType="end"/>
        </w:r>
      </w:del>
      <w:bookmarkEnd w:id="1462"/>
      <w:r>
        <w:t xml:space="preserve"> </w:t>
      </w:r>
      <w:bookmarkStart w:id="1469" w:name="_Ref74284468"/>
      <w:r>
        <w:t>Executing "istanbul-init.sh" with Linux Bash syntax</w:t>
      </w:r>
      <w:bookmarkEnd w:id="1463"/>
      <w:bookmarkEnd w:id="1469"/>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19B169C1" w:rsidR="008D12BC" w:rsidRDefault="008D12BC" w:rsidP="008D12BC">
      <w:pPr>
        <w:pStyle w:val="Caption"/>
        <w:spacing w:after="240"/>
        <w:jc w:val="center"/>
      </w:pPr>
      <w:bookmarkStart w:id="1470" w:name="_Ref74227014"/>
      <w:bookmarkStart w:id="1471" w:name="_Ref74284838"/>
      <w:r>
        <w:t xml:space="preserve">Figure </w:t>
      </w:r>
      <w:ins w:id="147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7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74" w:author="Petnathean Julled" w:date="2021-07-09T21:18:00Z">
        <w:r w:rsidR="00454CE9">
          <w:rPr>
            <w:noProof/>
          </w:rPr>
          <w:t>7</w:t>
        </w:r>
      </w:ins>
      <w:ins w:id="1475" w:author="Petnathean Julled" w:date="2021-07-09T17:21:00Z">
        <w:r w:rsidR="0064710A">
          <w:fldChar w:fldCharType="end"/>
        </w:r>
      </w:ins>
      <w:del w:id="147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7</w:delText>
        </w:r>
        <w:r w:rsidR="00797ABA" w:rsidDel="00F60485">
          <w:rPr>
            <w:noProof/>
          </w:rPr>
          <w:fldChar w:fldCharType="end"/>
        </w:r>
      </w:del>
      <w:bookmarkEnd w:id="1470"/>
      <w:r>
        <w:t xml:space="preserve"> </w:t>
      </w:r>
      <w:bookmarkStart w:id="1477" w:name="_Ref74284483"/>
      <w:r>
        <w:t>Content of "</w:t>
      </w:r>
      <w:proofErr w:type="spellStart"/>
      <w:r>
        <w:t>istanbul</w:t>
      </w:r>
      <w:proofErr w:type="spellEnd"/>
      <w:r>
        <w:t xml:space="preserve"> - </w:t>
      </w:r>
      <w:proofErr w:type="spellStart"/>
      <w:proofErr w:type="gramStart"/>
      <w:r>
        <w:t>genesis.json</w:t>
      </w:r>
      <w:proofErr w:type="spellEnd"/>
      <w:proofErr w:type="gramEnd"/>
      <w:r>
        <w:t>" file</w:t>
      </w:r>
      <w:bookmarkEnd w:id="1471"/>
      <w:bookmarkEnd w:id="1477"/>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2A7C3AC3" w:rsidR="00C52E11" w:rsidRDefault="00C52E11" w:rsidP="00C52E11">
      <w:pPr>
        <w:pStyle w:val="Caption"/>
        <w:jc w:val="center"/>
      </w:pPr>
      <w:bookmarkStart w:id="1478" w:name="_Ref74227242"/>
      <w:bookmarkStart w:id="1479" w:name="_Ref74284843"/>
      <w:r>
        <w:t xml:space="preserve">Figure </w:t>
      </w:r>
      <w:ins w:id="148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8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82" w:author="Petnathean Julled" w:date="2021-07-09T21:18:00Z">
        <w:r w:rsidR="00454CE9">
          <w:rPr>
            <w:noProof/>
          </w:rPr>
          <w:t>8</w:t>
        </w:r>
      </w:ins>
      <w:ins w:id="1483" w:author="Petnathean Julled" w:date="2021-07-09T17:21:00Z">
        <w:r w:rsidR="0064710A">
          <w:fldChar w:fldCharType="end"/>
        </w:r>
      </w:ins>
      <w:del w:id="148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8</w:delText>
        </w:r>
        <w:r w:rsidR="00797ABA" w:rsidDel="00F60485">
          <w:rPr>
            <w:noProof/>
          </w:rPr>
          <w:fldChar w:fldCharType="end"/>
        </w:r>
      </w:del>
      <w:bookmarkEnd w:id="1478"/>
      <w:r>
        <w:t xml:space="preserve"> </w:t>
      </w:r>
      <w:bookmarkStart w:id="1485" w:name="_Ref74284492"/>
      <w:r>
        <w:t>IBFT 7-Nodes Blockchain activation script</w:t>
      </w:r>
      <w:bookmarkEnd w:id="1479"/>
      <w:bookmarkEnd w:id="1485"/>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5DB62D9" w:rsidR="00435AEB" w:rsidRDefault="00435AEB" w:rsidP="00435AEB">
      <w:pPr>
        <w:pStyle w:val="Caption"/>
        <w:jc w:val="center"/>
      </w:pPr>
      <w:bookmarkStart w:id="1486" w:name="_Ref74227393"/>
      <w:bookmarkStart w:id="1487" w:name="_Ref74284846"/>
      <w:r>
        <w:t xml:space="preserve">Figure </w:t>
      </w:r>
      <w:ins w:id="148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8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90" w:author="Petnathean Julled" w:date="2021-07-09T21:18:00Z">
        <w:r w:rsidR="00454CE9">
          <w:rPr>
            <w:noProof/>
          </w:rPr>
          <w:t>9</w:t>
        </w:r>
      </w:ins>
      <w:ins w:id="1491" w:author="Petnathean Julled" w:date="2021-07-09T17:21:00Z">
        <w:r w:rsidR="0064710A">
          <w:fldChar w:fldCharType="end"/>
        </w:r>
      </w:ins>
      <w:del w:id="149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9</w:delText>
        </w:r>
        <w:r w:rsidR="00797ABA" w:rsidDel="00F60485">
          <w:rPr>
            <w:noProof/>
          </w:rPr>
          <w:fldChar w:fldCharType="end"/>
        </w:r>
      </w:del>
      <w:bookmarkEnd w:id="1486"/>
      <w:r>
        <w:t xml:space="preserve"> </w:t>
      </w:r>
      <w:bookmarkStart w:id="1493" w:name="_Ref74284497"/>
      <w:r>
        <w:t>The activation script activating all seven Blockchain nodes</w:t>
      </w:r>
      <w:bookmarkEnd w:id="1487"/>
      <w:bookmarkEnd w:id="1493"/>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7387E962" w:rsidR="002C2ED3" w:rsidRDefault="002C2ED3" w:rsidP="002C2ED3">
      <w:pPr>
        <w:pStyle w:val="Caption"/>
        <w:jc w:val="center"/>
      </w:pPr>
      <w:bookmarkStart w:id="1494" w:name="_Ref74227509"/>
      <w:bookmarkStart w:id="1495" w:name="_Ref74284849"/>
      <w:r>
        <w:t xml:space="preserve">Figure </w:t>
      </w:r>
      <w:ins w:id="149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49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98" w:author="Petnathean Julled" w:date="2021-07-09T21:18:00Z">
        <w:r w:rsidR="00454CE9">
          <w:rPr>
            <w:noProof/>
          </w:rPr>
          <w:t>10</w:t>
        </w:r>
      </w:ins>
      <w:ins w:id="1499" w:author="Petnathean Julled" w:date="2021-07-09T17:21:00Z">
        <w:r w:rsidR="0064710A">
          <w:fldChar w:fldCharType="end"/>
        </w:r>
      </w:ins>
      <w:del w:id="150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0</w:delText>
        </w:r>
        <w:r w:rsidR="00797ABA" w:rsidDel="00F60485">
          <w:rPr>
            <w:noProof/>
          </w:rPr>
          <w:fldChar w:fldCharType="end"/>
        </w:r>
      </w:del>
      <w:bookmarkEnd w:id="1494"/>
      <w:r>
        <w:t xml:space="preserve"> </w:t>
      </w:r>
      <w:bookmarkStart w:id="1501" w:name="_Ref74284508"/>
      <w:r>
        <w:t>All seven Blockchain nodes successfully activated</w:t>
      </w:r>
      <w:bookmarkEnd w:id="1495"/>
      <w:bookmarkEnd w:id="1501"/>
    </w:p>
    <w:p w14:paraId="6C5F51CC" w14:textId="77777777" w:rsidR="00BD765E" w:rsidRPr="00BD765E" w:rsidRDefault="00BD765E" w:rsidP="00BD765E">
      <w:pPr>
        <w:rPr>
          <w:cs/>
        </w:rPr>
      </w:pPr>
    </w:p>
    <w:p w14:paraId="72F6134A" w14:textId="3288872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5A6CE299" w:rsidR="00600BDD" w:rsidRDefault="00600BDD" w:rsidP="00600BDD">
      <w:pPr>
        <w:pStyle w:val="Caption"/>
        <w:jc w:val="center"/>
      </w:pPr>
      <w:bookmarkStart w:id="1502" w:name="_Ref74228412"/>
      <w:bookmarkStart w:id="1503" w:name="_Ref74284853"/>
      <w:r>
        <w:t xml:space="preserve">Figure </w:t>
      </w:r>
      <w:ins w:id="150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0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06" w:author="Petnathean Julled" w:date="2021-07-09T21:18:00Z">
        <w:r w:rsidR="00454CE9">
          <w:rPr>
            <w:noProof/>
          </w:rPr>
          <w:t>11</w:t>
        </w:r>
      </w:ins>
      <w:ins w:id="1507" w:author="Petnathean Julled" w:date="2021-07-09T17:21:00Z">
        <w:r w:rsidR="0064710A">
          <w:fldChar w:fldCharType="end"/>
        </w:r>
      </w:ins>
      <w:del w:id="150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1</w:delText>
        </w:r>
        <w:r w:rsidR="00797ABA" w:rsidDel="00F60485">
          <w:rPr>
            <w:noProof/>
          </w:rPr>
          <w:fldChar w:fldCharType="end"/>
        </w:r>
      </w:del>
      <w:bookmarkEnd w:id="1502"/>
      <w:r>
        <w:t xml:space="preserve"> </w:t>
      </w:r>
      <w:bookmarkStart w:id="1509" w:name="_Ref74284516"/>
      <w:r>
        <w:t>The content of "rebirth.sh" script</w:t>
      </w:r>
      <w:bookmarkEnd w:id="1503"/>
      <w:bookmarkEnd w:id="1509"/>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147219B1" w:rsidR="00600BDD" w:rsidRDefault="00600BDD" w:rsidP="00600BDD">
      <w:pPr>
        <w:pStyle w:val="Caption"/>
        <w:jc w:val="center"/>
      </w:pPr>
      <w:bookmarkStart w:id="1510" w:name="_Ref74228424"/>
      <w:bookmarkStart w:id="1511" w:name="_Ref74284859"/>
      <w:r>
        <w:t xml:space="preserve">Figure </w:t>
      </w:r>
      <w:ins w:id="151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1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14" w:author="Petnathean Julled" w:date="2021-07-09T21:18:00Z">
        <w:r w:rsidR="00454CE9">
          <w:rPr>
            <w:noProof/>
          </w:rPr>
          <w:t>12</w:t>
        </w:r>
      </w:ins>
      <w:ins w:id="1515" w:author="Petnathean Julled" w:date="2021-07-09T17:21:00Z">
        <w:r w:rsidR="0064710A">
          <w:fldChar w:fldCharType="end"/>
        </w:r>
      </w:ins>
      <w:del w:id="151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2</w:delText>
        </w:r>
        <w:r w:rsidR="00797ABA" w:rsidDel="00F60485">
          <w:rPr>
            <w:noProof/>
          </w:rPr>
          <w:fldChar w:fldCharType="end"/>
        </w:r>
      </w:del>
      <w:bookmarkEnd w:id="1510"/>
      <w:r>
        <w:t xml:space="preserve"> </w:t>
      </w:r>
      <w:bookmarkStart w:id="1517" w:name="_Ref74284522"/>
      <w:r>
        <w:t>The content of "runmy7nodes.sh" script</w:t>
      </w:r>
      <w:bookmarkEnd w:id="1511"/>
      <w:bookmarkEnd w:id="1517"/>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19BFE624"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518"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ins w:id="1519" w:author="Petnathean Julled" w:date="2021-07-03T00:19:00Z">
        <w:r w:rsidR="004415CF">
          <w:rPr>
            <w:rFonts w:ascii="Times New Roman" w:hAnsi="Times New Roman" w:cs="Times New Roman"/>
            <w:b/>
            <w:bCs/>
            <w:sz w:val="24"/>
            <w:szCs w:val="24"/>
          </w:rPr>
          <w:t>D</w:t>
        </w:r>
      </w:ins>
      <w:del w:id="1520" w:author="Petnathean Julled" w:date="2021-07-03T00:19:00Z">
        <w:r w:rsidR="00EA6CEB" w:rsidRPr="00FB772F" w:rsidDel="004415CF">
          <w:rPr>
            <w:rFonts w:ascii="Times New Roman" w:hAnsi="Times New Roman" w:cs="Times New Roman"/>
            <w:b/>
            <w:bCs/>
            <w:sz w:val="24"/>
            <w:szCs w:val="24"/>
          </w:rPr>
          <w:delText>d</w:delText>
        </w:r>
      </w:del>
      <w:r w:rsidR="00EA6CEB" w:rsidRPr="00FB772F">
        <w:rPr>
          <w:rFonts w:ascii="Times New Roman" w:hAnsi="Times New Roman" w:cs="Times New Roman"/>
          <w:b/>
          <w:bCs/>
          <w:sz w:val="24"/>
          <w:szCs w:val="24"/>
        </w:rPr>
        <w:t xml:space="preserve">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w:t>
      </w:r>
      <w:ins w:id="1521" w:author="Petnathean Julled" w:date="2021-07-03T00:19:00Z">
        <w:r w:rsidR="004415CF">
          <w:rPr>
            <w:rFonts w:ascii="Times New Roman" w:hAnsi="Times New Roman" w:cs="Times New Roman"/>
            <w:b/>
            <w:bCs/>
            <w:sz w:val="24"/>
            <w:szCs w:val="24"/>
          </w:rPr>
          <w:t>C</w:t>
        </w:r>
      </w:ins>
      <w:del w:id="1522" w:author="Petnathean Julled" w:date="2021-07-03T00:19:00Z">
        <w:r w:rsidR="00EA6CEB" w:rsidRPr="00FB772F" w:rsidDel="004415CF">
          <w:rPr>
            <w:rFonts w:ascii="Times New Roman" w:hAnsi="Times New Roman" w:cs="Times New Roman"/>
            <w:b/>
            <w:bCs/>
            <w:sz w:val="24"/>
            <w:szCs w:val="24"/>
          </w:rPr>
          <w:delText>c</w:delText>
        </w:r>
      </w:del>
      <w:r w:rsidR="00EA6CEB" w:rsidRPr="00FB772F">
        <w:rPr>
          <w:rFonts w:ascii="Times New Roman" w:hAnsi="Times New Roman" w:cs="Times New Roman"/>
          <w:b/>
          <w:bCs/>
          <w:sz w:val="24"/>
          <w:szCs w:val="24"/>
        </w:rPr>
        <w:t>ode</w:t>
      </w:r>
      <w:bookmarkEnd w:id="1518"/>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7B820BB2"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ins w:id="1523" w:author="Petnathean Julled" w:date="2021-07-09T21:18:00Z">
        <w:r w:rsidR="00454CE9" w:rsidRPr="0007379C">
          <w:t xml:space="preserve">Figure </w:t>
        </w:r>
        <w:r w:rsidR="00454CE9">
          <w:rPr>
            <w:noProof/>
          </w:rPr>
          <w:t>4</w:t>
        </w:r>
        <w:r w:rsidR="00454CE9">
          <w:noBreakHyphen/>
        </w:r>
        <w:r w:rsidR="00454CE9">
          <w:rPr>
            <w:noProof/>
          </w:rPr>
          <w:t>15</w:t>
        </w:r>
      </w:ins>
      <w:del w:id="1524" w:author="Petnathean Julled" w:date="2021-07-09T11:13:00Z">
        <w:r w:rsidR="00856E89" w:rsidRPr="0007379C" w:rsidDel="00437758">
          <w:delText xml:space="preserve">Figure </w:delText>
        </w:r>
        <w:r w:rsidR="00856E89" w:rsidDel="00437758">
          <w:rPr>
            <w:noProof/>
          </w:rPr>
          <w:delText>4</w:delText>
        </w:r>
        <w:r w:rsidR="00856E89" w:rsidDel="00437758">
          <w:noBreakHyphen/>
        </w:r>
        <w:r w:rsidR="00856E89" w:rsidDel="00437758">
          <w:rPr>
            <w:noProof/>
          </w:rPr>
          <w:delText>15</w:delText>
        </w:r>
      </w:del>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ECF7C48" w:rsidR="00A84F5B" w:rsidRDefault="00A84F5B" w:rsidP="00A84F5B">
      <w:pPr>
        <w:pStyle w:val="Caption"/>
        <w:jc w:val="center"/>
      </w:pPr>
      <w:bookmarkStart w:id="1525" w:name="_Ref74239181"/>
      <w:bookmarkStart w:id="1526" w:name="_Ref74284862"/>
      <w:r>
        <w:t xml:space="preserve">Figure </w:t>
      </w:r>
      <w:ins w:id="152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2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29" w:author="Petnathean Julled" w:date="2021-07-09T21:18:00Z">
        <w:r w:rsidR="00454CE9">
          <w:rPr>
            <w:noProof/>
          </w:rPr>
          <w:t>13</w:t>
        </w:r>
      </w:ins>
      <w:ins w:id="1530" w:author="Petnathean Julled" w:date="2021-07-09T17:21:00Z">
        <w:r w:rsidR="0064710A">
          <w:fldChar w:fldCharType="end"/>
        </w:r>
      </w:ins>
      <w:del w:id="153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3</w:delText>
        </w:r>
        <w:r w:rsidR="00797ABA" w:rsidDel="00F60485">
          <w:rPr>
            <w:noProof/>
          </w:rPr>
          <w:fldChar w:fldCharType="end"/>
        </w:r>
      </w:del>
      <w:bookmarkEnd w:id="1525"/>
      <w:r>
        <w:t xml:space="preserve"> </w:t>
      </w:r>
      <w:bookmarkStart w:id="1532" w:name="_Ref74284533"/>
      <w:r>
        <w:t>ABI Code and Byte code generated can be copied and passed directly</w:t>
      </w:r>
      <w:bookmarkEnd w:id="1526"/>
      <w:bookmarkEnd w:id="1532"/>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533" w:name="_MON_1684854176"/>
    <w:bookmarkEnd w:id="1533"/>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7371983" r:id="rId39"/>
        </w:object>
      </w:r>
    </w:p>
    <w:p w14:paraId="72A2E741" w14:textId="5AF1E2CB" w:rsidR="00A84F5B" w:rsidRDefault="00A84F5B" w:rsidP="00A84F5B">
      <w:pPr>
        <w:pStyle w:val="Caption"/>
        <w:jc w:val="center"/>
      </w:pPr>
      <w:bookmarkStart w:id="1534" w:name="_Ref74239197"/>
      <w:bookmarkStart w:id="1535" w:name="_Ref74284865"/>
      <w:r>
        <w:t xml:space="preserve">Figure </w:t>
      </w:r>
      <w:ins w:id="153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3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38" w:author="Petnathean Julled" w:date="2021-07-09T21:18:00Z">
        <w:r w:rsidR="00454CE9">
          <w:rPr>
            <w:noProof/>
          </w:rPr>
          <w:t>14</w:t>
        </w:r>
      </w:ins>
      <w:ins w:id="1539" w:author="Petnathean Julled" w:date="2021-07-09T17:21:00Z">
        <w:r w:rsidR="0064710A">
          <w:fldChar w:fldCharType="end"/>
        </w:r>
      </w:ins>
      <w:del w:id="154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4</w:delText>
        </w:r>
        <w:r w:rsidR="00797ABA" w:rsidDel="00F60485">
          <w:rPr>
            <w:noProof/>
          </w:rPr>
          <w:fldChar w:fldCharType="end"/>
        </w:r>
      </w:del>
      <w:bookmarkEnd w:id="1534"/>
      <w:r>
        <w:t xml:space="preserve"> </w:t>
      </w:r>
      <w:bookmarkStart w:id="1541" w:name="_Ref74284538"/>
      <w:r>
        <w:t>ABI code (brown color) assigned into variable "</w:t>
      </w:r>
      <w:proofErr w:type="spellStart"/>
      <w:r>
        <w:t>abi</w:t>
      </w:r>
      <w:proofErr w:type="spellEnd"/>
      <w:r>
        <w:t>"</w:t>
      </w:r>
      <w:bookmarkEnd w:id="1535"/>
      <w:bookmarkEnd w:id="1541"/>
    </w:p>
    <w:bookmarkStart w:id="1542" w:name="_MON_1684856178"/>
    <w:bookmarkEnd w:id="1542"/>
    <w:p w14:paraId="4A222EF7" w14:textId="77777777" w:rsidR="0007379C" w:rsidRDefault="0007379C" w:rsidP="0007379C">
      <w:pPr>
        <w:keepNext/>
      </w:pPr>
      <w:r>
        <w:object w:dxaOrig="9360" w:dyaOrig="11752" w14:anchorId="2D0548A9">
          <v:shape id="_x0000_i1026"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7371984" r:id="rId41"/>
        </w:object>
      </w:r>
    </w:p>
    <w:p w14:paraId="7B893FCA" w14:textId="34539A20" w:rsidR="0007379C" w:rsidRPr="0007379C" w:rsidRDefault="0007379C" w:rsidP="0007379C">
      <w:pPr>
        <w:pStyle w:val="Caption"/>
        <w:spacing w:after="240"/>
        <w:jc w:val="center"/>
        <w:rPr>
          <w:cs/>
        </w:rPr>
      </w:pPr>
      <w:bookmarkStart w:id="1543" w:name="_Ref74239571"/>
      <w:bookmarkStart w:id="1544" w:name="_Ref74284868"/>
      <w:r w:rsidRPr="0007379C">
        <w:t xml:space="preserve">Figure </w:t>
      </w:r>
      <w:ins w:id="154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4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47" w:author="Petnathean Julled" w:date="2021-07-09T21:18:00Z">
        <w:r w:rsidR="00454CE9">
          <w:rPr>
            <w:noProof/>
          </w:rPr>
          <w:t>15</w:t>
        </w:r>
      </w:ins>
      <w:ins w:id="1548" w:author="Petnathean Julled" w:date="2021-07-09T17:21:00Z">
        <w:r w:rsidR="0064710A">
          <w:fldChar w:fldCharType="end"/>
        </w:r>
      </w:ins>
      <w:del w:id="154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5</w:delText>
        </w:r>
        <w:r w:rsidR="00797ABA" w:rsidDel="00F60485">
          <w:rPr>
            <w:noProof/>
          </w:rPr>
          <w:fldChar w:fldCharType="end"/>
        </w:r>
      </w:del>
      <w:bookmarkEnd w:id="1543"/>
      <w:r w:rsidRPr="0007379C">
        <w:t xml:space="preserve"> </w:t>
      </w:r>
      <w:bookmarkStart w:id="1550" w:name="_Ref74284544"/>
      <w:r w:rsidRPr="0007379C">
        <w:t>Byte code (brown color) assigned into variable "bytecode"</w:t>
      </w:r>
      <w:bookmarkEnd w:id="1544"/>
      <w:bookmarkEnd w:id="1550"/>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51"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551"/>
    </w:p>
    <w:p w14:paraId="7E08EE29" w14:textId="0A7329ED"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552" w:name="_MON_1684857461"/>
    <w:bookmarkEnd w:id="1552"/>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7371985" r:id="rId43"/>
        </w:object>
      </w:r>
    </w:p>
    <w:p w14:paraId="1AE0F681" w14:textId="50BB5054" w:rsidR="00A640F7" w:rsidRDefault="0063570F" w:rsidP="0063570F">
      <w:pPr>
        <w:pStyle w:val="Caption"/>
        <w:spacing w:after="240"/>
        <w:jc w:val="center"/>
        <w:rPr>
          <w:color w:val="FF0000"/>
        </w:rPr>
      </w:pPr>
      <w:bookmarkStart w:id="1553" w:name="_Ref74241034"/>
      <w:bookmarkStart w:id="1554" w:name="_Ref74284870"/>
      <w:r>
        <w:t xml:space="preserve">Figure </w:t>
      </w:r>
      <w:ins w:id="155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5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57" w:author="Petnathean Julled" w:date="2021-07-09T21:18:00Z">
        <w:r w:rsidR="00454CE9">
          <w:rPr>
            <w:noProof/>
          </w:rPr>
          <w:t>16</w:t>
        </w:r>
      </w:ins>
      <w:ins w:id="1558" w:author="Petnathean Julled" w:date="2021-07-09T17:21:00Z">
        <w:r w:rsidR="0064710A">
          <w:fldChar w:fldCharType="end"/>
        </w:r>
      </w:ins>
      <w:del w:id="155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6</w:delText>
        </w:r>
        <w:r w:rsidR="00797ABA" w:rsidDel="00F60485">
          <w:rPr>
            <w:noProof/>
          </w:rPr>
          <w:fldChar w:fldCharType="end"/>
        </w:r>
      </w:del>
      <w:bookmarkEnd w:id="1553"/>
      <w:r>
        <w:t xml:space="preserve"> </w:t>
      </w:r>
      <w:bookmarkStart w:id="1560" w:name="_Ref74284555"/>
      <w:r>
        <w:t xml:space="preserve">The Web3js script for </w:t>
      </w:r>
      <w:proofErr w:type="spellStart"/>
      <w:r>
        <w:t>Smartcontract</w:t>
      </w:r>
      <w:proofErr w:type="spellEnd"/>
      <w:r>
        <w:t xml:space="preserve"> deploy</w:t>
      </w:r>
      <w:bookmarkEnd w:id="1554"/>
      <w:bookmarkEnd w:id="1560"/>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517365CF"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61"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ins w:id="1562" w:author="Petnathean Julled" w:date="2021-07-03T00:20:00Z">
        <w:r w:rsidR="00E20EC8">
          <w:rPr>
            <w:rFonts w:ascii="Times New Roman" w:hAnsi="Times New Roman" w:cs="Times New Roman"/>
            <w:b/>
            <w:bCs/>
            <w:sz w:val="24"/>
            <w:szCs w:val="24"/>
          </w:rPr>
          <w:t>E</w:t>
        </w:r>
      </w:ins>
      <w:del w:id="1563" w:author="Petnathean Julled" w:date="2021-07-03T00:20:00Z">
        <w:r w:rsidRPr="00604AE4" w:rsidDel="00E20EC8">
          <w:rPr>
            <w:rFonts w:ascii="Times New Roman" w:hAnsi="Times New Roman" w:cs="Times New Roman"/>
            <w:b/>
            <w:bCs/>
            <w:sz w:val="24"/>
            <w:szCs w:val="24"/>
          </w:rPr>
          <w:delText>e</w:delText>
        </w:r>
      </w:del>
      <w:r w:rsidRPr="00604AE4">
        <w:rPr>
          <w:rFonts w:ascii="Times New Roman" w:hAnsi="Times New Roman" w:cs="Times New Roman"/>
          <w:b/>
          <w:bCs/>
          <w:sz w:val="24"/>
          <w:szCs w:val="24"/>
        </w:rPr>
        <w:t>nvironment</w:t>
      </w:r>
      <w:bookmarkEnd w:id="1561"/>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564" w:name="_MON_1684859893"/>
    <w:bookmarkEnd w:id="1564"/>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7371986" r:id="rId45"/>
        </w:object>
      </w:r>
    </w:p>
    <w:p w14:paraId="493984F7" w14:textId="6283B716" w:rsidR="00DA6677" w:rsidRPr="00D30650" w:rsidRDefault="00DA6677" w:rsidP="00DA6677">
      <w:pPr>
        <w:pStyle w:val="Caption"/>
        <w:spacing w:after="240"/>
        <w:jc w:val="center"/>
      </w:pPr>
      <w:bookmarkStart w:id="1565" w:name="_Ref74284095"/>
      <w:bookmarkStart w:id="1566" w:name="_Ref74284873"/>
      <w:r>
        <w:t xml:space="preserve">Figure </w:t>
      </w:r>
      <w:ins w:id="156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6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69" w:author="Petnathean Julled" w:date="2021-07-09T21:18:00Z">
        <w:r w:rsidR="00454CE9">
          <w:rPr>
            <w:noProof/>
          </w:rPr>
          <w:t>17</w:t>
        </w:r>
      </w:ins>
      <w:ins w:id="1570" w:author="Petnathean Julled" w:date="2021-07-09T17:21:00Z">
        <w:r w:rsidR="0064710A">
          <w:fldChar w:fldCharType="end"/>
        </w:r>
      </w:ins>
      <w:del w:id="157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7</w:delText>
        </w:r>
        <w:r w:rsidR="00797ABA" w:rsidDel="00F60485">
          <w:rPr>
            <w:noProof/>
          </w:rPr>
          <w:fldChar w:fldCharType="end"/>
        </w:r>
      </w:del>
      <w:bookmarkEnd w:id="1565"/>
      <w:r>
        <w:t xml:space="preserve"> </w:t>
      </w:r>
      <w:bookmarkStart w:id="1572" w:name="_Ref74284562"/>
      <w:r>
        <w:t>"</w:t>
      </w:r>
      <w:proofErr w:type="spellStart"/>
      <w:r>
        <w:t>npm</w:t>
      </w:r>
      <w:proofErr w:type="spellEnd"/>
      <w:r>
        <w:t xml:space="preserve"> install" command-line</w:t>
      </w:r>
      <w:bookmarkEnd w:id="1566"/>
      <w:bookmarkEnd w:id="1572"/>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573" w:name="CHAPTERIV_42"/>
      <w:r w:rsidRPr="00F81C49">
        <w:lastRenderedPageBreak/>
        <w:t xml:space="preserve">4.2 XDS Actors </w:t>
      </w:r>
    </w:p>
    <w:bookmarkEnd w:id="1573"/>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574" w:name="CHAPTERIV_421"/>
      <w:r w:rsidRPr="0084619E">
        <w:t>4.2.</w:t>
      </w:r>
      <w:r w:rsidR="00A34155" w:rsidRPr="0084619E">
        <w:t>1</w:t>
      </w:r>
      <w:r w:rsidRPr="0084619E">
        <w:t xml:space="preserve"> </w:t>
      </w:r>
      <w:r w:rsidR="00A34155" w:rsidRPr="0084619E">
        <w:t xml:space="preserve">XDS Document </w:t>
      </w:r>
      <w:r w:rsidRPr="0084619E">
        <w:t>Repository Actor</w:t>
      </w:r>
    </w:p>
    <w:bookmarkEnd w:id="1574"/>
    <w:p w14:paraId="0A98114B" w14:textId="5CADE398"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ins w:id="1575" w:author="Petnathean Julled" w:date="2021-07-03T00:20:00Z">
        <w:r w:rsidR="00E82136">
          <w:rPr>
            <w:rFonts w:ascii="Times New Roman" w:hAnsi="Times New Roman" w:cs="Times New Roman"/>
            <w:sz w:val="24"/>
            <w:szCs w:val="24"/>
          </w:rPr>
          <w:t>T</w:t>
        </w:r>
      </w:ins>
      <w:del w:id="1576" w:author="Petnathean Julled" w:date="2021-07-03T00:20:00Z">
        <w:r w:rsidR="00520F31" w:rsidRPr="00F42134" w:rsidDel="00E82136">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44F94AF8" w14:textId="7AA0C8EF"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ins w:id="1577" w:author="Petnathean Julled" w:date="2021-07-09T21:18:00Z">
        <w:r w:rsidR="00454CE9" w:rsidRPr="00DD48E9">
          <w:t xml:space="preserve">Figure </w:t>
        </w:r>
        <w:r w:rsidR="00454CE9">
          <w:rPr>
            <w:noProof/>
          </w:rPr>
          <w:t>4</w:t>
        </w:r>
        <w:r w:rsidR="00454CE9">
          <w:noBreakHyphen/>
        </w:r>
        <w:r w:rsidR="00454CE9">
          <w:rPr>
            <w:noProof/>
          </w:rPr>
          <w:t>18</w:t>
        </w:r>
      </w:ins>
      <w:del w:id="1578"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79" w:author="Petnathean Julled" w:date="2021-07-09T21:18:00Z">
        <w:r w:rsidR="00454CE9" w:rsidRPr="00DD48E9">
          <w:t xml:space="preserve">Figure </w:t>
        </w:r>
        <w:r w:rsidR="00454CE9">
          <w:rPr>
            <w:noProof/>
          </w:rPr>
          <w:t>4</w:t>
        </w:r>
        <w:r w:rsidR="00454CE9">
          <w:noBreakHyphen/>
        </w:r>
        <w:r w:rsidR="00454CE9">
          <w:rPr>
            <w:noProof/>
          </w:rPr>
          <w:t>18</w:t>
        </w:r>
      </w:ins>
      <w:del w:id="1580"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81" w:author="Petnathean Julled" w:date="2021-07-09T21:18:00Z">
        <w:r w:rsidR="00454CE9" w:rsidRPr="004A6782">
          <w:t xml:space="preserve">Figure </w:t>
        </w:r>
        <w:r w:rsidR="00454CE9">
          <w:rPr>
            <w:noProof/>
          </w:rPr>
          <w:t>4</w:t>
        </w:r>
        <w:r w:rsidR="00454CE9">
          <w:noBreakHyphen/>
        </w:r>
        <w:r w:rsidR="00454CE9">
          <w:rPr>
            <w:noProof/>
          </w:rPr>
          <w:t>19</w:t>
        </w:r>
      </w:ins>
      <w:del w:id="1582" w:author="Petnathean Julled" w:date="2021-07-09T11:13:00Z">
        <w:r w:rsidR="00856E89" w:rsidRPr="004A6782" w:rsidDel="00437758">
          <w:delText xml:space="preserve">Figure </w:delText>
        </w:r>
        <w:r w:rsidR="00856E89" w:rsidDel="00437758">
          <w:rPr>
            <w:noProof/>
          </w:rPr>
          <w:delText>4</w:delText>
        </w:r>
        <w:r w:rsidR="00856E89" w:rsidDel="00437758">
          <w:noBreakHyphen/>
        </w:r>
        <w:r w:rsidR="00856E89" w:rsidDel="00437758">
          <w:rPr>
            <w:noProof/>
          </w:rPr>
          <w:delText>19</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ins w:id="1583" w:author="Petnathean Julled" w:date="2021-07-09T21:18:00Z">
        <w:r w:rsidR="00454CE9" w:rsidRPr="0024395F">
          <w:rPr>
            <w:rFonts w:ascii="Times New Roman" w:hAnsi="Times New Roman" w:cs="Times New Roman"/>
          </w:rPr>
          <w:t xml:space="preserve">Figure </w:t>
        </w:r>
        <w:r w:rsidR="00454CE9">
          <w:rPr>
            <w:rFonts w:ascii="Times New Roman" w:hAnsi="Times New Roman" w:cs="Times New Roman"/>
            <w:noProof/>
          </w:rPr>
          <w:t>4</w:t>
        </w:r>
        <w:r w:rsidR="00454CE9">
          <w:rPr>
            <w:rFonts w:ascii="Times New Roman" w:hAnsi="Times New Roman" w:cs="Times New Roman"/>
          </w:rPr>
          <w:noBreakHyphen/>
        </w:r>
        <w:r w:rsidR="00454CE9">
          <w:rPr>
            <w:rFonts w:ascii="Times New Roman" w:hAnsi="Times New Roman" w:cs="Times New Roman"/>
            <w:noProof/>
          </w:rPr>
          <w:t>20</w:t>
        </w:r>
      </w:ins>
      <w:del w:id="1584" w:author="Petnathean Julled" w:date="2021-07-09T11:13:00Z">
        <w:r w:rsidR="00856E89" w:rsidRPr="0024395F" w:rsidDel="00437758">
          <w:rPr>
            <w:rFonts w:ascii="Times New Roman" w:hAnsi="Times New Roman" w:cs="Times New Roman"/>
          </w:rPr>
          <w:delText xml:space="preserve">Figure </w:delText>
        </w:r>
        <w:r w:rsidR="00856E89" w:rsidDel="00437758">
          <w:rPr>
            <w:rFonts w:ascii="Times New Roman" w:hAnsi="Times New Roman" w:cs="Times New Roman"/>
            <w:noProof/>
          </w:rPr>
          <w:delText>4</w:delText>
        </w:r>
        <w:r w:rsidR="00856E89" w:rsidDel="00437758">
          <w:rPr>
            <w:rFonts w:ascii="Times New Roman" w:hAnsi="Times New Roman" w:cs="Times New Roman"/>
          </w:rPr>
          <w:noBreakHyphen/>
        </w:r>
        <w:r w:rsidR="00856E89" w:rsidDel="00437758">
          <w:rPr>
            <w:rFonts w:ascii="Times New Roman" w:hAnsi="Times New Roman" w:cs="Times New Roman"/>
            <w:noProof/>
          </w:rPr>
          <w:delText>20</w:delText>
        </w:r>
      </w:del>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585" w:name="_MON_1682694957"/>
    <w:bookmarkEnd w:id="1585"/>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7371987" r:id="rId47"/>
        </w:object>
      </w:r>
    </w:p>
    <w:p w14:paraId="5B3B1FD0" w14:textId="376614E8" w:rsidR="00F42134" w:rsidRDefault="00F42134" w:rsidP="00136A00">
      <w:pPr>
        <w:pStyle w:val="Caption"/>
        <w:jc w:val="center"/>
        <w:rPr>
          <w:i/>
          <w:iCs/>
        </w:rPr>
      </w:pPr>
      <w:bookmarkStart w:id="1586" w:name="_Ref72083156"/>
      <w:bookmarkStart w:id="1587" w:name="_Toc74189605"/>
      <w:bookmarkStart w:id="1588" w:name="_Ref74191044"/>
      <w:r w:rsidRPr="00DD48E9">
        <w:t xml:space="preserve">Figure </w:t>
      </w:r>
      <w:ins w:id="158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59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91" w:author="Petnathean Julled" w:date="2021-07-09T21:18:00Z">
        <w:r w:rsidR="00454CE9">
          <w:rPr>
            <w:noProof/>
          </w:rPr>
          <w:t>18</w:t>
        </w:r>
      </w:ins>
      <w:ins w:id="1592" w:author="Petnathean Julled" w:date="2021-07-09T17:21:00Z">
        <w:r w:rsidR="0064710A">
          <w:fldChar w:fldCharType="end"/>
        </w:r>
      </w:ins>
      <w:del w:id="159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8</w:delText>
        </w:r>
        <w:r w:rsidR="00797ABA" w:rsidDel="00F60485">
          <w:rPr>
            <w:noProof/>
          </w:rPr>
          <w:fldChar w:fldCharType="end"/>
        </w:r>
      </w:del>
      <w:bookmarkEnd w:id="1586"/>
      <w:r w:rsidRPr="00DD48E9">
        <w:t xml:space="preserve"> </w:t>
      </w:r>
      <w:bookmarkStart w:id="1594" w:name="_Ref74190870"/>
      <w:r w:rsidRPr="00DD48E9">
        <w:t>Pseudocode represents general format of Register Document Set-b [ITI - 42]</w:t>
      </w:r>
      <w:bookmarkEnd w:id="1587"/>
      <w:bookmarkEnd w:id="1588"/>
      <w:bookmarkEnd w:id="1594"/>
    </w:p>
    <w:p w14:paraId="06404B67" w14:textId="77777777" w:rsidR="00F42134" w:rsidRPr="000C6B59" w:rsidRDefault="00F42134" w:rsidP="00F42134"/>
    <w:bookmarkStart w:id="1595" w:name="_MON_1681526078"/>
    <w:bookmarkEnd w:id="1595"/>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7371988" r:id="rId49"/>
        </w:object>
      </w:r>
    </w:p>
    <w:p w14:paraId="769AFC5E" w14:textId="73CA706D" w:rsidR="00F42134" w:rsidRPr="000C6B59" w:rsidRDefault="00F42134" w:rsidP="00913992">
      <w:pPr>
        <w:pStyle w:val="Caption"/>
        <w:jc w:val="center"/>
        <w:rPr>
          <w:i/>
          <w:iCs/>
        </w:rPr>
      </w:pPr>
      <w:bookmarkStart w:id="1596" w:name="_Ref70913534"/>
      <w:bookmarkStart w:id="1597" w:name="_Toc74189606"/>
      <w:bookmarkStart w:id="1598" w:name="_Ref74191049"/>
      <w:r w:rsidRPr="004A6782">
        <w:t xml:space="preserve">Figure </w:t>
      </w:r>
      <w:ins w:id="159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0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01" w:author="Petnathean Julled" w:date="2021-07-09T21:18:00Z">
        <w:r w:rsidR="00454CE9">
          <w:rPr>
            <w:noProof/>
          </w:rPr>
          <w:t>19</w:t>
        </w:r>
      </w:ins>
      <w:ins w:id="1602" w:author="Petnathean Julled" w:date="2021-07-09T17:21:00Z">
        <w:r w:rsidR="0064710A">
          <w:fldChar w:fldCharType="end"/>
        </w:r>
      </w:ins>
      <w:del w:id="160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9</w:delText>
        </w:r>
        <w:r w:rsidR="00797ABA" w:rsidDel="00F60485">
          <w:rPr>
            <w:noProof/>
          </w:rPr>
          <w:fldChar w:fldCharType="end"/>
        </w:r>
      </w:del>
      <w:bookmarkEnd w:id="1596"/>
      <w:r w:rsidRPr="004A6782">
        <w:t xml:space="preserve"> </w:t>
      </w:r>
      <w:bookmarkStart w:id="1604" w:name="_Ref74190876"/>
      <w:r w:rsidRPr="004A6782">
        <w:t>XML Code snippet of Registry Document Set-b Response transaction sample</w:t>
      </w:r>
      <w:bookmarkEnd w:id="1597"/>
      <w:bookmarkEnd w:id="1598"/>
      <w:bookmarkEnd w:id="1604"/>
    </w:p>
    <w:bookmarkStart w:id="1605" w:name="_MON_1681305170"/>
    <w:bookmarkEnd w:id="1605"/>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7371989"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606" w:name="_MON_1681524933"/>
    <w:bookmarkEnd w:id="1606"/>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7371990"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7" w:name="_MON_1681525116"/>
    <w:bookmarkEnd w:id="1607"/>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7371991"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8" w:name="_MON_1681525234"/>
    <w:bookmarkEnd w:id="1608"/>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7371992"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09" w:name="_MON_1681525372"/>
    <w:bookmarkEnd w:id="1609"/>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7371993"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10" w:name="_MON_1681525449"/>
    <w:bookmarkEnd w:id="1610"/>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7371994" r:id="rId61"/>
        </w:object>
      </w:r>
    </w:p>
    <w:p w14:paraId="29083792" w14:textId="2EE91464"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11" w:name="_Ref72083161"/>
      <w:bookmarkStart w:id="1612" w:name="_Toc74189607"/>
      <w:bookmarkStart w:id="1613" w:name="_Ref74191056"/>
      <w:r w:rsidRPr="0024395F">
        <w:rPr>
          <w:rFonts w:ascii="Times New Roman" w:hAnsi="Times New Roman" w:cs="Times New Roman"/>
        </w:rPr>
        <w:t xml:space="preserve">Figure </w:t>
      </w:r>
      <w:ins w:id="1614" w:author="Petnathean Julled" w:date="2021-07-09T17:21:00Z">
        <w:r w:rsidR="0064710A">
          <w:rPr>
            <w:rFonts w:ascii="Times New Roman" w:hAnsi="Times New Roman" w:cs="Times New Roman"/>
          </w:rPr>
          <w:fldChar w:fldCharType="begin"/>
        </w:r>
        <w:r w:rsidR="0064710A">
          <w:rPr>
            <w:rFonts w:ascii="Times New Roman" w:hAnsi="Times New Roman" w:cs="Times New Roman"/>
          </w:rPr>
          <w:instrText xml:space="preserve"> STYLEREF 1 \s </w:instrText>
        </w:r>
      </w:ins>
      <w:r w:rsidR="0064710A">
        <w:rPr>
          <w:rFonts w:ascii="Times New Roman" w:hAnsi="Times New Roman" w:cs="Times New Roman"/>
        </w:rPr>
        <w:fldChar w:fldCharType="separate"/>
      </w:r>
      <w:r w:rsidR="00454CE9">
        <w:rPr>
          <w:rFonts w:ascii="Times New Roman" w:hAnsi="Times New Roman" w:cs="Times New Roman"/>
          <w:noProof/>
        </w:rPr>
        <w:t>4</w:t>
      </w:r>
      <w:ins w:id="1615" w:author="Petnathean Julled" w:date="2021-07-09T17:21:00Z">
        <w:r w:rsidR="0064710A">
          <w:rPr>
            <w:rFonts w:ascii="Times New Roman" w:hAnsi="Times New Roman" w:cs="Times New Roman"/>
          </w:rPr>
          <w:fldChar w:fldCharType="end"/>
        </w:r>
        <w:r w:rsidR="0064710A">
          <w:rPr>
            <w:rFonts w:ascii="Times New Roman" w:hAnsi="Times New Roman" w:cs="Times New Roman"/>
          </w:rPr>
          <w:noBreakHyphen/>
        </w:r>
        <w:r w:rsidR="0064710A">
          <w:rPr>
            <w:rFonts w:ascii="Times New Roman" w:hAnsi="Times New Roman" w:cs="Times New Roman"/>
          </w:rPr>
          <w:fldChar w:fldCharType="begin"/>
        </w:r>
        <w:r w:rsidR="0064710A">
          <w:rPr>
            <w:rFonts w:ascii="Times New Roman" w:hAnsi="Times New Roman" w:cs="Times New Roman"/>
          </w:rPr>
          <w:instrText xml:space="preserve"> SEQ Figure \* ARABIC \s 1 </w:instrText>
        </w:r>
      </w:ins>
      <w:r w:rsidR="0064710A">
        <w:rPr>
          <w:rFonts w:ascii="Times New Roman" w:hAnsi="Times New Roman" w:cs="Times New Roman"/>
        </w:rPr>
        <w:fldChar w:fldCharType="separate"/>
      </w:r>
      <w:ins w:id="1616" w:author="Petnathean Julled" w:date="2021-07-09T21:18:00Z">
        <w:r w:rsidR="00454CE9">
          <w:rPr>
            <w:rFonts w:ascii="Times New Roman" w:hAnsi="Times New Roman" w:cs="Times New Roman"/>
            <w:noProof/>
          </w:rPr>
          <w:t>20</w:t>
        </w:r>
      </w:ins>
      <w:ins w:id="1617" w:author="Petnathean Julled" w:date="2021-07-09T17:21:00Z">
        <w:r w:rsidR="0064710A">
          <w:rPr>
            <w:rFonts w:ascii="Times New Roman" w:hAnsi="Times New Roman" w:cs="Times New Roman"/>
          </w:rPr>
          <w:fldChar w:fldCharType="end"/>
        </w:r>
      </w:ins>
      <w:del w:id="1618" w:author="Petnathean Julled" w:date="2021-07-04T16:37:00Z">
        <w:r w:rsidR="00D008CA" w:rsidDel="00F60485">
          <w:rPr>
            <w:rFonts w:ascii="Times New Roman" w:hAnsi="Times New Roman" w:cs="Times New Roman"/>
          </w:rPr>
          <w:fldChar w:fldCharType="begin"/>
        </w:r>
        <w:r w:rsidR="00D008CA" w:rsidDel="00F60485">
          <w:rPr>
            <w:rFonts w:ascii="Times New Roman" w:hAnsi="Times New Roman" w:cs="Times New Roman"/>
          </w:rPr>
          <w:delInstrText xml:space="preserve"> STYLEREF 1 \s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4</w:delText>
        </w:r>
        <w:r w:rsidR="00D008CA" w:rsidDel="00F60485">
          <w:rPr>
            <w:rFonts w:ascii="Times New Roman" w:hAnsi="Times New Roman" w:cs="Times New Roman"/>
          </w:rPr>
          <w:fldChar w:fldCharType="end"/>
        </w:r>
        <w:r w:rsidR="00D008CA" w:rsidDel="00F60485">
          <w:rPr>
            <w:rFonts w:ascii="Times New Roman" w:hAnsi="Times New Roman" w:cs="Times New Roman"/>
          </w:rPr>
          <w:noBreakHyphen/>
        </w:r>
        <w:r w:rsidR="00D008CA" w:rsidDel="00F60485">
          <w:rPr>
            <w:rFonts w:ascii="Times New Roman" w:hAnsi="Times New Roman" w:cs="Times New Roman"/>
          </w:rPr>
          <w:fldChar w:fldCharType="begin"/>
        </w:r>
        <w:r w:rsidR="00D008CA" w:rsidDel="00F60485">
          <w:rPr>
            <w:rFonts w:ascii="Times New Roman" w:hAnsi="Times New Roman" w:cs="Times New Roman"/>
          </w:rPr>
          <w:delInstrText xml:space="preserve"> SEQ Figure \* ARABIC \s 1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20</w:delText>
        </w:r>
        <w:r w:rsidR="00D008CA" w:rsidDel="00F60485">
          <w:rPr>
            <w:rFonts w:ascii="Times New Roman" w:hAnsi="Times New Roman" w:cs="Times New Roman"/>
          </w:rPr>
          <w:fldChar w:fldCharType="end"/>
        </w:r>
      </w:del>
      <w:bookmarkEnd w:id="1611"/>
      <w:r w:rsidRPr="0024395F">
        <w:rPr>
          <w:rFonts w:ascii="Times New Roman" w:hAnsi="Times New Roman" w:cs="Times New Roman"/>
        </w:rPr>
        <w:t xml:space="preserve"> </w:t>
      </w:r>
      <w:bookmarkStart w:id="1619" w:name="_Ref74190883"/>
      <w:r w:rsidRPr="0024395F">
        <w:rPr>
          <w:rFonts w:ascii="Times New Roman" w:hAnsi="Times New Roman" w:cs="Times New Roman"/>
        </w:rPr>
        <w:t>XML Code snippet of Registry Document Set-b [ITI-42] transaction sample</w:t>
      </w:r>
      <w:bookmarkEnd w:id="1612"/>
      <w:bookmarkEnd w:id="1613"/>
      <w:bookmarkEnd w:id="1619"/>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32D57DFF"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ins w:id="1620" w:author="Petnathean Julled" w:date="2021-07-03T00:20:00Z">
        <w:r w:rsidR="001646DF">
          <w:rPr>
            <w:rFonts w:ascii="Times New Roman" w:hAnsi="Times New Roman" w:cs="Times New Roman"/>
            <w:sz w:val="24"/>
            <w:szCs w:val="24"/>
          </w:rPr>
          <w:t>S</w:t>
        </w:r>
      </w:ins>
      <w:del w:id="1621" w:author="Petnathean Julled" w:date="2021-07-03T00:20:00Z">
        <w:r w:rsidR="00520F31" w:rsidRPr="00C774BC" w:rsidDel="001646DF">
          <w:rPr>
            <w:rFonts w:ascii="Times New Roman" w:hAnsi="Times New Roman" w:cs="Times New Roman"/>
            <w:sz w:val="24"/>
            <w:szCs w:val="24"/>
          </w:rPr>
          <w:delText>s</w:delText>
        </w:r>
      </w:del>
      <w:r w:rsidR="00520F31" w:rsidRPr="00C774BC">
        <w:rPr>
          <w:rFonts w:ascii="Times New Roman" w:hAnsi="Times New Roman" w:cs="Times New Roman"/>
          <w:sz w:val="24"/>
          <w:szCs w:val="24"/>
        </w:rPr>
        <w:t xml:space="preserve">imulating </w:t>
      </w:r>
      <w:ins w:id="1622" w:author="Petnathean Julled" w:date="2021-07-03T00:20:00Z">
        <w:r w:rsidR="001646DF">
          <w:rPr>
            <w:rFonts w:ascii="Times New Roman" w:hAnsi="Times New Roman" w:cs="Times New Roman"/>
            <w:sz w:val="24"/>
            <w:szCs w:val="24"/>
          </w:rPr>
          <w:t>P</w:t>
        </w:r>
      </w:ins>
      <w:del w:id="1623" w:author="Petnathean Julled" w:date="2021-07-03T00:20:00Z">
        <w:r w:rsidR="00520F31" w:rsidRPr="00C774BC" w:rsidDel="001646DF">
          <w:rPr>
            <w:rFonts w:ascii="Times New Roman" w:hAnsi="Times New Roman" w:cs="Times New Roman"/>
            <w:sz w:val="24"/>
            <w:szCs w:val="24"/>
          </w:rPr>
          <w:delText>p</w:delText>
        </w:r>
      </w:del>
      <w:r w:rsidR="00520F31" w:rsidRPr="00C774BC">
        <w:rPr>
          <w:rFonts w:ascii="Times New Roman" w:hAnsi="Times New Roman" w:cs="Times New Roman"/>
          <w:sz w:val="24"/>
          <w:szCs w:val="24"/>
        </w:rPr>
        <w:t>rogram</w:t>
      </w:r>
    </w:p>
    <w:p w14:paraId="0D9BBD49" w14:textId="0958FB21"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ins w:id="1624" w:author="Petnathean Julled" w:date="2021-07-09T21:18:00Z">
        <w:r w:rsidR="00454CE9" w:rsidRPr="005C25A1">
          <w:t xml:space="preserve">Figure </w:t>
        </w:r>
        <w:r w:rsidR="00454CE9">
          <w:rPr>
            <w:noProof/>
          </w:rPr>
          <w:t>4</w:t>
        </w:r>
        <w:r w:rsidR="00454CE9">
          <w:noBreakHyphen/>
        </w:r>
        <w:r w:rsidR="00454CE9">
          <w:rPr>
            <w:noProof/>
          </w:rPr>
          <w:t>21</w:t>
        </w:r>
      </w:ins>
      <w:del w:id="1625" w:author="Petnathean Julled" w:date="2021-07-09T11:13:00Z">
        <w:r w:rsidR="00856E89" w:rsidRPr="005C25A1" w:rsidDel="00437758">
          <w:delText xml:space="preserve">Figure </w:delText>
        </w:r>
        <w:r w:rsidR="00856E89" w:rsidDel="00437758">
          <w:rPr>
            <w:noProof/>
          </w:rPr>
          <w:delText>4</w:delText>
        </w:r>
        <w:r w:rsidR="00856E89" w:rsidDel="00437758">
          <w:noBreakHyphen/>
        </w:r>
        <w:r w:rsidR="00856E89" w:rsidDel="00437758">
          <w:rPr>
            <w:noProof/>
          </w:rPr>
          <w:delText>21</w:delText>
        </w:r>
      </w:del>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26" w:name="_MON_1681536233"/>
    <w:bookmarkEnd w:id="1626"/>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7371995" r:id="rId63"/>
        </w:object>
      </w:r>
    </w:p>
    <w:p w14:paraId="59105D0D" w14:textId="2414E2A2" w:rsidR="001C74CA" w:rsidRPr="005C25A1" w:rsidRDefault="001C74CA" w:rsidP="00B71284">
      <w:pPr>
        <w:pStyle w:val="Caption"/>
        <w:jc w:val="center"/>
        <w:rPr>
          <w:i/>
          <w:iCs/>
        </w:rPr>
      </w:pPr>
      <w:bookmarkStart w:id="1627" w:name="_Ref70923564"/>
      <w:bookmarkStart w:id="1628" w:name="_Toc74189608"/>
      <w:bookmarkStart w:id="1629" w:name="_Ref74191061"/>
      <w:r w:rsidRPr="005C25A1">
        <w:t xml:space="preserve">Figure </w:t>
      </w:r>
      <w:ins w:id="163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3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32" w:author="Petnathean Julled" w:date="2021-07-09T21:18:00Z">
        <w:r w:rsidR="00454CE9">
          <w:rPr>
            <w:noProof/>
          </w:rPr>
          <w:t>21</w:t>
        </w:r>
      </w:ins>
      <w:ins w:id="1633" w:author="Petnathean Julled" w:date="2021-07-09T17:21:00Z">
        <w:r w:rsidR="0064710A">
          <w:fldChar w:fldCharType="end"/>
        </w:r>
      </w:ins>
      <w:del w:id="163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1</w:delText>
        </w:r>
        <w:r w:rsidR="00797ABA" w:rsidDel="00F60485">
          <w:rPr>
            <w:noProof/>
          </w:rPr>
          <w:fldChar w:fldCharType="end"/>
        </w:r>
      </w:del>
      <w:bookmarkEnd w:id="1627"/>
      <w:r w:rsidRPr="005C25A1">
        <w:t xml:space="preserve"> </w:t>
      </w:r>
      <w:bookmarkStart w:id="1635" w:name="_Ref74190888"/>
      <w:proofErr w:type="spellStart"/>
      <w:r w:rsidRPr="005C25A1">
        <w:t>Javascript</w:t>
      </w:r>
      <w:proofErr w:type="spellEnd"/>
      <w:r w:rsidRPr="005C25A1">
        <w:t xml:space="preserve"> Code Snippet of </w:t>
      </w:r>
      <w:r>
        <w:t xml:space="preserve">XDS </w:t>
      </w:r>
      <w:r w:rsidRPr="005C25A1">
        <w:t>Document Repository Actor</w:t>
      </w:r>
      <w:bookmarkEnd w:id="1628"/>
      <w:bookmarkEnd w:id="1629"/>
      <w:bookmarkEnd w:id="1635"/>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36" w:name="CHAPTERIV_422"/>
      <w:r w:rsidRPr="00BC5A0F">
        <w:lastRenderedPageBreak/>
        <w:t>4.2.</w:t>
      </w:r>
      <w:r w:rsidR="00A34155">
        <w:t>2</w:t>
      </w:r>
      <w:r w:rsidRPr="00BC5A0F">
        <w:t xml:space="preserve"> </w:t>
      </w:r>
      <w:r w:rsidR="00A34155">
        <w:t xml:space="preserve">XDS Document </w:t>
      </w:r>
      <w:r w:rsidRPr="00BC5A0F">
        <w:t>Consumer Actor</w:t>
      </w:r>
    </w:p>
    <w:bookmarkEnd w:id="1636"/>
    <w:p w14:paraId="51553A45" w14:textId="59505838"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ins w:id="1637" w:author="Petnathean Julled" w:date="2021-07-03T00:21:00Z">
        <w:r w:rsidR="00F53548">
          <w:rPr>
            <w:rFonts w:ascii="Times New Roman" w:hAnsi="Times New Roman" w:cs="Times New Roman"/>
            <w:sz w:val="24"/>
            <w:szCs w:val="24"/>
          </w:rPr>
          <w:t>T</w:t>
        </w:r>
      </w:ins>
      <w:del w:id="1638" w:author="Petnathean Julled" w:date="2021-07-03T00:21:00Z">
        <w:r w:rsidR="00520F31" w:rsidRPr="00F42134" w:rsidDel="00F53548">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787A677B" w14:textId="1FB9D9C3"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39" w:author="Petnathean Julled" w:date="2021-07-09T21:18:00Z">
        <w:r w:rsidR="00454CE9" w:rsidRPr="00ED34D1">
          <w:t xml:space="preserve">Figure </w:t>
        </w:r>
        <w:r w:rsidR="00454CE9">
          <w:rPr>
            <w:noProof/>
          </w:rPr>
          <w:t>4</w:t>
        </w:r>
        <w:r w:rsidR="00454CE9">
          <w:noBreakHyphen/>
        </w:r>
        <w:r w:rsidR="00454CE9">
          <w:rPr>
            <w:noProof/>
          </w:rPr>
          <w:t>22</w:t>
        </w:r>
      </w:ins>
      <w:del w:id="1640" w:author="Petnathean Julled" w:date="2021-07-09T11:13:00Z">
        <w:r w:rsidR="00856E89" w:rsidRPr="00ED34D1" w:rsidDel="00437758">
          <w:delText xml:space="preserve">Figure </w:delText>
        </w:r>
        <w:r w:rsidR="00856E89" w:rsidDel="00437758">
          <w:rPr>
            <w:noProof/>
          </w:rPr>
          <w:delText>4</w:delText>
        </w:r>
        <w:r w:rsidR="00856E89" w:rsidDel="00437758">
          <w:noBreakHyphen/>
        </w:r>
        <w:r w:rsidR="00856E89" w:rsidDel="00437758">
          <w:rPr>
            <w:noProof/>
          </w:rPr>
          <w:delText>22</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1" w:author="Petnathean Julled" w:date="2021-07-09T21:18:00Z">
        <w:r w:rsidR="00454CE9" w:rsidRPr="00CA59DD">
          <w:t xml:space="preserve">Figure </w:t>
        </w:r>
        <w:r w:rsidR="00454CE9">
          <w:rPr>
            <w:noProof/>
          </w:rPr>
          <w:t>4</w:t>
        </w:r>
        <w:r w:rsidR="00454CE9">
          <w:noBreakHyphen/>
        </w:r>
        <w:r w:rsidR="00454CE9">
          <w:rPr>
            <w:noProof/>
          </w:rPr>
          <w:t>23</w:t>
        </w:r>
      </w:ins>
      <w:del w:id="1642"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3" w:author="Petnathean Julled" w:date="2021-07-09T21:18:00Z">
        <w:r w:rsidR="00454CE9" w:rsidRPr="008505E7">
          <w:t xml:space="preserve">Figure </w:t>
        </w:r>
        <w:r w:rsidR="00454CE9">
          <w:rPr>
            <w:noProof/>
          </w:rPr>
          <w:t>4</w:t>
        </w:r>
        <w:r w:rsidR="00454CE9">
          <w:noBreakHyphen/>
        </w:r>
        <w:r w:rsidR="00454CE9">
          <w:rPr>
            <w:noProof/>
          </w:rPr>
          <w:t>24</w:t>
        </w:r>
      </w:ins>
      <w:del w:id="1644"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5" w:author="Petnathean Julled" w:date="2021-07-09T21:18:00Z">
        <w:r w:rsidR="00454CE9" w:rsidRPr="00CA59DD">
          <w:t xml:space="preserve">Figure </w:t>
        </w:r>
        <w:r w:rsidR="00454CE9">
          <w:rPr>
            <w:noProof/>
          </w:rPr>
          <w:t>4</w:t>
        </w:r>
        <w:r w:rsidR="00454CE9">
          <w:noBreakHyphen/>
        </w:r>
        <w:r w:rsidR="00454CE9">
          <w:rPr>
            <w:noProof/>
          </w:rPr>
          <w:t>23</w:t>
        </w:r>
      </w:ins>
      <w:del w:id="1646"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7" w:author="Petnathean Julled" w:date="2021-07-09T21:18:00Z">
        <w:r w:rsidR="00454CE9" w:rsidRPr="008505E7">
          <w:t xml:space="preserve">Figure </w:t>
        </w:r>
        <w:r w:rsidR="00454CE9">
          <w:rPr>
            <w:noProof/>
          </w:rPr>
          <w:t>4</w:t>
        </w:r>
        <w:r w:rsidR="00454CE9">
          <w:noBreakHyphen/>
        </w:r>
        <w:r w:rsidR="00454CE9">
          <w:rPr>
            <w:noProof/>
          </w:rPr>
          <w:t>24</w:t>
        </w:r>
      </w:ins>
      <w:del w:id="1648"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49" w:author="Petnathean Julled" w:date="2021-07-09T21:18:00Z">
        <w:r w:rsidR="00454CE9" w:rsidRPr="00ED0310">
          <w:t xml:space="preserve">Figure </w:t>
        </w:r>
        <w:r w:rsidR="00454CE9">
          <w:rPr>
            <w:noProof/>
          </w:rPr>
          <w:t>4</w:t>
        </w:r>
        <w:r w:rsidR="00454CE9">
          <w:noBreakHyphen/>
        </w:r>
        <w:r w:rsidR="00454CE9">
          <w:rPr>
            <w:noProof/>
          </w:rPr>
          <w:t>25</w:t>
        </w:r>
      </w:ins>
      <w:del w:id="1650" w:author="Petnathean Julled" w:date="2021-07-09T11:13:00Z">
        <w:r w:rsidR="00856E89" w:rsidRPr="00ED0310" w:rsidDel="00437758">
          <w:delText xml:space="preserve">Figure </w:delText>
        </w:r>
        <w:r w:rsidR="00856E89" w:rsidDel="00437758">
          <w:rPr>
            <w:noProof/>
          </w:rPr>
          <w:delText>4</w:delText>
        </w:r>
        <w:r w:rsidR="00856E89" w:rsidDel="00437758">
          <w:noBreakHyphen/>
        </w:r>
        <w:r w:rsidR="00856E89" w:rsidDel="00437758">
          <w:rPr>
            <w:noProof/>
          </w:rPr>
          <w:delText>25</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51" w:author="Petnathean Julled" w:date="2021-07-09T21:18:00Z">
        <w:r w:rsidR="00454CE9" w:rsidRPr="007F4E91">
          <w:t xml:space="preserve">Figure </w:t>
        </w:r>
        <w:r w:rsidR="00454CE9">
          <w:rPr>
            <w:noProof/>
          </w:rPr>
          <w:t>4</w:t>
        </w:r>
        <w:r w:rsidR="00454CE9">
          <w:noBreakHyphen/>
        </w:r>
        <w:r w:rsidR="00454CE9">
          <w:rPr>
            <w:noProof/>
          </w:rPr>
          <w:t>26</w:t>
        </w:r>
      </w:ins>
      <w:del w:id="1652" w:author="Petnathean Julled" w:date="2021-07-09T11:13:00Z">
        <w:r w:rsidR="00856E89" w:rsidRPr="007F4E91" w:rsidDel="00437758">
          <w:delText xml:space="preserve">Figure </w:delText>
        </w:r>
        <w:r w:rsidR="00856E89" w:rsidDel="00437758">
          <w:rPr>
            <w:noProof/>
          </w:rPr>
          <w:delText>4</w:delText>
        </w:r>
        <w:r w:rsidR="00856E89" w:rsidDel="00437758">
          <w:noBreakHyphen/>
        </w:r>
        <w:r w:rsidR="00856E89" w:rsidDel="00437758">
          <w:rPr>
            <w:noProof/>
          </w:rPr>
          <w:delText>26</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653" w:name="_MON_1682697083"/>
    <w:bookmarkEnd w:id="1653"/>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7371996" r:id="rId65"/>
        </w:object>
      </w:r>
    </w:p>
    <w:p w14:paraId="106CB59C" w14:textId="597B6106" w:rsidR="00F42134" w:rsidRDefault="00F42134" w:rsidP="00256B31">
      <w:pPr>
        <w:pStyle w:val="Caption"/>
        <w:jc w:val="center"/>
        <w:rPr>
          <w:i/>
          <w:iCs/>
        </w:rPr>
      </w:pPr>
      <w:bookmarkStart w:id="1654" w:name="_Ref74190691"/>
      <w:bookmarkStart w:id="1655" w:name="_Toc74189609"/>
      <w:bookmarkStart w:id="1656" w:name="_Ref74191065"/>
      <w:r w:rsidRPr="00ED34D1">
        <w:t xml:space="preserve">Figure </w:t>
      </w:r>
      <w:ins w:id="165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5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59" w:author="Petnathean Julled" w:date="2021-07-09T21:18:00Z">
        <w:r w:rsidR="00454CE9">
          <w:rPr>
            <w:noProof/>
          </w:rPr>
          <w:t>22</w:t>
        </w:r>
      </w:ins>
      <w:ins w:id="1660" w:author="Petnathean Julled" w:date="2021-07-09T17:21:00Z">
        <w:r w:rsidR="0064710A">
          <w:fldChar w:fldCharType="end"/>
        </w:r>
      </w:ins>
      <w:del w:id="166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2</w:delText>
        </w:r>
        <w:r w:rsidR="00797ABA" w:rsidDel="00F60485">
          <w:rPr>
            <w:noProof/>
          </w:rPr>
          <w:fldChar w:fldCharType="end"/>
        </w:r>
      </w:del>
      <w:bookmarkEnd w:id="1654"/>
      <w:r w:rsidRPr="00ED34D1">
        <w:t xml:space="preserve"> </w:t>
      </w:r>
      <w:bookmarkStart w:id="1662" w:name="_Ref74190893"/>
      <w:r w:rsidRPr="00ED34D1">
        <w:t>Pseudocode represents general format of Registry Stored Query Request [ITI - 18]</w:t>
      </w:r>
      <w:bookmarkEnd w:id="1655"/>
      <w:bookmarkEnd w:id="1656"/>
      <w:bookmarkEnd w:id="1662"/>
    </w:p>
    <w:p w14:paraId="357FE5B5" w14:textId="77777777" w:rsidR="00F42134" w:rsidRPr="00CA59DD" w:rsidRDefault="00F42134" w:rsidP="00F42134"/>
    <w:bookmarkStart w:id="1663" w:name="_MON_1682699175"/>
    <w:bookmarkEnd w:id="1663"/>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7371997" r:id="rId67"/>
        </w:object>
      </w:r>
    </w:p>
    <w:p w14:paraId="2FB35F8C" w14:textId="760DBC29" w:rsidR="00F42134" w:rsidRDefault="00F42134" w:rsidP="00256B31">
      <w:pPr>
        <w:pStyle w:val="Caption"/>
        <w:jc w:val="center"/>
        <w:rPr>
          <w:i/>
          <w:iCs/>
        </w:rPr>
      </w:pPr>
      <w:bookmarkStart w:id="1664" w:name="_Ref74190695"/>
      <w:bookmarkStart w:id="1665" w:name="_Toc74189610"/>
      <w:bookmarkStart w:id="1666" w:name="_Ref74191068"/>
      <w:r w:rsidRPr="00CA59DD">
        <w:t xml:space="preserve">Figure </w:t>
      </w:r>
      <w:ins w:id="166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6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69" w:author="Petnathean Julled" w:date="2021-07-09T21:18:00Z">
        <w:r w:rsidR="00454CE9">
          <w:rPr>
            <w:noProof/>
          </w:rPr>
          <w:t>23</w:t>
        </w:r>
      </w:ins>
      <w:ins w:id="1670" w:author="Petnathean Julled" w:date="2021-07-09T17:21:00Z">
        <w:r w:rsidR="0064710A">
          <w:fldChar w:fldCharType="end"/>
        </w:r>
      </w:ins>
      <w:del w:id="167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3</w:delText>
        </w:r>
        <w:r w:rsidR="00797ABA" w:rsidDel="00F60485">
          <w:rPr>
            <w:noProof/>
          </w:rPr>
          <w:fldChar w:fldCharType="end"/>
        </w:r>
      </w:del>
      <w:bookmarkEnd w:id="1664"/>
      <w:r w:rsidRPr="00CA59DD">
        <w:t xml:space="preserve"> </w:t>
      </w:r>
      <w:bookmarkStart w:id="1672"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665"/>
      <w:bookmarkEnd w:id="1666"/>
      <w:bookmarkEnd w:id="1672"/>
    </w:p>
    <w:bookmarkStart w:id="1673" w:name="_MON_1682699803"/>
    <w:bookmarkEnd w:id="1673"/>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7371998" r:id="rId69"/>
        </w:object>
      </w:r>
    </w:p>
    <w:p w14:paraId="4B57F382" w14:textId="77777777" w:rsidR="00F42134" w:rsidRDefault="00F42134" w:rsidP="00F42134"/>
    <w:p w14:paraId="08259B18" w14:textId="77777777" w:rsidR="00F42134" w:rsidRDefault="00F42134" w:rsidP="00F42134"/>
    <w:bookmarkStart w:id="1674" w:name="_MON_1682700973"/>
    <w:bookmarkEnd w:id="1674"/>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7371999" r:id="rId71"/>
        </w:object>
      </w:r>
    </w:p>
    <w:p w14:paraId="23F97D4C" w14:textId="27C13040" w:rsidR="00F42134" w:rsidRPr="008C129B" w:rsidRDefault="008C129B" w:rsidP="00256B31">
      <w:pPr>
        <w:pStyle w:val="Caption"/>
        <w:jc w:val="center"/>
        <w:rPr>
          <w:i/>
          <w:iCs/>
        </w:rPr>
      </w:pPr>
      <w:bookmarkStart w:id="1675" w:name="_Ref74190702"/>
      <w:bookmarkStart w:id="1676" w:name="_Toc74189611"/>
      <w:bookmarkStart w:id="1677" w:name="_Ref74191072"/>
      <w:r w:rsidRPr="008505E7">
        <w:t xml:space="preserve">Figure </w:t>
      </w:r>
      <w:ins w:id="167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7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80" w:author="Petnathean Julled" w:date="2021-07-09T21:18:00Z">
        <w:r w:rsidR="00454CE9">
          <w:rPr>
            <w:noProof/>
          </w:rPr>
          <w:t>24</w:t>
        </w:r>
      </w:ins>
      <w:ins w:id="1681" w:author="Petnathean Julled" w:date="2021-07-09T17:21:00Z">
        <w:r w:rsidR="0064710A">
          <w:fldChar w:fldCharType="end"/>
        </w:r>
      </w:ins>
      <w:del w:id="168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4</w:delText>
        </w:r>
        <w:r w:rsidR="00797ABA" w:rsidDel="00F60485">
          <w:rPr>
            <w:noProof/>
          </w:rPr>
          <w:fldChar w:fldCharType="end"/>
        </w:r>
      </w:del>
      <w:bookmarkEnd w:id="1675"/>
      <w:r w:rsidRPr="008505E7">
        <w:t xml:space="preserve"> </w:t>
      </w:r>
      <w:bookmarkStart w:id="1683" w:name="_Ref74190907"/>
      <w:r w:rsidRPr="008505E7">
        <w:t xml:space="preserve">Pseudocode represents general format of Query Response </w:t>
      </w:r>
      <w:r w:rsidRPr="008505E7">
        <w:br/>
        <w:t>included "Leaf Class" of search result</w:t>
      </w:r>
      <w:bookmarkEnd w:id="1676"/>
      <w:bookmarkEnd w:id="1677"/>
      <w:bookmarkEnd w:id="1683"/>
    </w:p>
    <w:bookmarkStart w:id="1684" w:name="_MON_1681308970"/>
    <w:bookmarkEnd w:id="1684"/>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7372000" r:id="rId73"/>
        </w:object>
      </w:r>
    </w:p>
    <w:p w14:paraId="761935D7" w14:textId="2B833DEE" w:rsidR="00256B31" w:rsidRDefault="00256B31" w:rsidP="00256B31">
      <w:pPr>
        <w:pStyle w:val="Caption"/>
        <w:jc w:val="center"/>
        <w:rPr>
          <w:i/>
          <w:iCs/>
        </w:rPr>
      </w:pPr>
      <w:bookmarkStart w:id="1685" w:name="_Ref70696482"/>
      <w:bookmarkStart w:id="1686" w:name="_Toc74189612"/>
      <w:bookmarkStart w:id="1687" w:name="_Ref74191076"/>
      <w:r w:rsidRPr="00ED0310">
        <w:t xml:space="preserve">Figure </w:t>
      </w:r>
      <w:ins w:id="168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68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90" w:author="Petnathean Julled" w:date="2021-07-09T21:18:00Z">
        <w:r w:rsidR="00454CE9">
          <w:rPr>
            <w:noProof/>
          </w:rPr>
          <w:t>25</w:t>
        </w:r>
      </w:ins>
      <w:ins w:id="1691" w:author="Petnathean Julled" w:date="2021-07-09T17:21:00Z">
        <w:r w:rsidR="0064710A">
          <w:fldChar w:fldCharType="end"/>
        </w:r>
      </w:ins>
      <w:del w:id="169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5</w:delText>
        </w:r>
        <w:r w:rsidR="00797ABA" w:rsidDel="00F60485">
          <w:rPr>
            <w:noProof/>
          </w:rPr>
          <w:fldChar w:fldCharType="end"/>
        </w:r>
      </w:del>
      <w:bookmarkEnd w:id="1685"/>
      <w:r w:rsidRPr="00ED0310">
        <w:t xml:space="preserve"> </w:t>
      </w:r>
      <w:bookmarkStart w:id="1693" w:name="_Ref74190995"/>
      <w:r w:rsidRPr="00ED0310">
        <w:t>XML Code Snippet of</w:t>
      </w:r>
      <w:ins w:id="1694" w:author="Petnathean Julled" w:date="2021-07-03T00:21:00Z">
        <w:r w:rsidR="009F1B90">
          <w:t xml:space="preserve"> </w:t>
        </w:r>
      </w:ins>
      <w:del w:id="1695" w:author="Petnathean Julled" w:date="2021-07-03T00:21:00Z">
        <w:r w:rsidRPr="00ED0310" w:rsidDel="009F1B90">
          <w:delText xml:space="preserve"> </w:delText>
        </w:r>
      </w:del>
      <w:proofErr w:type="spellStart"/>
      <w:r w:rsidRPr="00ED0310">
        <w:t>RegistryStoredQueryRequest</w:t>
      </w:r>
      <w:proofErr w:type="spellEnd"/>
      <w:r w:rsidRPr="00ED0310">
        <w:t xml:space="preserve"> [ITI-18] Transaction Sample</w:t>
      </w:r>
      <w:bookmarkEnd w:id="1686"/>
      <w:bookmarkEnd w:id="1687"/>
      <w:bookmarkEnd w:id="1693"/>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696" w:name="_MON_1681526865"/>
    <w:bookmarkEnd w:id="1696"/>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7372001"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697" w:name="_MON_1681526969"/>
    <w:bookmarkEnd w:id="1697"/>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7372002"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698" w:name="_MON_1681527107"/>
    <w:bookmarkEnd w:id="1698"/>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7372003"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699" w:name="_MON_1681527148"/>
    <w:bookmarkEnd w:id="1699"/>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7372004"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700" w:name="_MON_1681527178"/>
    <w:bookmarkEnd w:id="1700"/>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7372005" r:id="rId83"/>
        </w:object>
      </w:r>
    </w:p>
    <w:p w14:paraId="5220D1A9" w14:textId="7FA04A6C" w:rsidR="005C0216" w:rsidRPr="007F4E91" w:rsidRDefault="005C0216" w:rsidP="00943DCC">
      <w:pPr>
        <w:pStyle w:val="Caption"/>
        <w:jc w:val="center"/>
        <w:rPr>
          <w:i/>
          <w:iCs/>
        </w:rPr>
      </w:pPr>
      <w:bookmarkStart w:id="1701" w:name="_Ref70914739"/>
      <w:bookmarkStart w:id="1702" w:name="_Toc74189613"/>
      <w:bookmarkStart w:id="1703" w:name="_Ref74191080"/>
      <w:r w:rsidRPr="007F4E91">
        <w:t xml:space="preserve">Figure </w:t>
      </w:r>
      <w:ins w:id="170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0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06" w:author="Petnathean Julled" w:date="2021-07-09T21:18:00Z">
        <w:r w:rsidR="00454CE9">
          <w:rPr>
            <w:noProof/>
          </w:rPr>
          <w:t>26</w:t>
        </w:r>
      </w:ins>
      <w:ins w:id="1707" w:author="Petnathean Julled" w:date="2021-07-09T17:21:00Z">
        <w:r w:rsidR="0064710A">
          <w:fldChar w:fldCharType="end"/>
        </w:r>
      </w:ins>
      <w:del w:id="170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6</w:delText>
        </w:r>
        <w:r w:rsidR="00797ABA" w:rsidDel="00F60485">
          <w:rPr>
            <w:noProof/>
          </w:rPr>
          <w:fldChar w:fldCharType="end"/>
        </w:r>
      </w:del>
      <w:bookmarkEnd w:id="1701"/>
      <w:r w:rsidRPr="007F4E91">
        <w:t xml:space="preserve"> </w:t>
      </w:r>
      <w:bookmarkStart w:id="1709" w:name="_Ref74191003"/>
      <w:r w:rsidRPr="007F4E91">
        <w:t xml:space="preserve">XML Code Snippet of </w:t>
      </w:r>
      <w:proofErr w:type="spellStart"/>
      <w:r w:rsidRPr="007F4E91">
        <w:t>RegistryStoredQueryResponse</w:t>
      </w:r>
      <w:proofErr w:type="spellEnd"/>
      <w:r w:rsidRPr="007F4E91">
        <w:t xml:space="preserve"> Transaction Sample</w:t>
      </w:r>
      <w:bookmarkEnd w:id="1702"/>
      <w:bookmarkEnd w:id="1703"/>
      <w:bookmarkEnd w:id="1709"/>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3BCC94BE"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ins w:id="1710" w:author="Petnathean Julled" w:date="2021-07-03T00:21:00Z">
        <w:r w:rsidR="001376D8">
          <w:rPr>
            <w:rFonts w:ascii="Times New Roman" w:hAnsi="Times New Roman" w:cs="Times New Roman"/>
            <w:sz w:val="24"/>
            <w:szCs w:val="24"/>
          </w:rPr>
          <w:t>S</w:t>
        </w:r>
      </w:ins>
      <w:del w:id="1711" w:author="Petnathean Julled" w:date="2021-07-03T00:21:00Z">
        <w:r w:rsidR="00520F31" w:rsidRPr="00F61430" w:rsidDel="001376D8">
          <w:rPr>
            <w:rFonts w:ascii="Times New Roman" w:hAnsi="Times New Roman" w:cs="Times New Roman"/>
            <w:sz w:val="24"/>
            <w:szCs w:val="24"/>
          </w:rPr>
          <w:delText>s</w:delText>
        </w:r>
      </w:del>
      <w:r w:rsidR="00520F31" w:rsidRPr="00F61430">
        <w:rPr>
          <w:rFonts w:ascii="Times New Roman" w:hAnsi="Times New Roman" w:cs="Times New Roman"/>
          <w:sz w:val="24"/>
          <w:szCs w:val="24"/>
        </w:rPr>
        <w:t xml:space="preserve">imulating </w:t>
      </w:r>
      <w:del w:id="1712" w:author="Petnathean Julled" w:date="2021-07-03T00:21:00Z">
        <w:r w:rsidR="00520F31" w:rsidRPr="00F61430" w:rsidDel="001376D8">
          <w:rPr>
            <w:rFonts w:ascii="Times New Roman" w:hAnsi="Times New Roman" w:cs="Times New Roman"/>
            <w:sz w:val="24"/>
            <w:szCs w:val="24"/>
          </w:rPr>
          <w:delText>p</w:delText>
        </w:r>
      </w:del>
      <w:ins w:id="1713" w:author="Petnathean Julled" w:date="2021-07-03T00:21:00Z">
        <w:r w:rsidR="001376D8">
          <w:rPr>
            <w:rFonts w:ascii="Times New Roman" w:hAnsi="Times New Roman" w:cs="Times New Roman"/>
            <w:sz w:val="24"/>
            <w:szCs w:val="24"/>
          </w:rPr>
          <w:t>P</w:t>
        </w:r>
      </w:ins>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02682D87"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ins w:id="1714" w:author="Petnathean Julled" w:date="2021-07-09T21:18:00Z">
        <w:r w:rsidR="00454CE9" w:rsidRPr="00053715">
          <w:t xml:space="preserve">Figure </w:t>
        </w:r>
        <w:r w:rsidR="00454CE9">
          <w:rPr>
            <w:noProof/>
          </w:rPr>
          <w:t>4</w:t>
        </w:r>
        <w:r w:rsidR="00454CE9">
          <w:noBreakHyphen/>
        </w:r>
        <w:r w:rsidR="00454CE9">
          <w:rPr>
            <w:noProof/>
          </w:rPr>
          <w:t>31</w:t>
        </w:r>
      </w:ins>
      <w:del w:id="1715" w:author="Petnathean Julled" w:date="2021-07-09T11:13:00Z">
        <w:r w:rsidR="00856E89" w:rsidRPr="00053715" w:rsidDel="00437758">
          <w:delText xml:space="preserve">Figure </w:delText>
        </w:r>
        <w:r w:rsidR="00856E89" w:rsidDel="00437758">
          <w:rPr>
            <w:noProof/>
          </w:rPr>
          <w:delText>4</w:delText>
        </w:r>
        <w:r w:rsidR="00856E89" w:rsidDel="00437758">
          <w:noBreakHyphen/>
        </w:r>
        <w:r w:rsidR="00856E89" w:rsidDel="00437758">
          <w:rPr>
            <w:noProof/>
          </w:rPr>
          <w:delText>31</w:delText>
        </w:r>
      </w:del>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0FEA4798"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63A0E9C9" w:rsidR="00DF2651" w:rsidRDefault="00DF2651" w:rsidP="00DF2651">
      <w:pPr>
        <w:pStyle w:val="Caption"/>
        <w:spacing w:after="240"/>
        <w:jc w:val="center"/>
      </w:pPr>
      <w:bookmarkStart w:id="1716" w:name="_Ref74246275"/>
      <w:bookmarkStart w:id="1717" w:name="_Ref74284884"/>
      <w:r>
        <w:t xml:space="preserve">Figure </w:t>
      </w:r>
      <w:ins w:id="171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1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20" w:author="Petnathean Julled" w:date="2021-07-09T21:18:00Z">
        <w:r w:rsidR="00454CE9">
          <w:rPr>
            <w:noProof/>
          </w:rPr>
          <w:t>27</w:t>
        </w:r>
      </w:ins>
      <w:ins w:id="1721" w:author="Petnathean Julled" w:date="2021-07-09T17:21:00Z">
        <w:r w:rsidR="0064710A">
          <w:fldChar w:fldCharType="end"/>
        </w:r>
      </w:ins>
      <w:del w:id="172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7</w:delText>
        </w:r>
        <w:r w:rsidR="00797ABA" w:rsidDel="00F60485">
          <w:rPr>
            <w:noProof/>
          </w:rPr>
          <w:fldChar w:fldCharType="end"/>
        </w:r>
      </w:del>
      <w:bookmarkEnd w:id="1716"/>
      <w:r>
        <w:t xml:space="preserve"> </w:t>
      </w:r>
      <w:bookmarkStart w:id="1723" w:name="_Ref74284575"/>
      <w:r>
        <w:t>The program prompt user to input query type</w:t>
      </w:r>
      <w:bookmarkEnd w:id="1717"/>
      <w:bookmarkEnd w:id="1723"/>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4B7FAB6C" w:rsidR="00DF2651" w:rsidRDefault="00DF2651" w:rsidP="00DF2651">
      <w:pPr>
        <w:pStyle w:val="Caption"/>
        <w:jc w:val="center"/>
      </w:pPr>
      <w:bookmarkStart w:id="1724" w:name="_Ref74246289"/>
      <w:bookmarkStart w:id="1725" w:name="_Ref74284889"/>
      <w:r>
        <w:t xml:space="preserve">Figure </w:t>
      </w:r>
      <w:ins w:id="172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2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28" w:author="Petnathean Julled" w:date="2021-07-09T21:18:00Z">
        <w:r w:rsidR="00454CE9">
          <w:rPr>
            <w:noProof/>
          </w:rPr>
          <w:t>28</w:t>
        </w:r>
      </w:ins>
      <w:ins w:id="1729" w:author="Petnathean Julled" w:date="2021-07-09T17:21:00Z">
        <w:r w:rsidR="0064710A">
          <w:fldChar w:fldCharType="end"/>
        </w:r>
      </w:ins>
      <w:del w:id="173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8</w:delText>
        </w:r>
        <w:r w:rsidR="00797ABA" w:rsidDel="00F60485">
          <w:rPr>
            <w:noProof/>
          </w:rPr>
          <w:fldChar w:fldCharType="end"/>
        </w:r>
      </w:del>
      <w:bookmarkEnd w:id="1724"/>
      <w:r>
        <w:t xml:space="preserve"> </w:t>
      </w:r>
      <w:bookmarkStart w:id="1731" w:name="_Ref74284584"/>
      <w:r>
        <w:t>The program prompt user to input essential metadata attribute values</w:t>
      </w:r>
      <w:bookmarkEnd w:id="1725"/>
      <w:bookmarkEnd w:id="1731"/>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325D8382" w:rsidR="00DF2651" w:rsidRDefault="00DF2651" w:rsidP="00DF2651">
      <w:pPr>
        <w:pStyle w:val="Caption"/>
        <w:spacing w:after="240"/>
        <w:jc w:val="center"/>
      </w:pPr>
      <w:bookmarkStart w:id="1732" w:name="_Ref74246303"/>
      <w:bookmarkStart w:id="1733" w:name="_Ref74284892"/>
      <w:r>
        <w:t xml:space="preserve">Figure </w:t>
      </w:r>
      <w:ins w:id="173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3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36" w:author="Petnathean Julled" w:date="2021-07-09T21:18:00Z">
        <w:r w:rsidR="00454CE9">
          <w:rPr>
            <w:noProof/>
          </w:rPr>
          <w:t>29</w:t>
        </w:r>
      </w:ins>
      <w:ins w:id="1737" w:author="Petnathean Julled" w:date="2021-07-09T17:21:00Z">
        <w:r w:rsidR="0064710A">
          <w:fldChar w:fldCharType="end"/>
        </w:r>
      </w:ins>
      <w:del w:id="173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9</w:delText>
        </w:r>
        <w:r w:rsidR="00797ABA" w:rsidDel="00F60485">
          <w:rPr>
            <w:noProof/>
          </w:rPr>
          <w:fldChar w:fldCharType="end"/>
        </w:r>
      </w:del>
      <w:bookmarkEnd w:id="1732"/>
      <w:r>
        <w:t xml:space="preserve"> </w:t>
      </w:r>
      <w:bookmarkStart w:id="1739" w:name="_Ref74284594"/>
      <w:r>
        <w:t>The program prompt user to input optional metadata attributes</w:t>
      </w:r>
      <w:bookmarkEnd w:id="1733"/>
      <w:bookmarkEnd w:id="1739"/>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762B1906" w:rsidR="00DF2651" w:rsidRDefault="00DF2651" w:rsidP="00DF2651">
      <w:pPr>
        <w:pStyle w:val="Caption"/>
        <w:jc w:val="center"/>
      </w:pPr>
      <w:bookmarkStart w:id="1740" w:name="_Ref74246318"/>
      <w:bookmarkStart w:id="1741" w:name="_Ref74284896"/>
      <w:r>
        <w:t xml:space="preserve">Figure </w:t>
      </w:r>
      <w:ins w:id="174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4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44" w:author="Petnathean Julled" w:date="2021-07-09T21:18:00Z">
        <w:r w:rsidR="00454CE9">
          <w:rPr>
            <w:noProof/>
          </w:rPr>
          <w:t>30</w:t>
        </w:r>
      </w:ins>
      <w:ins w:id="1745" w:author="Petnathean Julled" w:date="2021-07-09T17:21:00Z">
        <w:r w:rsidR="0064710A">
          <w:fldChar w:fldCharType="end"/>
        </w:r>
      </w:ins>
      <w:del w:id="174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0</w:delText>
        </w:r>
        <w:r w:rsidR="00797ABA" w:rsidDel="00F60485">
          <w:rPr>
            <w:noProof/>
          </w:rPr>
          <w:fldChar w:fldCharType="end"/>
        </w:r>
      </w:del>
      <w:bookmarkEnd w:id="1740"/>
      <w:r>
        <w:t xml:space="preserve"> </w:t>
      </w:r>
      <w:bookmarkStart w:id="1747" w:name="_Ref74284599"/>
      <w:r>
        <w:t>The user chooses to start the query after input all known attributes</w:t>
      </w:r>
      <w:bookmarkEnd w:id="1741"/>
      <w:bookmarkEnd w:id="1747"/>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1748" w:name="_MON_1681539154"/>
    <w:bookmarkEnd w:id="1748"/>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7372006" r:id="rId89"/>
        </w:object>
      </w:r>
    </w:p>
    <w:bookmarkStart w:id="1749" w:name="_MON_1684873489"/>
    <w:bookmarkEnd w:id="1749"/>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7372007" r:id="rId91"/>
        </w:object>
      </w:r>
    </w:p>
    <w:bookmarkStart w:id="1750" w:name="_MON_1684873533"/>
    <w:bookmarkEnd w:id="1750"/>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7372008" r:id="rId93"/>
        </w:object>
      </w:r>
    </w:p>
    <w:bookmarkStart w:id="1751" w:name="_MON_1684873634"/>
    <w:bookmarkEnd w:id="1751"/>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7372009" r:id="rId95"/>
        </w:object>
      </w:r>
    </w:p>
    <w:bookmarkStart w:id="1752" w:name="_MON_1684874418"/>
    <w:bookmarkEnd w:id="1752"/>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7372010" r:id="rId97"/>
        </w:object>
      </w:r>
    </w:p>
    <w:bookmarkStart w:id="1753" w:name="_MON_1684874474"/>
    <w:bookmarkEnd w:id="1753"/>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7372011" r:id="rId99"/>
        </w:object>
      </w:r>
    </w:p>
    <w:bookmarkStart w:id="1754" w:name="_MON_1684874515"/>
    <w:bookmarkEnd w:id="1754"/>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7372012" r:id="rId101"/>
        </w:object>
      </w:r>
    </w:p>
    <w:bookmarkStart w:id="1755" w:name="_MON_1684874578"/>
    <w:bookmarkEnd w:id="1755"/>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7372013" r:id="rId103"/>
        </w:object>
      </w:r>
    </w:p>
    <w:bookmarkStart w:id="1756" w:name="_MON_1684874632"/>
    <w:bookmarkEnd w:id="1756"/>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7372014" r:id="rId105"/>
        </w:object>
      </w:r>
    </w:p>
    <w:bookmarkStart w:id="1757" w:name="_MON_1684874668"/>
    <w:bookmarkEnd w:id="1757"/>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7372015" r:id="rId107"/>
        </w:object>
      </w:r>
    </w:p>
    <w:bookmarkStart w:id="1758" w:name="_MON_1684874739"/>
    <w:bookmarkEnd w:id="1758"/>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7372016" r:id="rId109"/>
        </w:object>
      </w:r>
    </w:p>
    <w:bookmarkStart w:id="1759" w:name="_MON_1684874758"/>
    <w:bookmarkEnd w:id="1759"/>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7372017" r:id="rId111"/>
        </w:object>
      </w:r>
    </w:p>
    <w:bookmarkStart w:id="1760" w:name="_MON_1684874780"/>
    <w:bookmarkEnd w:id="1760"/>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7372018" r:id="rId113"/>
        </w:object>
      </w:r>
    </w:p>
    <w:bookmarkStart w:id="1761" w:name="_MON_1684874805"/>
    <w:bookmarkEnd w:id="1761"/>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7372019" r:id="rId115"/>
        </w:object>
      </w:r>
    </w:p>
    <w:p w14:paraId="3FDF2337" w14:textId="3CE8DC98" w:rsidR="00B0548B" w:rsidRDefault="00B0548B" w:rsidP="000917E3">
      <w:pPr>
        <w:pStyle w:val="Caption"/>
        <w:jc w:val="center"/>
      </w:pPr>
      <w:bookmarkStart w:id="1762" w:name="_Ref74246122"/>
      <w:bookmarkStart w:id="1763" w:name="_Toc74189614"/>
      <w:bookmarkStart w:id="1764" w:name="_Ref74284898"/>
      <w:r w:rsidRPr="00053715">
        <w:t xml:space="preserve">Figure </w:t>
      </w:r>
      <w:ins w:id="176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6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67" w:author="Petnathean Julled" w:date="2021-07-09T21:18:00Z">
        <w:r w:rsidR="00454CE9">
          <w:rPr>
            <w:noProof/>
          </w:rPr>
          <w:t>31</w:t>
        </w:r>
      </w:ins>
      <w:ins w:id="1768" w:author="Petnathean Julled" w:date="2021-07-09T17:21:00Z">
        <w:r w:rsidR="0064710A">
          <w:fldChar w:fldCharType="end"/>
        </w:r>
      </w:ins>
      <w:del w:id="176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1</w:delText>
        </w:r>
        <w:r w:rsidR="00797ABA" w:rsidDel="00F60485">
          <w:rPr>
            <w:noProof/>
          </w:rPr>
          <w:fldChar w:fldCharType="end"/>
        </w:r>
      </w:del>
      <w:bookmarkEnd w:id="1762"/>
      <w:r w:rsidRPr="00053715">
        <w:t xml:space="preserve"> </w:t>
      </w:r>
      <w:bookmarkStart w:id="1770" w:name="_Ref74284610"/>
      <w:proofErr w:type="spellStart"/>
      <w:r w:rsidRPr="00053715">
        <w:t>Javascript</w:t>
      </w:r>
      <w:proofErr w:type="spellEnd"/>
      <w:r w:rsidRPr="00053715">
        <w:t xml:space="preserve"> Code Snippet of XDS Document Consumer Actor</w:t>
      </w:r>
      <w:bookmarkEnd w:id="1763"/>
      <w:bookmarkEnd w:id="1764"/>
      <w:bookmarkEnd w:id="1770"/>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1771" w:name="CHAPTERIV_423"/>
      <w:r w:rsidRPr="00BC5A0F">
        <w:lastRenderedPageBreak/>
        <w:t>4.2.</w:t>
      </w:r>
      <w:r>
        <w:t>3</w:t>
      </w:r>
      <w:r w:rsidRPr="00BC5A0F">
        <w:t xml:space="preserve"> </w:t>
      </w:r>
      <w:r>
        <w:t xml:space="preserve">XDS Document </w:t>
      </w:r>
      <w:r w:rsidRPr="00BC5A0F">
        <w:t xml:space="preserve">Registry Actor </w:t>
      </w:r>
    </w:p>
    <w:bookmarkEnd w:id="1771"/>
    <w:p w14:paraId="29EE9502" w14:textId="3B0D6A43"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r>
      <w:r w:rsidR="00B15085">
        <w:instrText xml:space="preserve"> REF _Ref74252675 \h </w:instrText>
      </w:r>
      <w:r w:rsidR="00B15085">
        <w:fldChar w:fldCharType="separate"/>
      </w:r>
      <w:r w:rsidR="00454CE9">
        <w:t xml:space="preserve">Figure </w:t>
      </w:r>
      <w:r w:rsidR="00454CE9">
        <w:rPr>
          <w:noProof/>
        </w:rPr>
        <w:t>4</w:t>
      </w:r>
      <w:r w:rsidR="00454CE9">
        <w:noBreakHyphen/>
      </w:r>
      <w:r w:rsidR="00454CE9">
        <w:rPr>
          <w:noProof/>
        </w:rPr>
        <w:t>32</w:t>
      </w:r>
      <w:r w:rsidR="00B15085">
        <w:fldChar w:fldCharType="end"/>
      </w:r>
      <w:r w:rsidR="00B15085" w:rsidRPr="00B15085">
        <w:t>. The Actor will wait until receiving the XML message transaction and react differently to ITI-42 and ITI-18 transactions.</w:t>
      </w:r>
    </w:p>
    <w:bookmarkStart w:id="1772" w:name="_MON_1684871011"/>
    <w:bookmarkEnd w:id="1772"/>
    <w:p w14:paraId="0E4A9060" w14:textId="77777777" w:rsidR="00B15085" w:rsidRDefault="00B15085" w:rsidP="00B15085">
      <w:pPr>
        <w:keepNext/>
        <w:spacing w:line="360" w:lineRule="auto"/>
        <w:jc w:val="thaiDistribute"/>
      </w:pPr>
      <w:r>
        <w:object w:dxaOrig="9360" w:dyaOrig="5371" w14:anchorId="1BDD27BF">
          <v:shape id="_x0000_i1062"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7372020" r:id="rId117"/>
        </w:object>
      </w:r>
    </w:p>
    <w:p w14:paraId="5D915903" w14:textId="19D8A95D" w:rsidR="00B15085" w:rsidRDefault="00B15085" w:rsidP="00FA122C">
      <w:pPr>
        <w:pStyle w:val="Caption"/>
        <w:spacing w:after="240"/>
        <w:jc w:val="center"/>
      </w:pPr>
      <w:bookmarkStart w:id="1773" w:name="_Ref74252675"/>
      <w:bookmarkStart w:id="1774" w:name="_Ref74284902"/>
      <w:r>
        <w:t xml:space="preserve">Figure </w:t>
      </w:r>
      <w:ins w:id="177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7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77" w:author="Petnathean Julled" w:date="2021-07-09T21:18:00Z">
        <w:r w:rsidR="00454CE9">
          <w:rPr>
            <w:noProof/>
          </w:rPr>
          <w:t>32</w:t>
        </w:r>
      </w:ins>
      <w:ins w:id="1778" w:author="Petnathean Julled" w:date="2021-07-09T17:21:00Z">
        <w:r w:rsidR="0064710A">
          <w:fldChar w:fldCharType="end"/>
        </w:r>
      </w:ins>
      <w:del w:id="177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2</w:delText>
        </w:r>
        <w:r w:rsidR="00797ABA" w:rsidDel="00F60485">
          <w:rPr>
            <w:noProof/>
          </w:rPr>
          <w:fldChar w:fldCharType="end"/>
        </w:r>
      </w:del>
      <w:bookmarkEnd w:id="1773"/>
      <w:r>
        <w:t xml:space="preserve"> </w:t>
      </w:r>
      <w:bookmarkStart w:id="1780" w:name="_Ref74284614"/>
      <w:r>
        <w:t>Pseudocode showing the process flow of the XDS Document Registry Actor</w:t>
      </w:r>
      <w:bookmarkEnd w:id="1774"/>
      <w:bookmarkEnd w:id="1780"/>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7EFA5E97"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ins w:id="1781" w:author="Petnathean Julled" w:date="2021-07-03T00:22:00Z">
        <w:r w:rsidR="001E0F16">
          <w:rPr>
            <w:rFonts w:ascii="Times New Roman" w:hAnsi="Times New Roman" w:cs="Times New Roman"/>
            <w:sz w:val="24"/>
            <w:szCs w:val="24"/>
          </w:rPr>
          <w:t>F</w:t>
        </w:r>
      </w:ins>
      <w:del w:id="1782" w:author="Petnathean Julled" w:date="2021-07-03T00:22:00Z">
        <w:r w:rsidR="00520F31" w:rsidRPr="005D3CB7" w:rsidDel="001E0F16">
          <w:rPr>
            <w:rFonts w:ascii="Times New Roman" w:hAnsi="Times New Roman" w:cs="Times New Roman"/>
            <w:sz w:val="24"/>
            <w:szCs w:val="24"/>
          </w:rPr>
          <w:delText>f</w:delText>
        </w:r>
      </w:del>
      <w:r w:rsidR="00A34155" w:rsidRPr="005D3CB7">
        <w:rPr>
          <w:rFonts w:ascii="Times New Roman" w:hAnsi="Times New Roman" w:cs="Times New Roman"/>
          <w:sz w:val="24"/>
          <w:szCs w:val="24"/>
        </w:rPr>
        <w:t>unction</w:t>
      </w:r>
    </w:p>
    <w:p w14:paraId="27863C71" w14:textId="254C3EB5"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ins w:id="1783" w:author="Petnathean Julled" w:date="2021-07-03T00:22:00Z">
        <w:r w:rsidR="002E0267">
          <w:rPr>
            <w:rFonts w:ascii="Times New Roman" w:hAnsi="Times New Roman" w:cs="Times New Roman"/>
            <w:sz w:val="24"/>
            <w:szCs w:val="24"/>
          </w:rPr>
          <w:t>-</w:t>
        </w:r>
      </w:ins>
      <w:del w:id="1784" w:author="Petnathean Julled" w:date="2021-07-03T00:22:00Z">
        <w:r w:rsidRPr="005D3CB7" w:rsidDel="002E0267">
          <w:rPr>
            <w:rFonts w:ascii="Times New Roman" w:hAnsi="Times New Roman" w:cs="Times New Roman"/>
            <w:sz w:val="24"/>
            <w:szCs w:val="24"/>
          </w:rPr>
          <w:delText xml:space="preserve"> </w:delText>
        </w:r>
      </w:del>
      <w:ins w:id="1785" w:author="Petnathean Julled" w:date="2021-07-03T00:21:00Z">
        <w:r w:rsidR="002E0267">
          <w:rPr>
            <w:rFonts w:ascii="Times New Roman" w:hAnsi="Times New Roman" w:cs="Times New Roman"/>
            <w:sz w:val="24"/>
            <w:szCs w:val="24"/>
          </w:rPr>
          <w:t>S</w:t>
        </w:r>
      </w:ins>
      <w:del w:id="1786" w:author="Petnathean Julled" w:date="2021-07-03T00:21:00Z">
        <w:r w:rsidR="000F728E" w:rsidDel="002E0267">
          <w:rPr>
            <w:rFonts w:ascii="Times New Roman" w:hAnsi="Times New Roman" w:cs="Times New Roman"/>
            <w:sz w:val="24"/>
            <w:szCs w:val="24"/>
          </w:rPr>
          <w:delText>s</w:delText>
        </w:r>
      </w:del>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787" w:author="Petnathean Julled" w:date="2021-07-03T00:22:00Z">
        <w:r w:rsidR="002E0267">
          <w:rPr>
            <w:rFonts w:ascii="Times New Roman" w:hAnsi="Times New Roman" w:cs="Times New Roman"/>
            <w:sz w:val="24"/>
            <w:szCs w:val="24"/>
          </w:rPr>
          <w:t>P</w:t>
        </w:r>
      </w:ins>
      <w:del w:id="1788" w:author="Petnathean Julled" w:date="2021-07-03T00:22:00Z">
        <w:r w:rsidR="000F728E" w:rsidDel="002E0267">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15FB41F5" w14:textId="1E31A3A5"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89" w:author="Petnathean Julled" w:date="2021-07-09T21:18:00Z">
        <w:r w:rsidR="00454CE9" w:rsidRPr="005B796B">
          <w:t xml:space="preserve">Figure </w:t>
        </w:r>
        <w:r w:rsidR="00454CE9">
          <w:rPr>
            <w:noProof/>
          </w:rPr>
          <w:t>4</w:t>
        </w:r>
        <w:r w:rsidR="00454CE9">
          <w:noBreakHyphen/>
        </w:r>
        <w:r w:rsidR="00454CE9">
          <w:rPr>
            <w:noProof/>
          </w:rPr>
          <w:t>34</w:t>
        </w:r>
      </w:ins>
      <w:del w:id="1790" w:author="Petnathean Julled" w:date="2021-07-09T11:13:00Z">
        <w:r w:rsidR="00856E89" w:rsidRPr="005B796B" w:rsidDel="00437758">
          <w:delText xml:space="preserve">Figure </w:delText>
        </w:r>
        <w:r w:rsidR="00856E89" w:rsidDel="00437758">
          <w:rPr>
            <w:noProof/>
          </w:rPr>
          <w:delText>4</w:delText>
        </w:r>
        <w:r w:rsidR="00856E89" w:rsidDel="00437758">
          <w:noBreakHyphen/>
        </w:r>
        <w:r w:rsidR="00856E89" w:rsidDel="00437758">
          <w:rPr>
            <w:noProof/>
          </w:rPr>
          <w:delText>34</w:delText>
        </w:r>
      </w:del>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91" w:author="Petnathean Julled" w:date="2021-07-09T21:18:00Z">
        <w:r w:rsidR="00454CE9" w:rsidRPr="0078304A">
          <w:t xml:space="preserve">Figure </w:t>
        </w:r>
        <w:r w:rsidR="00454CE9">
          <w:rPr>
            <w:noProof/>
          </w:rPr>
          <w:t>4</w:t>
        </w:r>
        <w:r w:rsidR="00454CE9">
          <w:noBreakHyphen/>
        </w:r>
        <w:r w:rsidR="00454CE9">
          <w:rPr>
            <w:noProof/>
          </w:rPr>
          <w:t>39</w:t>
        </w:r>
      </w:ins>
      <w:del w:id="1792" w:author="Petnathean Julled" w:date="2021-07-09T11:13:00Z">
        <w:r w:rsidR="00856E89" w:rsidRPr="0078304A" w:rsidDel="00437758">
          <w:delText xml:space="preserve">Figure </w:delText>
        </w:r>
        <w:r w:rsidR="00856E89" w:rsidDel="00437758">
          <w:rPr>
            <w:noProof/>
          </w:rPr>
          <w:delText>4</w:delText>
        </w:r>
        <w:r w:rsidR="00856E89" w:rsidDel="00437758">
          <w:noBreakHyphen/>
        </w:r>
        <w:r w:rsidR="00856E89" w:rsidDel="00437758">
          <w:rPr>
            <w:noProof/>
          </w:rPr>
          <w:delText>39</w:delText>
        </w:r>
      </w:del>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1793" w:name="_MON_1684871854"/>
    <w:bookmarkEnd w:id="1793"/>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7372021" r:id="rId119"/>
        </w:object>
      </w:r>
    </w:p>
    <w:p w14:paraId="4C9E9E20" w14:textId="4FBA5B1A" w:rsidR="00FA122C" w:rsidRDefault="002F47DC" w:rsidP="002F47DC">
      <w:pPr>
        <w:pStyle w:val="Caption"/>
        <w:jc w:val="center"/>
      </w:pPr>
      <w:bookmarkStart w:id="1794" w:name="_Ref74253701"/>
      <w:bookmarkStart w:id="1795" w:name="_Ref74284905"/>
      <w:r>
        <w:t xml:space="preserve">Figure </w:t>
      </w:r>
      <w:ins w:id="179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79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98" w:author="Petnathean Julled" w:date="2021-07-09T21:18:00Z">
        <w:r w:rsidR="00454CE9">
          <w:rPr>
            <w:noProof/>
          </w:rPr>
          <w:t>33</w:t>
        </w:r>
      </w:ins>
      <w:ins w:id="1799" w:author="Petnathean Julled" w:date="2021-07-09T17:21:00Z">
        <w:r w:rsidR="0064710A">
          <w:fldChar w:fldCharType="end"/>
        </w:r>
      </w:ins>
      <w:del w:id="180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3</w:delText>
        </w:r>
        <w:r w:rsidR="00797ABA" w:rsidDel="00F60485">
          <w:rPr>
            <w:noProof/>
          </w:rPr>
          <w:fldChar w:fldCharType="end"/>
        </w:r>
      </w:del>
      <w:bookmarkEnd w:id="1794"/>
      <w:r>
        <w:t xml:space="preserve"> </w:t>
      </w:r>
      <w:bookmarkStart w:id="1801" w:name="_Ref74284619"/>
      <w:r>
        <w:t>The pseudocode showing the process flow of XDS Document Registry Actor for Document Registering Function</w:t>
      </w:r>
      <w:bookmarkEnd w:id="1795"/>
      <w:bookmarkEnd w:id="1801"/>
    </w:p>
    <w:bookmarkStart w:id="1802" w:name="_MON_1681538368"/>
    <w:bookmarkEnd w:id="1802"/>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7372022" r:id="rId121"/>
        </w:object>
      </w:r>
    </w:p>
    <w:p w14:paraId="3FCEDAF2" w14:textId="00F7CBC8" w:rsidR="001C74CA" w:rsidRPr="005B796B" w:rsidRDefault="001C74CA" w:rsidP="00FA122C">
      <w:pPr>
        <w:pStyle w:val="Caption"/>
        <w:jc w:val="center"/>
        <w:rPr>
          <w:i/>
          <w:iCs/>
        </w:rPr>
      </w:pPr>
      <w:bookmarkStart w:id="1803" w:name="_Ref74253853"/>
      <w:bookmarkStart w:id="1804" w:name="_Toc74189615"/>
      <w:bookmarkStart w:id="1805" w:name="_Ref74284909"/>
      <w:r w:rsidRPr="005B796B">
        <w:t xml:space="preserve">Figure </w:t>
      </w:r>
      <w:ins w:id="180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0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08" w:author="Petnathean Julled" w:date="2021-07-09T21:18:00Z">
        <w:r w:rsidR="00454CE9">
          <w:rPr>
            <w:noProof/>
          </w:rPr>
          <w:t>34</w:t>
        </w:r>
      </w:ins>
      <w:ins w:id="1809" w:author="Petnathean Julled" w:date="2021-07-09T17:21:00Z">
        <w:r w:rsidR="0064710A">
          <w:fldChar w:fldCharType="end"/>
        </w:r>
      </w:ins>
      <w:del w:id="181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4</w:delText>
        </w:r>
        <w:r w:rsidR="00797ABA" w:rsidDel="00F60485">
          <w:rPr>
            <w:noProof/>
          </w:rPr>
          <w:fldChar w:fldCharType="end"/>
        </w:r>
      </w:del>
      <w:bookmarkEnd w:id="1803"/>
      <w:r w:rsidRPr="005B796B">
        <w:t xml:space="preserve"> </w:t>
      </w:r>
      <w:bookmarkStart w:id="1811"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1804"/>
      <w:bookmarkEnd w:id="1805"/>
      <w:bookmarkEnd w:id="1811"/>
    </w:p>
    <w:bookmarkStart w:id="1812" w:name="_MON_1681539471"/>
    <w:bookmarkEnd w:id="1812"/>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7372023" r:id="rId123"/>
        </w:object>
      </w:r>
    </w:p>
    <w:p w14:paraId="3E201FF9" w14:textId="2DF474E2" w:rsidR="001C74CA" w:rsidRPr="00233A31" w:rsidRDefault="001C74CA" w:rsidP="00062749">
      <w:pPr>
        <w:pStyle w:val="Caption"/>
        <w:jc w:val="center"/>
        <w:rPr>
          <w:i/>
          <w:iCs/>
        </w:rPr>
      </w:pPr>
      <w:bookmarkStart w:id="1813" w:name="_Ref74284173"/>
      <w:bookmarkStart w:id="1814" w:name="_Toc74189616"/>
      <w:bookmarkStart w:id="1815" w:name="_Ref74284915"/>
      <w:r w:rsidRPr="00233A31">
        <w:t xml:space="preserve">Figure </w:t>
      </w:r>
      <w:ins w:id="181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1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18" w:author="Petnathean Julled" w:date="2021-07-09T21:18:00Z">
        <w:r w:rsidR="00454CE9">
          <w:rPr>
            <w:noProof/>
          </w:rPr>
          <w:t>35</w:t>
        </w:r>
      </w:ins>
      <w:ins w:id="1819" w:author="Petnathean Julled" w:date="2021-07-09T17:21:00Z">
        <w:r w:rsidR="0064710A">
          <w:fldChar w:fldCharType="end"/>
        </w:r>
      </w:ins>
      <w:del w:id="182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5</w:delText>
        </w:r>
        <w:r w:rsidR="00797ABA" w:rsidDel="00F60485">
          <w:rPr>
            <w:noProof/>
          </w:rPr>
          <w:fldChar w:fldCharType="end"/>
        </w:r>
      </w:del>
      <w:bookmarkEnd w:id="1813"/>
      <w:r w:rsidRPr="00233A31">
        <w:t xml:space="preserve"> </w:t>
      </w:r>
      <w:bookmarkStart w:id="1821" w:name="_Ref74284640"/>
      <w:r w:rsidRPr="00233A31">
        <w:t>XDS Document Registry Actor</w:t>
      </w:r>
      <w:r>
        <w:br/>
        <w:t>This section checks if receiving message is ITI-42 or ITI-18 identified by its header</w:t>
      </w:r>
      <w:bookmarkEnd w:id="1814"/>
      <w:bookmarkEnd w:id="1815"/>
      <w:bookmarkEnd w:id="1821"/>
    </w:p>
    <w:bookmarkStart w:id="1822" w:name="_MON_1681540376"/>
    <w:bookmarkEnd w:id="1822"/>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7372024"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23" w:name="_MON_1681541309"/>
    <w:bookmarkEnd w:id="1823"/>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7372025" r:id="rId127"/>
        </w:object>
      </w:r>
    </w:p>
    <w:p w14:paraId="02BCD4A5" w14:textId="69B74218" w:rsidR="004B70A0" w:rsidRPr="00CD25FB" w:rsidRDefault="004B70A0" w:rsidP="00062749">
      <w:pPr>
        <w:pStyle w:val="Caption"/>
        <w:jc w:val="center"/>
        <w:rPr>
          <w:i/>
          <w:iCs/>
        </w:rPr>
      </w:pPr>
      <w:bookmarkStart w:id="1824" w:name="_Ref74284176"/>
      <w:bookmarkStart w:id="1825" w:name="_Toc74189617"/>
      <w:bookmarkStart w:id="1826" w:name="_Ref74284918"/>
      <w:bookmarkStart w:id="1827" w:name="_Hlk70928149"/>
      <w:r w:rsidRPr="00CD25FB">
        <w:t xml:space="preserve">Figure </w:t>
      </w:r>
      <w:ins w:id="182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2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30" w:author="Petnathean Julled" w:date="2021-07-09T21:18:00Z">
        <w:r w:rsidR="00454CE9">
          <w:rPr>
            <w:noProof/>
          </w:rPr>
          <w:t>36</w:t>
        </w:r>
      </w:ins>
      <w:ins w:id="1831" w:author="Petnathean Julled" w:date="2021-07-09T17:21:00Z">
        <w:r w:rsidR="0064710A">
          <w:fldChar w:fldCharType="end"/>
        </w:r>
      </w:ins>
      <w:del w:id="183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6</w:delText>
        </w:r>
        <w:r w:rsidR="00797ABA" w:rsidDel="00F60485">
          <w:rPr>
            <w:noProof/>
          </w:rPr>
          <w:fldChar w:fldCharType="end"/>
        </w:r>
      </w:del>
      <w:bookmarkEnd w:id="1824"/>
      <w:r w:rsidRPr="00CD25FB">
        <w:t xml:space="preserve"> </w:t>
      </w:r>
      <w:bookmarkStart w:id="1833" w:name="_Ref74284645"/>
      <w:r w:rsidRPr="00CD25FB">
        <w:t>XDS Document Registry Actor</w:t>
      </w:r>
      <w:r>
        <w:br/>
        <w:t>Declaration of JSON variable to store all Metadata attributes by its position in the format</w:t>
      </w:r>
      <w:bookmarkEnd w:id="1825"/>
      <w:bookmarkEnd w:id="1826"/>
      <w:bookmarkEnd w:id="1833"/>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1827"/>
    <w:bookmarkStart w:id="1834" w:name="_MON_1681541333"/>
    <w:bookmarkEnd w:id="1834"/>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7372026" r:id="rId129"/>
        </w:object>
      </w:r>
    </w:p>
    <w:p w14:paraId="602FEE54" w14:textId="4E9843C7" w:rsidR="001C74CA" w:rsidRPr="003E5BF9" w:rsidRDefault="001C74CA" w:rsidP="00062749">
      <w:pPr>
        <w:pStyle w:val="Caption"/>
        <w:jc w:val="center"/>
        <w:rPr>
          <w:i/>
          <w:iCs/>
        </w:rPr>
      </w:pPr>
      <w:bookmarkStart w:id="1835" w:name="_Ref74284180"/>
      <w:bookmarkStart w:id="1836" w:name="_Toc74189618"/>
      <w:bookmarkStart w:id="1837" w:name="_Ref74284922"/>
      <w:r w:rsidRPr="003E5BF9">
        <w:t xml:space="preserve">Figure </w:t>
      </w:r>
      <w:ins w:id="183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3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40" w:author="Petnathean Julled" w:date="2021-07-09T21:18:00Z">
        <w:r w:rsidR="00454CE9">
          <w:rPr>
            <w:noProof/>
          </w:rPr>
          <w:t>37</w:t>
        </w:r>
      </w:ins>
      <w:ins w:id="1841" w:author="Petnathean Julled" w:date="2021-07-09T17:21:00Z">
        <w:r w:rsidR="0064710A">
          <w:fldChar w:fldCharType="end"/>
        </w:r>
      </w:ins>
      <w:del w:id="184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7</w:delText>
        </w:r>
        <w:r w:rsidR="00797ABA" w:rsidDel="00F60485">
          <w:rPr>
            <w:noProof/>
          </w:rPr>
          <w:fldChar w:fldCharType="end"/>
        </w:r>
      </w:del>
      <w:bookmarkEnd w:id="1835"/>
      <w:r w:rsidRPr="003E5BF9">
        <w:t xml:space="preserve"> </w:t>
      </w:r>
      <w:bookmarkStart w:id="1843" w:name="_Ref74284655"/>
      <w:r w:rsidRPr="003E5BF9">
        <w:t>XDS Document Registry Actor</w:t>
      </w:r>
      <w:r>
        <w:br/>
        <w:t>Define variable of each Metadata attribute UUID label following IHE ITI Framework</w:t>
      </w:r>
      <w:bookmarkEnd w:id="1836"/>
      <w:bookmarkEnd w:id="1837"/>
      <w:bookmarkEnd w:id="1843"/>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4" w:name="_MON_1681541082"/>
    <w:bookmarkEnd w:id="1844"/>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7372027"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5" w:name="_MON_1681542558"/>
    <w:bookmarkEnd w:id="1845"/>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7372028"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6" w:name="_MON_1681542591"/>
    <w:bookmarkEnd w:id="1846"/>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7372029"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7" w:name="_MON_1681542634"/>
    <w:bookmarkEnd w:id="1847"/>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7372030"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8" w:name="_MON_1681542665"/>
    <w:bookmarkEnd w:id="1848"/>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7372031"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49" w:name="_MON_1681542694"/>
    <w:bookmarkEnd w:id="1849"/>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7372032"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0" w:name="_MON_1681542728"/>
    <w:bookmarkEnd w:id="1850"/>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7372033"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1" w:name="_MON_1681542759"/>
    <w:bookmarkEnd w:id="1851"/>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7372034" r:id="rId145"/>
        </w:object>
      </w:r>
    </w:p>
    <w:p w14:paraId="1F33D26F" w14:textId="2D4C3CDD" w:rsidR="005D3CB7" w:rsidRPr="002B7B6D" w:rsidRDefault="005D3CB7" w:rsidP="00062749">
      <w:pPr>
        <w:pStyle w:val="Caption"/>
        <w:jc w:val="center"/>
        <w:rPr>
          <w:i/>
          <w:iCs/>
        </w:rPr>
      </w:pPr>
      <w:bookmarkStart w:id="1852" w:name="_Ref74284184"/>
      <w:bookmarkStart w:id="1853" w:name="_Toc74189619"/>
      <w:bookmarkStart w:id="1854" w:name="_Ref74284926"/>
      <w:r w:rsidRPr="002B7B6D">
        <w:t xml:space="preserve">Figure </w:t>
      </w:r>
      <w:ins w:id="185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5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57" w:author="Petnathean Julled" w:date="2021-07-09T21:18:00Z">
        <w:r w:rsidR="00454CE9">
          <w:rPr>
            <w:noProof/>
          </w:rPr>
          <w:t>38</w:t>
        </w:r>
      </w:ins>
      <w:ins w:id="1858" w:author="Petnathean Julled" w:date="2021-07-09T17:21:00Z">
        <w:r w:rsidR="0064710A">
          <w:fldChar w:fldCharType="end"/>
        </w:r>
      </w:ins>
      <w:del w:id="185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8</w:delText>
        </w:r>
        <w:r w:rsidR="00797ABA" w:rsidDel="00F60485">
          <w:rPr>
            <w:noProof/>
          </w:rPr>
          <w:fldChar w:fldCharType="end"/>
        </w:r>
      </w:del>
      <w:bookmarkEnd w:id="1852"/>
      <w:r w:rsidRPr="002B7B6D">
        <w:rPr>
          <w:cs/>
        </w:rPr>
        <w:t xml:space="preserve"> </w:t>
      </w:r>
      <w:bookmarkStart w:id="1860" w:name="_Ref74284660"/>
      <w:r w:rsidRPr="002B7B6D">
        <w:t>XDS Document Registry Actor</w:t>
      </w:r>
      <w:r>
        <w:br/>
        <w:t xml:space="preserve">This section </w:t>
      </w:r>
      <w:r w:rsidR="00062749">
        <w:t>interprets</w:t>
      </w:r>
      <w:r>
        <w:t xml:space="preserve"> and assort Metadata attribute value from ITI-42 to JSON</w:t>
      </w:r>
      <w:bookmarkEnd w:id="1853"/>
      <w:bookmarkEnd w:id="1854"/>
      <w:bookmarkEnd w:id="1860"/>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1861" w:name="_MON_1681544145"/>
    <w:bookmarkEnd w:id="1861"/>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7372035"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62" w:name="_MON_1681544160"/>
    <w:bookmarkEnd w:id="1862"/>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7372036"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63" w:name="_MON_1681544190"/>
    <w:bookmarkEnd w:id="1863"/>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7372037" r:id="rId151"/>
        </w:object>
      </w:r>
    </w:p>
    <w:p w14:paraId="3FC78321" w14:textId="21FDDC46" w:rsidR="008C3281" w:rsidRPr="0078304A" w:rsidRDefault="008C3281" w:rsidP="00062749">
      <w:pPr>
        <w:pStyle w:val="Caption"/>
        <w:jc w:val="center"/>
        <w:rPr>
          <w:i/>
          <w:iCs/>
        </w:rPr>
      </w:pPr>
      <w:bookmarkStart w:id="1864" w:name="_Ref74253860"/>
      <w:bookmarkStart w:id="1865" w:name="_Toc74189620"/>
      <w:bookmarkStart w:id="1866" w:name="_Ref74284930"/>
      <w:r w:rsidRPr="0078304A">
        <w:t xml:space="preserve">Figure </w:t>
      </w:r>
      <w:ins w:id="186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6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69" w:author="Petnathean Julled" w:date="2021-07-09T21:18:00Z">
        <w:r w:rsidR="00454CE9">
          <w:rPr>
            <w:noProof/>
          </w:rPr>
          <w:t>39</w:t>
        </w:r>
      </w:ins>
      <w:ins w:id="1870" w:author="Petnathean Julled" w:date="2021-07-09T17:21:00Z">
        <w:r w:rsidR="0064710A">
          <w:fldChar w:fldCharType="end"/>
        </w:r>
      </w:ins>
      <w:del w:id="187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9</w:delText>
        </w:r>
        <w:r w:rsidR="00797ABA" w:rsidDel="00F60485">
          <w:rPr>
            <w:noProof/>
          </w:rPr>
          <w:fldChar w:fldCharType="end"/>
        </w:r>
      </w:del>
      <w:bookmarkEnd w:id="1864"/>
      <w:r w:rsidRPr="0078304A">
        <w:rPr>
          <w:cs/>
        </w:rPr>
        <w:t xml:space="preserve"> </w:t>
      </w:r>
      <w:bookmarkStart w:id="1872" w:name="_Ref74284665"/>
      <w:r w:rsidRPr="0078304A">
        <w:t>XDS Document Registry Actor</w:t>
      </w:r>
      <w:r>
        <w:br/>
        <w:t>This section passes JSON into Smart Contract as single string variable</w:t>
      </w:r>
      <w:bookmarkEnd w:id="1865"/>
      <w:bookmarkEnd w:id="1866"/>
      <w:bookmarkEnd w:id="1872"/>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553BA54E"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BC38B4F" w:rsidR="00043D73" w:rsidRDefault="00043D73" w:rsidP="00043D73">
      <w:pPr>
        <w:pStyle w:val="Caption"/>
        <w:spacing w:after="240"/>
        <w:jc w:val="center"/>
      </w:pPr>
      <w:bookmarkStart w:id="1873" w:name="_Ref74256754"/>
      <w:bookmarkStart w:id="1874" w:name="_Ref74284933"/>
      <w:r>
        <w:t xml:space="preserve">Figure </w:t>
      </w:r>
      <w:ins w:id="187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7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77" w:author="Petnathean Julled" w:date="2021-07-09T21:18:00Z">
        <w:r w:rsidR="00454CE9">
          <w:rPr>
            <w:noProof/>
          </w:rPr>
          <w:t>40</w:t>
        </w:r>
      </w:ins>
      <w:ins w:id="1878" w:author="Petnathean Julled" w:date="2021-07-09T17:21:00Z">
        <w:r w:rsidR="0064710A">
          <w:fldChar w:fldCharType="end"/>
        </w:r>
      </w:ins>
      <w:del w:id="187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0</w:delText>
        </w:r>
        <w:r w:rsidR="00797ABA" w:rsidDel="00F60485">
          <w:rPr>
            <w:noProof/>
          </w:rPr>
          <w:fldChar w:fldCharType="end"/>
        </w:r>
      </w:del>
      <w:bookmarkEnd w:id="1873"/>
      <w:r>
        <w:t xml:space="preserve"> </w:t>
      </w:r>
      <w:bookmarkStart w:id="1880"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1874"/>
      <w:bookmarkEnd w:id="1880"/>
    </w:p>
    <w:bookmarkStart w:id="1881" w:name="_MON_1684876051"/>
    <w:bookmarkEnd w:id="1881"/>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7372038" r:id="rId154"/>
        </w:object>
      </w:r>
    </w:p>
    <w:p w14:paraId="2FDB6D25" w14:textId="7A0851A2" w:rsidR="00A77865" w:rsidRDefault="00A77865" w:rsidP="00A77865">
      <w:pPr>
        <w:pStyle w:val="Caption"/>
        <w:spacing w:after="240"/>
        <w:jc w:val="center"/>
      </w:pPr>
      <w:bookmarkStart w:id="1882" w:name="_Ref74256626"/>
      <w:bookmarkStart w:id="1883" w:name="_Ref74284940"/>
      <w:r>
        <w:t xml:space="preserve">Figure </w:t>
      </w:r>
      <w:ins w:id="188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8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86" w:author="Petnathean Julled" w:date="2021-07-09T21:18:00Z">
        <w:r w:rsidR="00454CE9">
          <w:rPr>
            <w:noProof/>
          </w:rPr>
          <w:t>41</w:t>
        </w:r>
      </w:ins>
      <w:ins w:id="1887" w:author="Petnathean Julled" w:date="2021-07-09T17:21:00Z">
        <w:r w:rsidR="0064710A">
          <w:fldChar w:fldCharType="end"/>
        </w:r>
      </w:ins>
      <w:del w:id="188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1</w:delText>
        </w:r>
        <w:r w:rsidR="00797ABA" w:rsidDel="00F60485">
          <w:rPr>
            <w:noProof/>
          </w:rPr>
          <w:fldChar w:fldCharType="end"/>
        </w:r>
      </w:del>
      <w:bookmarkEnd w:id="1882"/>
      <w:r>
        <w:t xml:space="preserve"> </w:t>
      </w:r>
      <w:bookmarkStart w:id="1889" w:name="_Ref74284676"/>
      <w:r>
        <w:t xml:space="preserve">The pseudocode showing the process flow of Document Register </w:t>
      </w:r>
      <w:proofErr w:type="spellStart"/>
      <w:r>
        <w:t>Smartcontract</w:t>
      </w:r>
      <w:bookmarkEnd w:id="1883"/>
      <w:bookmarkEnd w:id="1889"/>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0693A67B"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ins w:id="1890" w:author="Petnathean Julled" w:date="2021-07-09T21:18:00Z">
        <w:r w:rsidR="00454CE9" w:rsidRPr="001710E0">
          <w:t xml:space="preserve">Figure </w:t>
        </w:r>
        <w:r w:rsidR="00454CE9">
          <w:rPr>
            <w:noProof/>
          </w:rPr>
          <w:t>4</w:t>
        </w:r>
        <w:r w:rsidR="00454CE9">
          <w:noBreakHyphen/>
        </w:r>
        <w:r w:rsidR="00454CE9">
          <w:rPr>
            <w:noProof/>
          </w:rPr>
          <w:t>42</w:t>
        </w:r>
      </w:ins>
      <w:del w:id="1891" w:author="Petnathean Julled" w:date="2021-07-09T11:13:00Z">
        <w:r w:rsidR="00856E89" w:rsidRPr="001710E0" w:rsidDel="00437758">
          <w:delText xml:space="preserve">Figure </w:delText>
        </w:r>
        <w:r w:rsidR="00856E89" w:rsidDel="00437758">
          <w:rPr>
            <w:noProof/>
          </w:rPr>
          <w:delText>4</w:delText>
        </w:r>
        <w:r w:rsidR="00856E89" w:rsidDel="00437758">
          <w:noBreakHyphen/>
        </w:r>
        <w:r w:rsidR="00856E89" w:rsidDel="00437758">
          <w:rPr>
            <w:noProof/>
          </w:rPr>
          <w:delText>42</w:delText>
        </w:r>
      </w:del>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1892" w:name="_MON_1681529912"/>
    <w:bookmarkEnd w:id="1892"/>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7372039" r:id="rId156"/>
        </w:object>
      </w:r>
    </w:p>
    <w:p w14:paraId="25CBE291" w14:textId="177D3002" w:rsidR="003E644E" w:rsidRPr="0055072E" w:rsidRDefault="003E644E" w:rsidP="003B2F86">
      <w:pPr>
        <w:pStyle w:val="Caption"/>
        <w:jc w:val="center"/>
      </w:pPr>
      <w:bookmarkStart w:id="1893" w:name="_Ref70917482"/>
      <w:bookmarkStart w:id="1894" w:name="_Toc74189621"/>
      <w:bookmarkStart w:id="1895" w:name="_Ref74284943"/>
      <w:r w:rsidRPr="001710E0">
        <w:t xml:space="preserve">Figure </w:t>
      </w:r>
      <w:ins w:id="189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89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98" w:author="Petnathean Julled" w:date="2021-07-09T21:18:00Z">
        <w:r w:rsidR="00454CE9">
          <w:rPr>
            <w:noProof/>
          </w:rPr>
          <w:t>42</w:t>
        </w:r>
      </w:ins>
      <w:ins w:id="1899" w:author="Petnathean Julled" w:date="2021-07-09T17:21:00Z">
        <w:r w:rsidR="0064710A">
          <w:fldChar w:fldCharType="end"/>
        </w:r>
      </w:ins>
      <w:del w:id="190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2</w:delText>
        </w:r>
        <w:r w:rsidR="00797ABA" w:rsidDel="00F60485">
          <w:rPr>
            <w:noProof/>
          </w:rPr>
          <w:fldChar w:fldCharType="end"/>
        </w:r>
      </w:del>
      <w:bookmarkEnd w:id="1893"/>
      <w:r w:rsidRPr="001710E0">
        <w:t xml:space="preserve"> </w:t>
      </w:r>
      <w:bookmarkStart w:id="1901" w:name="_Ref74284683"/>
      <w:r w:rsidRPr="001710E0">
        <w:t xml:space="preserve">Solidity Code Snippet of Smart Contract </w:t>
      </w:r>
      <w:bookmarkEnd w:id="1894"/>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1895"/>
      <w:bookmarkEnd w:id="1901"/>
    </w:p>
    <w:p w14:paraId="3CEDD053" w14:textId="05EDB57C"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ins w:id="1902" w:author="Petnathean Julled" w:date="2021-07-03T00:22:00Z">
        <w:r w:rsidR="00F3749E">
          <w:rPr>
            <w:rFonts w:ascii="Times New Roman" w:hAnsi="Times New Roman" w:cs="Times New Roman"/>
            <w:sz w:val="24"/>
            <w:szCs w:val="24"/>
          </w:rPr>
          <w:t>F</w:t>
        </w:r>
      </w:ins>
      <w:del w:id="1903" w:author="Petnathean Julled" w:date="2021-07-03T00:22:00Z">
        <w:r w:rsidR="00BC5A0F" w:rsidRPr="003E644E" w:rsidDel="00F3749E">
          <w:rPr>
            <w:rFonts w:ascii="Times New Roman" w:hAnsi="Times New Roman" w:cs="Times New Roman"/>
            <w:sz w:val="24"/>
            <w:szCs w:val="24"/>
          </w:rPr>
          <w:delText>f</w:delText>
        </w:r>
      </w:del>
      <w:r w:rsidR="00BC5A0F" w:rsidRPr="003E644E">
        <w:rPr>
          <w:rFonts w:ascii="Times New Roman" w:hAnsi="Times New Roman" w:cs="Times New Roman"/>
          <w:sz w:val="24"/>
          <w:szCs w:val="24"/>
        </w:rPr>
        <w:t>unction</w:t>
      </w:r>
    </w:p>
    <w:p w14:paraId="3A989DD9" w14:textId="5E949A3B"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ins w:id="1904" w:author="Petnathean Julled" w:date="2021-07-03T00:22:00Z">
        <w:r w:rsidR="00F3749E">
          <w:rPr>
            <w:rFonts w:ascii="Times New Roman" w:hAnsi="Times New Roman" w:cs="Times New Roman"/>
            <w:sz w:val="24"/>
            <w:szCs w:val="24"/>
          </w:rPr>
          <w:t>-</w:t>
        </w:r>
      </w:ins>
      <w:del w:id="1905" w:author="Petnathean Julled" w:date="2021-07-03T00:22:00Z">
        <w:r w:rsidRPr="00D27893" w:rsidDel="00F3749E">
          <w:rPr>
            <w:rFonts w:ascii="Times New Roman" w:hAnsi="Times New Roman" w:cs="Times New Roman"/>
            <w:sz w:val="24"/>
            <w:szCs w:val="24"/>
          </w:rPr>
          <w:delText xml:space="preserve"> </w:delText>
        </w:r>
        <w:r w:rsidR="000F728E" w:rsidDel="00F3749E">
          <w:rPr>
            <w:rFonts w:ascii="Times New Roman" w:hAnsi="Times New Roman" w:cs="Times New Roman"/>
            <w:sz w:val="24"/>
            <w:szCs w:val="24"/>
          </w:rPr>
          <w:delText>s</w:delText>
        </w:r>
      </w:del>
      <w:ins w:id="1906" w:author="Petnathean Julled" w:date="2021-07-03T00:22:00Z">
        <w:r w:rsidR="00F3749E">
          <w:rPr>
            <w:rFonts w:ascii="Times New Roman" w:hAnsi="Times New Roman" w:cs="Times New Roman"/>
            <w:sz w:val="24"/>
            <w:szCs w:val="24"/>
          </w:rPr>
          <w:t>S</w:t>
        </w:r>
      </w:ins>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907" w:author="Petnathean Julled" w:date="2021-07-03T00:22:00Z">
        <w:r w:rsidR="00F3749E">
          <w:rPr>
            <w:rFonts w:ascii="Times New Roman" w:hAnsi="Times New Roman" w:cs="Times New Roman"/>
            <w:sz w:val="24"/>
            <w:szCs w:val="24"/>
          </w:rPr>
          <w:t>P</w:t>
        </w:r>
      </w:ins>
      <w:del w:id="1908" w:author="Petnathean Julled" w:date="2021-07-03T00:22:00Z">
        <w:r w:rsidR="000F728E" w:rsidDel="00F3749E">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3E25975E" w14:textId="55EF4999"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ins w:id="1909" w:author="Petnathean Julled" w:date="2021-07-09T21:18:00Z">
        <w:r w:rsidR="00454CE9" w:rsidRPr="00331C9F">
          <w:t xml:space="preserve">Figure </w:t>
        </w:r>
        <w:r w:rsidR="00454CE9">
          <w:rPr>
            <w:noProof/>
          </w:rPr>
          <w:t>4</w:t>
        </w:r>
        <w:r w:rsidR="00454CE9">
          <w:noBreakHyphen/>
        </w:r>
        <w:r w:rsidR="00454CE9">
          <w:rPr>
            <w:noProof/>
          </w:rPr>
          <w:t>43</w:t>
        </w:r>
      </w:ins>
      <w:del w:id="1910" w:author="Petnathean Julled" w:date="2021-07-09T11:13:00Z">
        <w:r w:rsidR="00856E89" w:rsidRPr="00331C9F" w:rsidDel="00437758">
          <w:delText xml:space="preserve">Figure </w:delText>
        </w:r>
        <w:r w:rsidR="00856E89" w:rsidDel="00437758">
          <w:rPr>
            <w:noProof/>
          </w:rPr>
          <w:delText>4</w:delText>
        </w:r>
        <w:r w:rsidR="00856E89" w:rsidDel="00437758">
          <w:noBreakHyphen/>
        </w:r>
        <w:r w:rsidR="00856E89" w:rsidDel="00437758">
          <w:rPr>
            <w:noProof/>
          </w:rPr>
          <w:delText>43</w:delText>
        </w:r>
      </w:del>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ins w:id="1911" w:author="Petnathean Julled" w:date="2021-07-09T21:18:00Z">
        <w:r w:rsidR="00454CE9" w:rsidRPr="004D75CD">
          <w:t xml:space="preserve">Figure </w:t>
        </w:r>
        <w:r w:rsidR="00454CE9">
          <w:rPr>
            <w:noProof/>
          </w:rPr>
          <w:t>4</w:t>
        </w:r>
        <w:r w:rsidR="00454CE9">
          <w:noBreakHyphen/>
        </w:r>
        <w:r w:rsidR="00454CE9">
          <w:rPr>
            <w:noProof/>
          </w:rPr>
          <w:t>45</w:t>
        </w:r>
      </w:ins>
      <w:del w:id="1912" w:author="Petnathean Julled" w:date="2021-07-09T11:13:00Z">
        <w:r w:rsidR="00856E89" w:rsidRPr="004D75CD" w:rsidDel="00437758">
          <w:delText xml:space="preserve">Figure </w:delText>
        </w:r>
        <w:r w:rsidR="00856E89" w:rsidDel="00437758">
          <w:rPr>
            <w:noProof/>
          </w:rPr>
          <w:delText>4</w:delText>
        </w:r>
        <w:r w:rsidR="00856E89" w:rsidDel="00437758">
          <w:noBreakHyphen/>
        </w:r>
        <w:r w:rsidR="00856E89" w:rsidDel="00437758">
          <w:rPr>
            <w:noProof/>
          </w:rPr>
          <w:delText>45</w:delText>
        </w:r>
      </w:del>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ins w:id="1913" w:author="Petnathean Julled" w:date="2021-07-09T21:18:00Z">
        <w:r w:rsidR="00454CE9" w:rsidRPr="008F3066">
          <w:t xml:space="preserve">Figure </w:t>
        </w:r>
        <w:r w:rsidR="00454CE9">
          <w:rPr>
            <w:noProof/>
          </w:rPr>
          <w:t>4</w:t>
        </w:r>
        <w:r w:rsidR="00454CE9">
          <w:noBreakHyphen/>
        </w:r>
        <w:r w:rsidR="00454CE9">
          <w:rPr>
            <w:noProof/>
          </w:rPr>
          <w:t>49</w:t>
        </w:r>
      </w:ins>
      <w:del w:id="1914" w:author="Petnathean Julled" w:date="2021-07-09T11:13:00Z">
        <w:r w:rsidR="00856E89" w:rsidRPr="008F3066" w:rsidDel="00437758">
          <w:delText xml:space="preserve">Figure </w:delText>
        </w:r>
        <w:r w:rsidR="00856E89" w:rsidDel="00437758">
          <w:rPr>
            <w:noProof/>
          </w:rPr>
          <w:delText>4</w:delText>
        </w:r>
        <w:r w:rsidR="00856E89" w:rsidDel="00437758">
          <w:noBreakHyphen/>
        </w:r>
        <w:r w:rsidR="00856E89" w:rsidDel="00437758">
          <w:rPr>
            <w:noProof/>
          </w:rPr>
          <w:delText>49</w:delText>
        </w:r>
      </w:del>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1915" w:name="_MON_1681540560"/>
    <w:bookmarkEnd w:id="1915"/>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7372040" r:id="rId158"/>
        </w:object>
      </w:r>
    </w:p>
    <w:p w14:paraId="2ABB1758" w14:textId="2F00B905" w:rsidR="00D27893" w:rsidRDefault="00D27893" w:rsidP="008E649C">
      <w:pPr>
        <w:pStyle w:val="Caption"/>
        <w:jc w:val="center"/>
      </w:pPr>
      <w:bookmarkStart w:id="1916" w:name="_Ref74257922"/>
      <w:bookmarkStart w:id="1917" w:name="_Toc74189622"/>
      <w:bookmarkStart w:id="1918" w:name="_Ref74284945"/>
      <w:r w:rsidRPr="00331C9F">
        <w:t xml:space="preserve">Figure </w:t>
      </w:r>
      <w:ins w:id="191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2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21" w:author="Petnathean Julled" w:date="2021-07-09T21:18:00Z">
        <w:r w:rsidR="00454CE9">
          <w:rPr>
            <w:noProof/>
          </w:rPr>
          <w:t>43</w:t>
        </w:r>
      </w:ins>
      <w:ins w:id="1922" w:author="Petnathean Julled" w:date="2021-07-09T17:21:00Z">
        <w:r w:rsidR="0064710A">
          <w:fldChar w:fldCharType="end"/>
        </w:r>
      </w:ins>
      <w:del w:id="192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3</w:delText>
        </w:r>
        <w:r w:rsidR="00797ABA" w:rsidDel="00F60485">
          <w:rPr>
            <w:noProof/>
          </w:rPr>
          <w:fldChar w:fldCharType="end"/>
        </w:r>
      </w:del>
      <w:bookmarkEnd w:id="1916"/>
      <w:r w:rsidRPr="00331C9F">
        <w:t xml:space="preserve"> </w:t>
      </w:r>
      <w:bookmarkStart w:id="1924" w:name="_Ref74284690"/>
      <w:r w:rsidRPr="00331C9F">
        <w:t>XDS Document Registry Actor</w:t>
      </w:r>
      <w:r>
        <w:br/>
        <w:t>Define variable of query request type UUID label following IHE ITI Framework</w:t>
      </w:r>
      <w:bookmarkEnd w:id="1917"/>
      <w:bookmarkEnd w:id="1918"/>
      <w:bookmarkEnd w:id="1924"/>
    </w:p>
    <w:p w14:paraId="4DC8EF09" w14:textId="77777777" w:rsidR="00E80FCD" w:rsidRPr="00E80FCD" w:rsidRDefault="00E80FCD" w:rsidP="00E80FCD"/>
    <w:bookmarkStart w:id="1925" w:name="_MON_1684892912"/>
    <w:bookmarkEnd w:id="1925"/>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7372041" r:id="rId160"/>
        </w:object>
      </w:r>
    </w:p>
    <w:p w14:paraId="0B15E4A1" w14:textId="3FD5FC8E" w:rsidR="00E80FCD" w:rsidRDefault="00E80FCD" w:rsidP="00E80FCD">
      <w:pPr>
        <w:pStyle w:val="Caption"/>
        <w:jc w:val="center"/>
      </w:pPr>
      <w:bookmarkStart w:id="1926" w:name="_Ref74271688"/>
      <w:bookmarkStart w:id="1927" w:name="_Ref74284948"/>
      <w:r>
        <w:t xml:space="preserve">Figure </w:t>
      </w:r>
      <w:ins w:id="192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2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30" w:author="Petnathean Julled" w:date="2021-07-09T21:18:00Z">
        <w:r w:rsidR="00454CE9">
          <w:rPr>
            <w:noProof/>
          </w:rPr>
          <w:t>44</w:t>
        </w:r>
      </w:ins>
      <w:ins w:id="1931" w:author="Petnathean Julled" w:date="2021-07-09T17:21:00Z">
        <w:r w:rsidR="0064710A">
          <w:fldChar w:fldCharType="end"/>
        </w:r>
      </w:ins>
      <w:del w:id="193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4</w:delText>
        </w:r>
        <w:r w:rsidR="00797ABA" w:rsidDel="00F60485">
          <w:rPr>
            <w:noProof/>
          </w:rPr>
          <w:fldChar w:fldCharType="end"/>
        </w:r>
      </w:del>
      <w:bookmarkEnd w:id="1926"/>
      <w:r>
        <w:t xml:space="preserve"> </w:t>
      </w:r>
      <w:bookmarkStart w:id="1933" w:name="_Ref74284696"/>
      <w:r>
        <w:t xml:space="preserve">The process flow for the native-side </w:t>
      </w:r>
      <w:proofErr w:type="spellStart"/>
      <w:r>
        <w:t>Javasceipt</w:t>
      </w:r>
      <w:proofErr w:type="spellEnd"/>
      <w:r>
        <w:t xml:space="preserve"> program</w:t>
      </w:r>
      <w:bookmarkEnd w:id="1927"/>
      <w:bookmarkEnd w:id="1933"/>
      <w:r>
        <w:t xml:space="preserve"> </w:t>
      </w:r>
    </w:p>
    <w:p w14:paraId="5F1F648A" w14:textId="58032100" w:rsidR="00E80FCD" w:rsidRPr="00E80FCD" w:rsidRDefault="00E80FCD" w:rsidP="00E80FCD">
      <w:pPr>
        <w:pStyle w:val="Caption"/>
        <w:jc w:val="center"/>
      </w:pPr>
      <w:r>
        <w:t>related Document Search Function</w:t>
      </w:r>
    </w:p>
    <w:bookmarkStart w:id="1934" w:name="_MON_1681545399"/>
    <w:bookmarkEnd w:id="1934"/>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7372042"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35" w:name="_MON_1681545963"/>
    <w:bookmarkEnd w:id="1935"/>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7372043"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36" w:name="_MON_1681545986"/>
    <w:bookmarkEnd w:id="1936"/>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7372044"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37" w:name="_MON_1681546049"/>
    <w:bookmarkEnd w:id="1937"/>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7372045" r:id="rId168"/>
        </w:object>
      </w:r>
    </w:p>
    <w:p w14:paraId="1D229DDA" w14:textId="543BE477" w:rsidR="004B08D6" w:rsidRDefault="004B08D6" w:rsidP="004B08D6">
      <w:pPr>
        <w:pStyle w:val="Caption"/>
        <w:jc w:val="center"/>
        <w:rPr>
          <w:i/>
          <w:iCs/>
        </w:rPr>
      </w:pPr>
      <w:bookmarkStart w:id="1938" w:name="_Ref74257932"/>
      <w:bookmarkStart w:id="1939" w:name="_Toc74189623"/>
      <w:bookmarkStart w:id="1940" w:name="_Ref74284951"/>
      <w:r w:rsidRPr="004D75CD">
        <w:t xml:space="preserve">Figure </w:t>
      </w:r>
      <w:ins w:id="1941"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4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43" w:author="Petnathean Julled" w:date="2021-07-09T21:18:00Z">
        <w:r w:rsidR="00454CE9">
          <w:rPr>
            <w:noProof/>
          </w:rPr>
          <w:t>45</w:t>
        </w:r>
      </w:ins>
      <w:ins w:id="1944" w:author="Petnathean Julled" w:date="2021-07-09T17:21:00Z">
        <w:r w:rsidR="0064710A">
          <w:fldChar w:fldCharType="end"/>
        </w:r>
      </w:ins>
      <w:del w:id="194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5</w:delText>
        </w:r>
        <w:r w:rsidR="00797ABA" w:rsidDel="00F60485">
          <w:rPr>
            <w:noProof/>
          </w:rPr>
          <w:fldChar w:fldCharType="end"/>
        </w:r>
      </w:del>
      <w:bookmarkEnd w:id="1938"/>
      <w:r w:rsidRPr="004D75CD">
        <w:t xml:space="preserve"> </w:t>
      </w:r>
      <w:bookmarkStart w:id="1946" w:name="_Ref74284708"/>
      <w:r w:rsidRPr="004D75CD">
        <w:t>XDS Document Registry Actor</w:t>
      </w:r>
      <w:r>
        <w:br/>
        <w:t>Identify query request type following received ITI-18 header and assort search keyword</w:t>
      </w:r>
      <w:bookmarkEnd w:id="1939"/>
      <w:bookmarkEnd w:id="1940"/>
      <w:bookmarkEnd w:id="1946"/>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1947" w:name="_MON_1681546744"/>
    <w:bookmarkEnd w:id="1947"/>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7372046" r:id="rId170"/>
        </w:object>
      </w:r>
    </w:p>
    <w:bookmarkStart w:id="1948" w:name="_MON_1681547945"/>
    <w:bookmarkEnd w:id="1948"/>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7372047"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1949" w:name="_MON_1681547970"/>
    <w:bookmarkEnd w:id="1949"/>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7372048" r:id="rId174"/>
        </w:object>
      </w:r>
    </w:p>
    <w:p w14:paraId="1329E61E" w14:textId="05514990" w:rsidR="00E205A1" w:rsidRPr="00A216E7" w:rsidRDefault="00E205A1" w:rsidP="00E205A1">
      <w:pPr>
        <w:pStyle w:val="Caption"/>
        <w:jc w:val="center"/>
        <w:rPr>
          <w:i/>
          <w:iCs/>
        </w:rPr>
      </w:pPr>
      <w:bookmarkStart w:id="1950" w:name="_Ref74284269"/>
      <w:bookmarkStart w:id="1951" w:name="_Toc74189624"/>
      <w:bookmarkStart w:id="1952" w:name="_Ref74284954"/>
      <w:r w:rsidRPr="00F1584B">
        <w:t xml:space="preserve">Figure </w:t>
      </w:r>
      <w:ins w:id="1953"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5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55" w:author="Petnathean Julled" w:date="2021-07-09T21:18:00Z">
        <w:r w:rsidR="00454CE9">
          <w:rPr>
            <w:noProof/>
          </w:rPr>
          <w:t>46</w:t>
        </w:r>
      </w:ins>
      <w:ins w:id="1956" w:author="Petnathean Julled" w:date="2021-07-09T17:21:00Z">
        <w:r w:rsidR="0064710A">
          <w:fldChar w:fldCharType="end"/>
        </w:r>
      </w:ins>
      <w:del w:id="195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6</w:delText>
        </w:r>
        <w:r w:rsidR="00797ABA" w:rsidDel="00F60485">
          <w:rPr>
            <w:noProof/>
          </w:rPr>
          <w:fldChar w:fldCharType="end"/>
        </w:r>
      </w:del>
      <w:bookmarkEnd w:id="1950"/>
      <w:r w:rsidRPr="00F1584B">
        <w:t xml:space="preserve"> </w:t>
      </w:r>
      <w:bookmarkStart w:id="1958" w:name="_Ref74284712"/>
      <w:r w:rsidRPr="00F1584B">
        <w:t>XDS Document Registry Actor</w:t>
      </w:r>
      <w:r>
        <w:br/>
        <w:t>Check for the latest document ID published in Blockchain before beginning search operation</w:t>
      </w:r>
      <w:bookmarkEnd w:id="1951"/>
      <w:bookmarkEnd w:id="1952"/>
      <w:bookmarkEnd w:id="1958"/>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1959" w:name="_MON_1681547808"/>
    <w:bookmarkEnd w:id="1959"/>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7372049" r:id="rId176"/>
        </w:object>
      </w:r>
    </w:p>
    <w:bookmarkStart w:id="1960" w:name="_MON_1681547198"/>
    <w:bookmarkEnd w:id="1960"/>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7372050"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61" w:name="_MON_1681547229"/>
    <w:bookmarkEnd w:id="1961"/>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7372051" r:id="rId180"/>
        </w:object>
      </w:r>
    </w:p>
    <w:p w14:paraId="403373B7" w14:textId="018914F7" w:rsidR="009F6BA9" w:rsidRPr="00EE6390" w:rsidRDefault="009F6BA9" w:rsidP="009F6BA9">
      <w:pPr>
        <w:pStyle w:val="Caption"/>
        <w:jc w:val="center"/>
        <w:rPr>
          <w:i/>
          <w:iCs/>
        </w:rPr>
      </w:pPr>
      <w:bookmarkStart w:id="1962" w:name="_Ref74284274"/>
      <w:bookmarkStart w:id="1963" w:name="_Toc74189625"/>
      <w:bookmarkStart w:id="1964" w:name="_Ref74284956"/>
      <w:r w:rsidRPr="00EE6390">
        <w:t xml:space="preserve">Figure </w:t>
      </w:r>
      <w:ins w:id="196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6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67" w:author="Petnathean Julled" w:date="2021-07-09T21:18:00Z">
        <w:r w:rsidR="00454CE9">
          <w:rPr>
            <w:noProof/>
          </w:rPr>
          <w:t>47</w:t>
        </w:r>
      </w:ins>
      <w:ins w:id="1968" w:author="Petnathean Julled" w:date="2021-07-09T17:21:00Z">
        <w:r w:rsidR="0064710A">
          <w:fldChar w:fldCharType="end"/>
        </w:r>
      </w:ins>
      <w:del w:id="196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7</w:delText>
        </w:r>
        <w:r w:rsidR="00797ABA" w:rsidDel="00F60485">
          <w:rPr>
            <w:noProof/>
          </w:rPr>
          <w:fldChar w:fldCharType="end"/>
        </w:r>
      </w:del>
      <w:bookmarkEnd w:id="1962"/>
      <w:r w:rsidRPr="00EE6390">
        <w:rPr>
          <w:cs/>
        </w:rPr>
        <w:t xml:space="preserve"> </w:t>
      </w:r>
      <w:bookmarkStart w:id="1970" w:name="_Ref74284717"/>
      <w:r w:rsidRPr="00EE6390">
        <w:t>XDS Document Registry Actor</w:t>
      </w:r>
      <w:r>
        <w:br/>
        <w:t>Begin search operation by sequentially check each published contract one-by-one</w:t>
      </w:r>
      <w:bookmarkEnd w:id="1963"/>
      <w:bookmarkEnd w:id="1964"/>
      <w:bookmarkEnd w:id="1970"/>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1" w:name="_MON_1681547847"/>
    <w:bookmarkEnd w:id="1971"/>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7372052"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2" w:name="_MON_1681549144"/>
    <w:bookmarkEnd w:id="1972"/>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7372053"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3" w:name="_MON_1681549172"/>
    <w:bookmarkEnd w:id="1973"/>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7372054"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4" w:name="_MON_1681549202"/>
    <w:bookmarkEnd w:id="1974"/>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7372055"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5" w:name="_MON_1681549222"/>
    <w:bookmarkEnd w:id="1975"/>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7372056" r:id="rId190"/>
        </w:object>
      </w:r>
    </w:p>
    <w:p w14:paraId="0540431F" w14:textId="7F4F5249" w:rsidR="000759DF" w:rsidRPr="00461A0E" w:rsidRDefault="000759DF" w:rsidP="000759DF">
      <w:pPr>
        <w:pStyle w:val="Caption"/>
        <w:jc w:val="center"/>
        <w:rPr>
          <w:i/>
          <w:iCs/>
        </w:rPr>
      </w:pPr>
      <w:bookmarkStart w:id="1976" w:name="_Ref74284278"/>
      <w:bookmarkStart w:id="1977" w:name="_Toc74189626"/>
      <w:bookmarkStart w:id="1978" w:name="_Ref74284959"/>
      <w:r w:rsidRPr="00461A0E">
        <w:t xml:space="preserve">Figure </w:t>
      </w:r>
      <w:ins w:id="197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8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81" w:author="Petnathean Julled" w:date="2021-07-09T21:18:00Z">
        <w:r w:rsidR="00454CE9">
          <w:rPr>
            <w:noProof/>
          </w:rPr>
          <w:t>48</w:t>
        </w:r>
      </w:ins>
      <w:ins w:id="1982" w:author="Petnathean Julled" w:date="2021-07-09T17:21:00Z">
        <w:r w:rsidR="0064710A">
          <w:fldChar w:fldCharType="end"/>
        </w:r>
      </w:ins>
      <w:del w:id="198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8</w:delText>
        </w:r>
        <w:r w:rsidR="00797ABA" w:rsidDel="00F60485">
          <w:rPr>
            <w:noProof/>
          </w:rPr>
          <w:fldChar w:fldCharType="end"/>
        </w:r>
      </w:del>
      <w:bookmarkEnd w:id="1976"/>
      <w:r w:rsidRPr="00461A0E">
        <w:t xml:space="preserve"> </w:t>
      </w:r>
      <w:bookmarkStart w:id="1984" w:name="_Ref74284722"/>
      <w:r w:rsidRPr="00461A0E">
        <w:t>XDS Document Registry Actor</w:t>
      </w:r>
      <w:r>
        <w:br/>
        <w:t>Check if value of Metadata attributes in each publish contract matched with search keyword before summarize search result.</w:t>
      </w:r>
      <w:bookmarkEnd w:id="1977"/>
      <w:bookmarkEnd w:id="1978"/>
      <w:bookmarkEnd w:id="1984"/>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1985" w:name="_MON_1681546966"/>
    <w:bookmarkEnd w:id="1985"/>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7372057" r:id="rId192"/>
        </w:object>
      </w:r>
    </w:p>
    <w:p w14:paraId="712E9945" w14:textId="77777777" w:rsidR="00D27893" w:rsidRDefault="00D27893" w:rsidP="00D27893"/>
    <w:p w14:paraId="23BAD3FE" w14:textId="77777777" w:rsidR="00D27893" w:rsidRDefault="00D27893" w:rsidP="00D27893"/>
    <w:bookmarkStart w:id="1986" w:name="_MON_1681547271"/>
    <w:bookmarkEnd w:id="1986"/>
    <w:p w14:paraId="51638EB7" w14:textId="77777777" w:rsidR="00D27893" w:rsidRDefault="00D27893" w:rsidP="000759DF">
      <w:pPr>
        <w:jc w:val="center"/>
      </w:pPr>
      <w:r>
        <w:object w:dxaOrig="9360" w:dyaOrig="6177" w14:anchorId="212FE15C">
          <v:shape id="_x0000_i1100"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7372058" r:id="rId194"/>
        </w:object>
      </w:r>
    </w:p>
    <w:p w14:paraId="0FC362EA" w14:textId="0EF7567B" w:rsidR="000759DF" w:rsidRDefault="000759DF" w:rsidP="000759DF">
      <w:pPr>
        <w:pStyle w:val="Caption"/>
        <w:jc w:val="center"/>
        <w:rPr>
          <w:i/>
          <w:iCs/>
        </w:rPr>
      </w:pPr>
      <w:bookmarkStart w:id="1987" w:name="_Ref74257951"/>
      <w:bookmarkStart w:id="1988" w:name="_Toc74189627"/>
      <w:bookmarkStart w:id="1989" w:name="_Ref74284966"/>
      <w:r w:rsidRPr="008F3066">
        <w:t xml:space="preserve">Figure </w:t>
      </w:r>
      <w:ins w:id="199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199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92" w:author="Petnathean Julled" w:date="2021-07-09T21:18:00Z">
        <w:r w:rsidR="00454CE9">
          <w:rPr>
            <w:noProof/>
          </w:rPr>
          <w:t>49</w:t>
        </w:r>
      </w:ins>
      <w:ins w:id="1993" w:author="Petnathean Julled" w:date="2021-07-09T17:21:00Z">
        <w:r w:rsidR="0064710A">
          <w:fldChar w:fldCharType="end"/>
        </w:r>
      </w:ins>
      <w:del w:id="199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9</w:delText>
        </w:r>
        <w:r w:rsidR="00797ABA" w:rsidDel="00F60485">
          <w:rPr>
            <w:noProof/>
          </w:rPr>
          <w:fldChar w:fldCharType="end"/>
        </w:r>
      </w:del>
      <w:bookmarkEnd w:id="1987"/>
      <w:r w:rsidRPr="008F3066">
        <w:t xml:space="preserve"> </w:t>
      </w:r>
      <w:bookmarkStart w:id="1995" w:name="_Ref74284733"/>
      <w:r w:rsidRPr="008F3066">
        <w:t>XDS Document Registry</w:t>
      </w:r>
      <w:r>
        <w:br/>
        <w:t>Gather search result and response back to Document Consumer Actor</w:t>
      </w:r>
      <w:bookmarkEnd w:id="1988"/>
      <w:bookmarkEnd w:id="1989"/>
      <w:bookmarkEnd w:id="1995"/>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583D425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D03468">
        <w:rPr>
          <w:rFonts w:ascii="Times New Roman" w:hAnsi="Times New Roman"/>
          <w:sz w:val="24"/>
          <w:szCs w:val="24"/>
        </w:rPr>
        <w:t>similar to</w:t>
      </w:r>
      <w:proofErr w:type="gramEnd"/>
      <w:r w:rsidR="00D03468" w:rsidRPr="00D03468">
        <w:rPr>
          <w:rFonts w:ascii="Times New Roman" w:hAnsi="Times New Roman"/>
          <w:sz w:val="24"/>
          <w:szCs w:val="24"/>
        </w:rPr>
        <w:t xml:space="preserve"> NoSQL. That means search operation will need to rely on a sequential search algorithm. The program will need to </w:t>
      </w:r>
      <w:proofErr w:type="gramStart"/>
      <w:r w:rsidR="00D03468" w:rsidRPr="00D03468">
        <w:rPr>
          <w:rFonts w:ascii="Times New Roman" w:hAnsi="Times New Roman"/>
          <w:sz w:val="24"/>
          <w:szCs w:val="24"/>
        </w:rPr>
        <w:t>take a look</w:t>
      </w:r>
      <w:proofErr w:type="gramEnd"/>
      <w:r w:rsidR="00D03468" w:rsidRPr="00D03468">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D03468">
        <w:rPr>
          <w:rFonts w:ascii="Times New Roman" w:hAnsi="Times New Roman"/>
          <w:sz w:val="24"/>
          <w:szCs w:val="24"/>
        </w:rPr>
        <w:t>all of</w:t>
      </w:r>
      <w:proofErr w:type="gramEnd"/>
      <w:r w:rsidR="00D03468" w:rsidRPr="00D03468">
        <w:rPr>
          <w:rFonts w:ascii="Times New Roman" w:hAnsi="Times New Roman"/>
          <w:sz w:val="24"/>
          <w:szCs w:val="24"/>
        </w:rPr>
        <w:t xml:space="preserve">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1996" w:name="_MON_1684892257"/>
    <w:bookmarkEnd w:id="1996"/>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7372059" r:id="rId196"/>
        </w:object>
      </w:r>
    </w:p>
    <w:p w14:paraId="337B4641" w14:textId="1692E4F9" w:rsidR="00D03468" w:rsidRPr="003E644E" w:rsidRDefault="00D03468" w:rsidP="00D03468">
      <w:pPr>
        <w:pStyle w:val="Caption"/>
        <w:spacing w:after="240"/>
        <w:jc w:val="center"/>
      </w:pPr>
      <w:bookmarkStart w:id="1997" w:name="_Ref74271315"/>
      <w:bookmarkStart w:id="1998" w:name="_Ref74284969"/>
      <w:r>
        <w:t xml:space="preserve">Figure </w:t>
      </w:r>
      <w:ins w:id="199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00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01" w:author="Petnathean Julled" w:date="2021-07-09T21:18:00Z">
        <w:r w:rsidR="00454CE9">
          <w:rPr>
            <w:noProof/>
          </w:rPr>
          <w:t>50</w:t>
        </w:r>
      </w:ins>
      <w:ins w:id="2002" w:author="Petnathean Julled" w:date="2021-07-09T17:21:00Z">
        <w:r w:rsidR="0064710A">
          <w:fldChar w:fldCharType="end"/>
        </w:r>
      </w:ins>
      <w:del w:id="200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0</w:delText>
        </w:r>
        <w:r w:rsidR="00797ABA" w:rsidDel="00F60485">
          <w:rPr>
            <w:noProof/>
          </w:rPr>
          <w:fldChar w:fldCharType="end"/>
        </w:r>
      </w:del>
      <w:bookmarkEnd w:id="1997"/>
      <w:r>
        <w:t xml:space="preserve"> </w:t>
      </w:r>
      <w:bookmarkStart w:id="2004" w:name="_Ref74284737"/>
      <w:r>
        <w:t xml:space="preserve">The pseudocode showing the process flow of </w:t>
      </w:r>
      <w:proofErr w:type="spellStart"/>
      <w:r>
        <w:t>Smartcontract</w:t>
      </w:r>
      <w:proofErr w:type="spellEnd"/>
      <w:r>
        <w:t xml:space="preserve"> function related to Document Search</w:t>
      </w:r>
      <w:bookmarkEnd w:id="1998"/>
      <w:bookmarkEnd w:id="2004"/>
    </w:p>
    <w:bookmarkStart w:id="2005" w:name="_MON_1684892052"/>
    <w:bookmarkEnd w:id="2005"/>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7372060" r:id="rId198"/>
        </w:object>
      </w:r>
    </w:p>
    <w:p w14:paraId="4DF7531D" w14:textId="18698897" w:rsidR="004809CD" w:rsidRDefault="004809CD" w:rsidP="004809CD">
      <w:pPr>
        <w:pStyle w:val="Caption"/>
        <w:jc w:val="center"/>
      </w:pPr>
      <w:bookmarkStart w:id="2006" w:name="_Ref74271325"/>
      <w:bookmarkStart w:id="2007" w:name="_Ref74284971"/>
      <w:r>
        <w:t xml:space="preserve">Figure </w:t>
      </w:r>
      <w:ins w:id="200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00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10" w:author="Petnathean Julled" w:date="2021-07-09T21:18:00Z">
        <w:r w:rsidR="00454CE9">
          <w:rPr>
            <w:noProof/>
          </w:rPr>
          <w:t>51</w:t>
        </w:r>
      </w:ins>
      <w:ins w:id="2011" w:author="Petnathean Julled" w:date="2021-07-09T17:21:00Z">
        <w:r w:rsidR="0064710A">
          <w:fldChar w:fldCharType="end"/>
        </w:r>
      </w:ins>
      <w:del w:id="201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1</w:delText>
        </w:r>
        <w:r w:rsidR="00797ABA" w:rsidDel="00F60485">
          <w:rPr>
            <w:noProof/>
          </w:rPr>
          <w:fldChar w:fldCharType="end"/>
        </w:r>
      </w:del>
      <w:bookmarkEnd w:id="2006"/>
      <w:r>
        <w:t xml:space="preserve"> </w:t>
      </w:r>
      <w:bookmarkStart w:id="2013" w:name="_Ref74284740"/>
      <w:r>
        <w:t xml:space="preserve">Solidity Code Snippet of </w:t>
      </w:r>
      <w:proofErr w:type="spellStart"/>
      <w:r>
        <w:t>Smartcontract</w:t>
      </w:r>
      <w:bookmarkEnd w:id="2007"/>
      <w:bookmarkEnd w:id="2013"/>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37F7DE28" w:rsidR="0084619E" w:rsidRDefault="00A34155" w:rsidP="0084619E">
      <w:pPr>
        <w:pStyle w:val="Heading2"/>
        <w:rPr>
          <w:ins w:id="2014" w:author="Petnathean Julled" w:date="2021-07-03T00:13:00Z"/>
        </w:rPr>
      </w:pPr>
      <w:bookmarkStart w:id="2015" w:name="CHAPTERIV_43"/>
      <w:r>
        <w:lastRenderedPageBreak/>
        <w:t xml:space="preserve">4.3 </w:t>
      </w:r>
      <w:r w:rsidR="00137E57">
        <w:t xml:space="preserve">Experimental </w:t>
      </w:r>
      <w:del w:id="2016" w:author="Petnathean Julled" w:date="2021-07-03T00:14:00Z">
        <w:r w:rsidR="00137E57" w:rsidDel="007F0F22">
          <w:delText>s</w:delText>
        </w:r>
      </w:del>
      <w:ins w:id="2017" w:author="Petnathean Julled" w:date="2021-07-03T00:22:00Z">
        <w:r w:rsidR="007E0061">
          <w:t>S</w:t>
        </w:r>
      </w:ins>
      <w:r w:rsidR="00137E57">
        <w:t>etup</w:t>
      </w:r>
    </w:p>
    <w:bookmarkEnd w:id="2015"/>
    <w:p w14:paraId="2C0ED819" w14:textId="1A914D7D" w:rsidR="007F0F22" w:rsidDel="000C7FB6" w:rsidRDefault="007F0F22" w:rsidP="00E94983">
      <w:pPr>
        <w:spacing w:line="360" w:lineRule="auto"/>
        <w:jc w:val="thaiDistribute"/>
        <w:rPr>
          <w:del w:id="2018" w:author="Petnathean Julled" w:date="2021-07-04T20:35:00Z"/>
        </w:rPr>
      </w:pPr>
    </w:p>
    <w:p w14:paraId="1D532317" w14:textId="2D0B1B14" w:rsidR="0004236C" w:rsidRPr="00965406" w:rsidDel="00965406" w:rsidRDefault="00965406">
      <w:pPr>
        <w:spacing w:line="360" w:lineRule="auto"/>
        <w:jc w:val="thaiDistribute"/>
        <w:rPr>
          <w:del w:id="2019" w:author="Petnathean Julled" w:date="2021-07-09T17:59:00Z"/>
          <w:rPrChange w:id="2020" w:author="Petnathean Julled" w:date="2021-07-09T17:59:00Z">
            <w:rPr>
              <w:del w:id="2021" w:author="Petnathean Julled" w:date="2021-07-09T17:59:00Z"/>
              <w:color w:val="FF0000"/>
            </w:rPr>
          </w:rPrChange>
        </w:rPr>
      </w:pPr>
      <w:ins w:id="2022" w:author="Petnathean Julled" w:date="2021-07-09T17:52:00Z">
        <w:r>
          <w:rPr>
            <w:color w:val="FF0000"/>
          </w:rPr>
          <w:tab/>
        </w:r>
      </w:ins>
      <w:del w:id="2023" w:author="Petnathean Julled" w:date="2021-07-09T17:52:00Z">
        <w:r w:rsidR="00A109DB" w:rsidRPr="00965406" w:rsidDel="00965406">
          <w:rPr>
            <w:rPrChange w:id="2024" w:author="Petnathean Julled" w:date="2021-07-09T17:59:00Z">
              <w:rPr>
                <w:color w:val="FF0000"/>
              </w:rPr>
            </w:rPrChange>
          </w:rPr>
          <w:tab/>
        </w:r>
      </w:del>
      <w:ins w:id="2025" w:author="Petnathean Julled" w:date="2021-07-09T17:59:00Z">
        <w:r w:rsidRPr="00965406">
          <w:rPr>
            <w:rPrChange w:id="2026" w:author="Petnathean Julled" w:date="2021-07-09T17:59:00Z">
              <w:rPr>
                <w:color w:val="FF0000"/>
              </w:rPr>
            </w:rPrChange>
          </w:rPr>
          <w:t>The goal of the experiment is to test the functionalities and the performance of each major process resulting from the implementation including Document Register and Document Search (Document Query) 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w:t>
        </w:r>
      </w:ins>
      <w:del w:id="2027" w:author="Petnathean Julled" w:date="2021-07-09T17:59:00Z">
        <w:r w:rsidR="006F1488" w:rsidRPr="00965406" w:rsidDel="00965406">
          <w:delTex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delText>
        </w:r>
      </w:del>
    </w:p>
    <w:p w14:paraId="1E1A9813" w14:textId="77777777" w:rsidR="00965406" w:rsidRPr="007014D0" w:rsidRDefault="00965406" w:rsidP="005E2A00">
      <w:pPr>
        <w:spacing w:line="360" w:lineRule="auto"/>
        <w:jc w:val="thaiDistribute"/>
        <w:rPr>
          <w:ins w:id="2028" w:author="Petnathean Julled" w:date="2021-07-09T17:59:00Z"/>
        </w:rPr>
      </w:pPr>
    </w:p>
    <w:p w14:paraId="0B7B8968" w14:textId="4D4B184E" w:rsidR="0004236C" w:rsidDel="00B70982" w:rsidRDefault="006F1488">
      <w:pPr>
        <w:spacing w:line="360" w:lineRule="auto"/>
        <w:jc w:val="thaiDistribute"/>
        <w:rPr>
          <w:del w:id="2029" w:author="Petnathean Julled" w:date="2021-07-09T18:16:00Z"/>
          <w:rFonts w:cstheme="minorBidi"/>
        </w:rPr>
      </w:pPr>
      <w:del w:id="2030" w:author="Petnathean Julled" w:date="2021-07-09T18:19:00Z">
        <w:r w:rsidDel="00AF3779">
          <w:rPr>
            <w:rFonts w:cstheme="minorBidi"/>
          </w:rPr>
          <w:tab/>
        </w:r>
      </w:del>
      <w:del w:id="2031" w:author="Petnathean Julled" w:date="2021-07-09T18:16:00Z">
        <w:r w:rsidRPr="006F1488" w:rsidDel="00B70982">
          <w:rPr>
            <w:rFonts w:cstheme="minorBidi"/>
          </w:rPr>
          <w:delTex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delText>
        </w:r>
      </w:del>
    </w:p>
    <w:p w14:paraId="6AE97020" w14:textId="63A995F2" w:rsidR="006F1488" w:rsidRDefault="006F1488">
      <w:pPr>
        <w:spacing w:line="360" w:lineRule="auto"/>
        <w:jc w:val="thaiDistribute"/>
        <w:rPr>
          <w:rFonts w:cstheme="minorBidi"/>
        </w:rPr>
        <w:pPrChange w:id="2032" w:author="Petnathean Julled" w:date="2021-07-04T05:49:00Z">
          <w:pPr>
            <w:spacing w:line="360" w:lineRule="auto"/>
          </w:pPr>
        </w:pPrChange>
      </w:pPr>
      <w:r>
        <w:rPr>
          <w:rFonts w:cstheme="minorBidi"/>
        </w:rPr>
        <w:tab/>
      </w:r>
      <w:r w:rsidRPr="006F1488">
        <w:rPr>
          <w:rFonts w:cstheme="minorBidi"/>
        </w:rPr>
        <w:t>As mentioned in Section 4.1.1, the environment of the test machine is running on Linux Ubuntu (64-bit) version 18.10 with 8 GB RAM and 100 GB storage dynamically shared from the host machine.</w:t>
      </w:r>
    </w:p>
    <w:p w14:paraId="7BEA56E0" w14:textId="54F043AC" w:rsidR="006F1488" w:rsidRDefault="006F1488">
      <w:pPr>
        <w:spacing w:line="360" w:lineRule="auto"/>
        <w:jc w:val="thaiDistribute"/>
        <w:rPr>
          <w:ins w:id="2033" w:author="Petnathean Julled" w:date="2021-07-09T18:19:00Z"/>
          <w:rFonts w:cstheme="minorBidi"/>
        </w:rPr>
      </w:pPr>
      <w:r>
        <w:rPr>
          <w:rFonts w:cstheme="minorBidi"/>
        </w:rPr>
        <w:tab/>
      </w:r>
      <w:r w:rsidRPr="006F1488">
        <w:rPr>
          <w:rFonts w:cstheme="minorBidi"/>
        </w:rPr>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ins w:id="2034" w:author="Petnathean Julled" w:date="2021-07-09T18:18:00Z">
        <w:r w:rsidR="00996747">
          <w:rPr>
            <w:rFonts w:cstheme="minorBidi"/>
          </w:rPr>
          <w:t xml:space="preserve"> (refer as “1</w:t>
        </w:r>
        <w:r w:rsidR="00996747" w:rsidRPr="00996747">
          <w:rPr>
            <w:rFonts w:cstheme="minorBidi"/>
            <w:vertAlign w:val="superscript"/>
            <w:rPrChange w:id="2035" w:author="Petnathean Julled" w:date="2021-07-09T18:18:00Z">
              <w:rPr>
                <w:rFonts w:cstheme="minorBidi"/>
              </w:rPr>
            </w:rPrChange>
          </w:rPr>
          <w:t>st</w:t>
        </w:r>
        <w:r w:rsidR="00996747">
          <w:rPr>
            <w:rFonts w:cstheme="minorBidi"/>
          </w:rPr>
          <w:t xml:space="preserve"> Node”)</w:t>
        </w:r>
      </w:ins>
      <w:r w:rsidRPr="006F1488">
        <w:rPr>
          <w:rFonts w:cstheme="minorBidi"/>
        </w:rPr>
        <w:t>.</w:t>
      </w:r>
    </w:p>
    <w:p w14:paraId="2061076F" w14:textId="45E658D4" w:rsidR="00AF3779" w:rsidRDefault="00AF3779">
      <w:pPr>
        <w:spacing w:line="360" w:lineRule="auto"/>
        <w:jc w:val="thaiDistribute"/>
        <w:rPr>
          <w:rFonts w:cstheme="minorBidi"/>
        </w:rPr>
        <w:pPrChange w:id="2036" w:author="Petnathean Julled" w:date="2021-07-04T05:49:00Z">
          <w:pPr>
            <w:spacing w:line="360" w:lineRule="auto"/>
          </w:pPr>
        </w:pPrChange>
      </w:pPr>
      <w:ins w:id="2037" w:author="Petnathean Julled" w:date="2021-07-09T18:19:00Z">
        <w:r>
          <w:rPr>
            <w:rFonts w:cstheme="minorBidi"/>
          </w:rPr>
          <w:tab/>
        </w:r>
        <w:r w:rsidRPr="00B70982">
          <w:rPr>
            <w:rFonts w:cstheme="minorBidi"/>
          </w:rPr>
          <w:t>To indicate that the implementation has the compatibility to operate with XDS Actors in a common XDS system, we created transaction samples based on the example provided by the IHE ITI framework. The metadata attributes named "</w:t>
        </w:r>
        <w:proofErr w:type="spellStart"/>
        <w:r w:rsidRPr="00B70982">
          <w:rPr>
            <w:rFonts w:cstheme="minorBidi"/>
          </w:rPr>
          <w:t>DocumentEntry.patientId</w:t>
        </w:r>
        <w:proofErr w:type="spellEnd"/>
        <w:r w:rsidRPr="00B70982">
          <w:rPr>
            <w:rFonts w:cstheme="minorBidi"/>
          </w:rPr>
          <w:t>" and "</w:t>
        </w:r>
        <w:proofErr w:type="spellStart"/>
        <w:r w:rsidRPr="00B70982">
          <w:rPr>
            <w:rFonts w:cstheme="minorBidi"/>
          </w:rPr>
          <w:t>DocumentEntry.availabilityStatus</w:t>
        </w:r>
        <w:proofErr w:type="spellEnd"/>
        <w:r w:rsidRPr="00B70982">
          <w:rPr>
            <w:rFonts w:cstheme="minorBidi"/>
          </w:rPr>
          <w:t xml:space="preserve">" have been modified varied in each transaction for the test. Transaction samples provided by the framework are including ITI-42 Register Document Set-b transaction, ITI-18 Registry Stored Query transaction and its corresponding response transaction. </w:t>
        </w:r>
      </w:ins>
      <w:ins w:id="2038" w:author="Petnathean Julled" w:date="2021-07-09T19:47:00Z">
        <w:r w:rsidR="00A068D5" w:rsidRPr="00A068D5">
          <w:rPr>
            <w:rFonts w:cstheme="minorBidi"/>
          </w:rPr>
          <w:t xml:space="preserve">There are ten transactions created for the experiment as test samples. </w:t>
        </w:r>
        <w:r w:rsidR="00A068D5">
          <w:rPr>
            <w:rFonts w:cstheme="minorBidi"/>
          </w:rPr>
          <w:fldChar w:fldCharType="begin"/>
        </w:r>
        <w:r w:rsidR="00A068D5">
          <w:rPr>
            <w:rFonts w:cstheme="minorBidi"/>
          </w:rPr>
          <w:instrText xml:space="preserve"> REF _Ref76752486 \h </w:instrText>
        </w:r>
      </w:ins>
      <w:r w:rsidR="00A068D5">
        <w:rPr>
          <w:rFonts w:cstheme="minorBidi"/>
        </w:rPr>
      </w:r>
      <w:r w:rsidR="00A068D5">
        <w:rPr>
          <w:rFonts w:cstheme="minorBidi"/>
        </w:rPr>
        <w:fldChar w:fldCharType="separate"/>
      </w:r>
      <w:ins w:id="2039" w:author="Petnathean Julled" w:date="2021-07-09T21:18:00Z">
        <w:r w:rsidR="00454CE9">
          <w:t xml:space="preserve">Figure </w:t>
        </w:r>
        <w:r w:rsidR="00454CE9">
          <w:rPr>
            <w:noProof/>
          </w:rPr>
          <w:t>4</w:t>
        </w:r>
        <w:r w:rsidR="00454CE9">
          <w:noBreakHyphen/>
        </w:r>
        <w:r w:rsidR="00454CE9">
          <w:rPr>
            <w:noProof/>
          </w:rPr>
          <w:t>52</w:t>
        </w:r>
      </w:ins>
      <w:ins w:id="2040" w:author="Petnathean Julled" w:date="2021-07-09T19:47:00Z">
        <w:r w:rsidR="00A068D5">
          <w:rPr>
            <w:rFonts w:cstheme="minorBidi"/>
          </w:rPr>
          <w:fldChar w:fldCharType="end"/>
        </w:r>
        <w:r w:rsidR="00A068D5" w:rsidRPr="00A068D5">
          <w:rPr>
            <w:rFonts w:cstheme="minorBidi"/>
          </w:rPr>
          <w:t xml:space="preserve"> and </w:t>
        </w:r>
        <w:r w:rsidR="00A068D5">
          <w:rPr>
            <w:rFonts w:cstheme="minorBidi"/>
          </w:rPr>
          <w:fldChar w:fldCharType="begin"/>
        </w:r>
        <w:r w:rsidR="00A068D5">
          <w:rPr>
            <w:rFonts w:cstheme="minorBidi"/>
          </w:rPr>
          <w:instrText xml:space="preserve"> REF _Ref76752492 \h </w:instrText>
        </w:r>
      </w:ins>
      <w:r w:rsidR="00A068D5">
        <w:rPr>
          <w:rFonts w:cstheme="minorBidi"/>
        </w:rPr>
      </w:r>
      <w:r w:rsidR="00A068D5">
        <w:rPr>
          <w:rFonts w:cstheme="minorBidi"/>
        </w:rPr>
        <w:fldChar w:fldCharType="separate"/>
      </w:r>
      <w:ins w:id="2041" w:author="Petnathean Julled" w:date="2021-07-09T21:18:00Z">
        <w:r w:rsidR="00454CE9">
          <w:t xml:space="preserve">Figure </w:t>
        </w:r>
        <w:r w:rsidR="00454CE9">
          <w:rPr>
            <w:noProof/>
          </w:rPr>
          <w:t>4</w:t>
        </w:r>
        <w:r w:rsidR="00454CE9">
          <w:noBreakHyphen/>
        </w:r>
        <w:r w:rsidR="00454CE9">
          <w:rPr>
            <w:noProof/>
          </w:rPr>
          <w:t>53</w:t>
        </w:r>
      </w:ins>
      <w:ins w:id="2042" w:author="Petnathean Julled" w:date="2021-07-09T19:47:00Z">
        <w:r w:rsidR="00A068D5">
          <w:rPr>
            <w:rFonts w:cstheme="minorBidi"/>
          </w:rPr>
          <w:fldChar w:fldCharType="end"/>
        </w:r>
        <w:r w:rsidR="00A068D5" w:rsidRPr="00A068D5">
          <w:rPr>
            <w:rFonts w:cstheme="minorBidi"/>
          </w:rPr>
          <w:t xml:space="preserve"> show an example of the mockup transaction created for the experiment and its full content can be further inspected in the Appendix Section.</w:t>
        </w:r>
        <w:r w:rsidR="00A068D5">
          <w:rPr>
            <w:rFonts w:cstheme="minorBidi"/>
          </w:rPr>
          <w:t xml:space="preserve"> </w:t>
        </w:r>
      </w:ins>
      <w:ins w:id="2043" w:author="Petnathean Julled" w:date="2021-07-09T18:19:00Z">
        <w:r w:rsidRPr="00B70982">
          <w:rPr>
            <w:rFonts w:cstheme="minorBidi"/>
          </w:rPr>
          <w:t>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ins>
    </w:p>
    <w:p w14:paraId="6C2A1E1B" w14:textId="0E13275E" w:rsidR="006F1488" w:rsidRPr="00AF3779" w:rsidDel="009E0F31" w:rsidRDefault="006F1488" w:rsidP="00437758">
      <w:pPr>
        <w:spacing w:line="360" w:lineRule="auto"/>
        <w:jc w:val="thaiDistribute"/>
        <w:rPr>
          <w:del w:id="2044" w:author="Petnathean Julled" w:date="2021-07-03T00:15:00Z"/>
          <w:rFonts w:cstheme="minorBidi"/>
          <w:color w:val="FF0000"/>
          <w:rPrChange w:id="2045" w:author="Petnathean Julled" w:date="2021-07-09T18:19:00Z">
            <w:rPr>
              <w:del w:id="2046" w:author="Petnathean Julled" w:date="2021-07-03T00:15:00Z"/>
              <w:rFonts w:cstheme="minorBidi"/>
            </w:rPr>
          </w:rPrChange>
        </w:rPr>
      </w:pPr>
      <w:del w:id="2047" w:author="Petnathean Julled" w:date="2021-07-09T19:47:00Z">
        <w:r w:rsidDel="00A068D5">
          <w:rPr>
            <w:rFonts w:cstheme="minorBidi"/>
          </w:rPr>
          <w:tab/>
        </w:r>
        <w:r w:rsidRPr="00AF3779" w:rsidDel="00A068D5">
          <w:rPr>
            <w:rFonts w:cstheme="minorBidi"/>
            <w:color w:val="FF0000"/>
            <w:rPrChange w:id="2048" w:author="Petnathean Julled" w:date="2021-07-09T18:19:00Z">
              <w:rPr>
                <w:rFonts w:cstheme="minorBidi"/>
              </w:rPr>
            </w:rPrChange>
          </w:rPr>
          <w:delTex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delText>
        </w:r>
        <w:r w:rsidR="000408E7" w:rsidRPr="00AF3779" w:rsidDel="00A068D5">
          <w:rPr>
            <w:rFonts w:cstheme="minorBidi"/>
            <w:color w:val="FF0000"/>
            <w:rPrChange w:id="2049" w:author="Petnathean Julled" w:date="2021-07-09T18:19:00Z">
              <w:rPr>
                <w:rFonts w:cstheme="minorBidi"/>
              </w:rPr>
            </w:rPrChange>
          </w:rPr>
          <w:delText xml:space="preserve"> </w:delText>
        </w:r>
        <w:r w:rsidR="002405F8" w:rsidRPr="00AF3779" w:rsidDel="00A068D5">
          <w:rPr>
            <w:rFonts w:cstheme="minorBidi"/>
            <w:color w:val="FF0000"/>
            <w:rPrChange w:id="2050" w:author="Petnathean Julled" w:date="2021-07-09T18:19:00Z">
              <w:rPr>
                <w:rFonts w:cstheme="minorBidi"/>
              </w:rPr>
            </w:rPrChange>
          </w:rPr>
          <w:fldChar w:fldCharType="begin"/>
        </w:r>
        <w:r w:rsidR="002405F8" w:rsidRPr="00AF3779" w:rsidDel="00A068D5">
          <w:rPr>
            <w:rFonts w:cstheme="minorBidi"/>
            <w:color w:val="FF0000"/>
            <w:rPrChange w:id="2051" w:author="Petnathean Julled" w:date="2021-07-09T18:19:00Z">
              <w:rPr>
                <w:rFonts w:cstheme="minorBidi"/>
              </w:rPr>
            </w:rPrChange>
          </w:rPr>
          <w:delInstrText xml:space="preserve"> REF _Ref74279169 \h </w:delInstrText>
        </w:r>
        <w:r w:rsidR="00E94983" w:rsidRPr="00AF3779" w:rsidDel="00A068D5">
          <w:rPr>
            <w:rFonts w:cstheme="minorBidi"/>
            <w:color w:val="FF0000"/>
            <w:rPrChange w:id="2052" w:author="Petnathean Julled" w:date="2021-07-09T18:19:00Z">
              <w:rPr>
                <w:rFonts w:cstheme="minorBidi"/>
              </w:rPr>
            </w:rPrChange>
          </w:rPr>
          <w:delInstrText xml:space="preserve"> \* MERGEFORMAT </w:delInstrText>
        </w:r>
        <w:r w:rsidR="002405F8" w:rsidRPr="00AF3779" w:rsidDel="00A068D5">
          <w:rPr>
            <w:rFonts w:cstheme="minorBidi"/>
            <w:color w:val="FF0000"/>
            <w:rPrChange w:id="2053" w:author="Petnathean Julled" w:date="2021-07-09T18:19:00Z">
              <w:rPr>
                <w:rFonts w:cstheme="minorBidi"/>
                <w:color w:val="FF0000"/>
              </w:rPr>
            </w:rPrChange>
          </w:rPr>
        </w:r>
        <w:r w:rsidR="002405F8" w:rsidRPr="00AF3779" w:rsidDel="00A068D5">
          <w:rPr>
            <w:rFonts w:cstheme="minorBidi"/>
            <w:color w:val="FF0000"/>
            <w:rPrChange w:id="2054" w:author="Petnathean Julled" w:date="2021-07-09T18:19:00Z">
              <w:rPr>
                <w:rFonts w:cstheme="minorBidi"/>
              </w:rPr>
            </w:rPrChange>
          </w:rPr>
          <w:fldChar w:fldCharType="separate"/>
        </w:r>
        <w:r w:rsidR="00437758" w:rsidRPr="00AF3779" w:rsidDel="00A068D5">
          <w:rPr>
            <w:color w:val="FF0000"/>
            <w:rPrChange w:id="2055" w:author="Petnathean Julled" w:date="2021-07-09T18:19:00Z">
              <w:rPr/>
            </w:rPrChange>
          </w:rPr>
          <w:delText xml:space="preserve">Figure </w:delText>
        </w:r>
        <w:r w:rsidR="00437758" w:rsidRPr="00AF3779" w:rsidDel="00A068D5">
          <w:rPr>
            <w:noProof/>
            <w:color w:val="FF0000"/>
            <w:rPrChange w:id="2056" w:author="Petnathean Julled" w:date="2021-07-09T18:19:00Z">
              <w:rPr>
                <w:noProof/>
              </w:rPr>
            </w:rPrChange>
          </w:rPr>
          <w:delText>4</w:delText>
        </w:r>
        <w:r w:rsidR="00437758" w:rsidRPr="00AF3779" w:rsidDel="00A068D5">
          <w:rPr>
            <w:noProof/>
            <w:color w:val="FF0000"/>
            <w:rPrChange w:id="2057" w:author="Petnathean Julled" w:date="2021-07-09T18:19:00Z">
              <w:rPr>
                <w:noProof/>
              </w:rPr>
            </w:rPrChange>
          </w:rPr>
          <w:noBreakHyphen/>
          <w:delText>52</w:delText>
        </w:r>
        <w:r w:rsidR="002405F8" w:rsidRPr="00AF3779" w:rsidDel="00A068D5">
          <w:rPr>
            <w:rFonts w:cstheme="minorBidi"/>
            <w:color w:val="FF0000"/>
            <w:rPrChange w:id="2058" w:author="Petnathean Julled" w:date="2021-07-09T18:19:00Z">
              <w:rPr>
                <w:rFonts w:cstheme="minorBidi"/>
              </w:rPr>
            </w:rPrChange>
          </w:rPr>
          <w:fldChar w:fldCharType="end"/>
        </w:r>
        <w:r w:rsidR="000408E7" w:rsidRPr="00AF3779" w:rsidDel="00A068D5">
          <w:rPr>
            <w:rFonts w:cstheme="minorBidi"/>
            <w:color w:val="FF0000"/>
            <w:rPrChange w:id="2059" w:author="Petnathean Julled" w:date="2021-07-09T18:19:00Z">
              <w:rPr>
                <w:rFonts w:cstheme="minorBidi"/>
              </w:rPr>
            </w:rPrChange>
          </w:rPr>
          <w:delText xml:space="preserve"> </w:delText>
        </w:r>
        <w:r w:rsidR="006644C7" w:rsidRPr="00AF3779" w:rsidDel="00A068D5">
          <w:rPr>
            <w:rFonts w:cstheme="minorBidi"/>
            <w:color w:val="FF0000"/>
            <w:rPrChange w:id="2060" w:author="Petnathean Julled" w:date="2021-07-09T18:19:00Z">
              <w:rPr>
                <w:rFonts w:cstheme="minorBidi"/>
              </w:rPr>
            </w:rPrChange>
          </w:rPr>
          <w:delText xml:space="preserve">and </w:delText>
        </w:r>
        <w:r w:rsidR="006644C7" w:rsidRPr="00AF3779" w:rsidDel="00A068D5">
          <w:rPr>
            <w:rFonts w:cstheme="minorBidi"/>
            <w:color w:val="FF0000"/>
            <w:rPrChange w:id="2061" w:author="Petnathean Julled" w:date="2021-07-09T18:19:00Z">
              <w:rPr>
                <w:rFonts w:cstheme="minorBidi"/>
              </w:rPr>
            </w:rPrChange>
          </w:rPr>
          <w:fldChar w:fldCharType="begin"/>
        </w:r>
        <w:r w:rsidR="006644C7" w:rsidRPr="00AF3779" w:rsidDel="00A068D5">
          <w:rPr>
            <w:rFonts w:cstheme="minorBidi"/>
            <w:color w:val="FF0000"/>
            <w:rPrChange w:id="2062" w:author="Petnathean Julled" w:date="2021-07-09T18:19:00Z">
              <w:rPr>
                <w:rFonts w:cstheme="minorBidi"/>
              </w:rPr>
            </w:rPrChange>
          </w:rPr>
          <w:delInstrText xml:space="preserve"> REF _Ref74279421 \h </w:delInstrText>
        </w:r>
        <w:r w:rsidR="00E94983" w:rsidRPr="00AF3779" w:rsidDel="00A068D5">
          <w:rPr>
            <w:rFonts w:cstheme="minorBidi"/>
            <w:color w:val="FF0000"/>
            <w:rPrChange w:id="2063" w:author="Petnathean Julled" w:date="2021-07-09T18:19:00Z">
              <w:rPr>
                <w:rFonts w:cstheme="minorBidi"/>
              </w:rPr>
            </w:rPrChange>
          </w:rPr>
          <w:delInstrText xml:space="preserve"> \* MERGEFORMAT </w:delInstrText>
        </w:r>
        <w:r w:rsidR="006644C7" w:rsidRPr="00AF3779" w:rsidDel="00A068D5">
          <w:rPr>
            <w:rFonts w:cstheme="minorBidi"/>
            <w:color w:val="FF0000"/>
            <w:rPrChange w:id="2064" w:author="Petnathean Julled" w:date="2021-07-09T18:19:00Z">
              <w:rPr>
                <w:rFonts w:cstheme="minorBidi"/>
                <w:color w:val="FF0000"/>
              </w:rPr>
            </w:rPrChange>
          </w:rPr>
        </w:r>
        <w:r w:rsidR="006644C7" w:rsidRPr="00AF3779" w:rsidDel="00A068D5">
          <w:rPr>
            <w:rFonts w:cstheme="minorBidi"/>
            <w:color w:val="FF0000"/>
            <w:rPrChange w:id="2065" w:author="Petnathean Julled" w:date="2021-07-09T18:19:00Z">
              <w:rPr>
                <w:rFonts w:cstheme="minorBidi"/>
              </w:rPr>
            </w:rPrChange>
          </w:rPr>
          <w:fldChar w:fldCharType="separate"/>
        </w:r>
        <w:r w:rsidR="00437758" w:rsidRPr="00AF3779" w:rsidDel="00A068D5">
          <w:rPr>
            <w:color w:val="FF0000"/>
            <w:rPrChange w:id="2066" w:author="Petnathean Julled" w:date="2021-07-09T18:19:00Z">
              <w:rPr/>
            </w:rPrChange>
          </w:rPr>
          <w:delText xml:space="preserve">Figure </w:delText>
        </w:r>
        <w:r w:rsidR="00437758" w:rsidRPr="00AF3779" w:rsidDel="00A068D5">
          <w:rPr>
            <w:noProof/>
            <w:color w:val="FF0000"/>
            <w:rPrChange w:id="2067" w:author="Petnathean Julled" w:date="2021-07-09T18:19:00Z">
              <w:rPr>
                <w:noProof/>
              </w:rPr>
            </w:rPrChange>
          </w:rPr>
          <w:delText>4</w:delText>
        </w:r>
        <w:r w:rsidR="00437758" w:rsidRPr="00AF3779" w:rsidDel="00A068D5">
          <w:rPr>
            <w:noProof/>
            <w:color w:val="FF0000"/>
            <w:rPrChange w:id="2068" w:author="Petnathean Julled" w:date="2021-07-09T18:19:00Z">
              <w:rPr>
                <w:noProof/>
              </w:rPr>
            </w:rPrChange>
          </w:rPr>
          <w:noBreakHyphen/>
          <w:delText>53</w:delText>
        </w:r>
        <w:r w:rsidR="006644C7" w:rsidRPr="00AF3779" w:rsidDel="00A068D5">
          <w:rPr>
            <w:rFonts w:cstheme="minorBidi"/>
            <w:color w:val="FF0000"/>
            <w:rPrChange w:id="2069" w:author="Petnathean Julled" w:date="2021-07-09T18:19:00Z">
              <w:rPr>
                <w:rFonts w:cstheme="minorBidi"/>
              </w:rPr>
            </w:rPrChange>
          </w:rPr>
          <w:fldChar w:fldCharType="end"/>
        </w:r>
        <w:r w:rsidR="006644C7" w:rsidRPr="00AF3779" w:rsidDel="00A068D5">
          <w:rPr>
            <w:rFonts w:cstheme="minorBidi"/>
            <w:color w:val="FF0000"/>
            <w:rPrChange w:id="2070" w:author="Petnathean Julled" w:date="2021-07-09T18:19:00Z">
              <w:rPr>
                <w:rFonts w:cstheme="minorBidi"/>
              </w:rPr>
            </w:rPrChange>
          </w:rPr>
          <w:delText xml:space="preserve"> </w:delText>
        </w:r>
        <w:r w:rsidR="000408E7" w:rsidRPr="00AF3779" w:rsidDel="00A068D5">
          <w:rPr>
            <w:rFonts w:cstheme="minorBidi"/>
            <w:color w:val="FF0000"/>
            <w:rPrChange w:id="2071" w:author="Petnathean Julled" w:date="2021-07-09T18:19:00Z">
              <w:rPr>
                <w:rFonts w:cstheme="minorBidi"/>
              </w:rPr>
            </w:rPrChange>
          </w:rPr>
          <w:delText>showing an example of the mockup transaction created for the experiment.</w:delText>
        </w:r>
      </w:del>
    </w:p>
    <w:p w14:paraId="4ED1E387" w14:textId="77777777" w:rsidR="002405F8" w:rsidRPr="00AF3779" w:rsidRDefault="002405F8">
      <w:pPr>
        <w:spacing w:line="360" w:lineRule="auto"/>
        <w:jc w:val="thaiDistribute"/>
        <w:rPr>
          <w:rFonts w:cstheme="minorBidi"/>
          <w:color w:val="FF0000"/>
          <w:rPrChange w:id="2072" w:author="Petnathean Julled" w:date="2021-07-09T18:19:00Z">
            <w:rPr>
              <w:rFonts w:cstheme="minorBidi"/>
            </w:rPr>
          </w:rPrChange>
        </w:rPr>
        <w:pPrChange w:id="2073" w:author="Petnathean Julled" w:date="2021-07-04T05:49:00Z">
          <w:pPr>
            <w:spacing w:line="360" w:lineRule="auto"/>
          </w:pPr>
        </w:pPrChange>
      </w:pPr>
    </w:p>
    <w:p w14:paraId="6494F3E6" w14:textId="77777777" w:rsidR="002405F8" w:rsidRDefault="00FB57F0" w:rsidP="002405F8">
      <w:pPr>
        <w:keepNext/>
        <w:spacing w:line="360" w:lineRule="auto"/>
        <w:jc w:val="center"/>
      </w:pPr>
      <w:r w:rsidRPr="00AF3779">
        <w:rPr>
          <w:color w:val="FF0000"/>
          <w:rPrChange w:id="2074" w:author="Petnathean Julled" w:date="2021-07-09T18:19:00Z">
            <w:rPr/>
          </w:rPrChange>
        </w:rP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7863F5C7" w:rsidR="00FB57F0" w:rsidRDefault="002405F8" w:rsidP="002405F8">
      <w:pPr>
        <w:pStyle w:val="Caption"/>
        <w:jc w:val="center"/>
      </w:pPr>
      <w:bookmarkStart w:id="2075" w:name="_Ref76752486"/>
      <w:bookmarkStart w:id="2076" w:name="_Ref74279169"/>
      <w:bookmarkStart w:id="2077" w:name="_Ref74284974"/>
      <w:r>
        <w:t xml:space="preserve">Figure </w:t>
      </w:r>
      <w:ins w:id="207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07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80" w:author="Petnathean Julled" w:date="2021-07-09T21:18:00Z">
        <w:r w:rsidR="00454CE9">
          <w:rPr>
            <w:noProof/>
          </w:rPr>
          <w:t>52</w:t>
        </w:r>
      </w:ins>
      <w:ins w:id="2081" w:author="Petnathean Julled" w:date="2021-07-09T17:21:00Z">
        <w:r w:rsidR="0064710A">
          <w:fldChar w:fldCharType="end"/>
        </w:r>
      </w:ins>
      <w:bookmarkEnd w:id="2075"/>
      <w:del w:id="208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2</w:delText>
        </w:r>
        <w:r w:rsidR="00797ABA" w:rsidDel="00F60485">
          <w:rPr>
            <w:noProof/>
          </w:rPr>
          <w:fldChar w:fldCharType="end"/>
        </w:r>
      </w:del>
      <w:bookmarkEnd w:id="2076"/>
      <w:r>
        <w:t xml:space="preserve"> </w:t>
      </w:r>
      <w:bookmarkStart w:id="2083" w:name="_Ref74284744"/>
      <w:r>
        <w:t>Content of mockup transaction example</w:t>
      </w:r>
      <w:bookmarkEnd w:id="2077"/>
      <w:bookmarkEnd w:id="2083"/>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2B926C31" w:rsidR="000E232A" w:rsidRDefault="000E232A" w:rsidP="000E232A">
      <w:pPr>
        <w:pStyle w:val="Caption"/>
        <w:jc w:val="center"/>
        <w:rPr>
          <w:ins w:id="2084" w:author="Petnathean Julled" w:date="2021-07-04T20:48:00Z"/>
        </w:rPr>
      </w:pPr>
      <w:bookmarkStart w:id="2085" w:name="_Ref76752492"/>
      <w:bookmarkStart w:id="2086" w:name="_Ref74279421"/>
      <w:bookmarkStart w:id="2087" w:name="_Ref74284977"/>
      <w:r>
        <w:t xml:space="preserve">Figure </w:t>
      </w:r>
      <w:ins w:id="208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08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90" w:author="Petnathean Julled" w:date="2021-07-09T21:18:00Z">
        <w:r w:rsidR="00454CE9">
          <w:rPr>
            <w:noProof/>
          </w:rPr>
          <w:t>53</w:t>
        </w:r>
      </w:ins>
      <w:ins w:id="2091" w:author="Petnathean Julled" w:date="2021-07-09T17:21:00Z">
        <w:r w:rsidR="0064710A">
          <w:fldChar w:fldCharType="end"/>
        </w:r>
      </w:ins>
      <w:bookmarkEnd w:id="2085"/>
      <w:del w:id="209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3</w:delText>
        </w:r>
        <w:r w:rsidR="00797ABA" w:rsidDel="00F60485">
          <w:rPr>
            <w:noProof/>
          </w:rPr>
          <w:fldChar w:fldCharType="end"/>
        </w:r>
      </w:del>
      <w:bookmarkEnd w:id="2086"/>
      <w:r>
        <w:t xml:space="preserve"> </w:t>
      </w:r>
      <w:bookmarkStart w:id="2093" w:name="_Ref74284747"/>
      <w:r>
        <w:t>Ten of mockup transactions generated for the experiment</w:t>
      </w:r>
      <w:bookmarkEnd w:id="2087"/>
      <w:bookmarkEnd w:id="2093"/>
    </w:p>
    <w:p w14:paraId="1CE2907B" w14:textId="3ACD8425" w:rsidR="00DC7AA2" w:rsidRDefault="00DC7AA2" w:rsidP="00DC7AA2">
      <w:pPr>
        <w:rPr>
          <w:ins w:id="2094" w:author="Petnathean Julled" w:date="2021-07-03T00:27:00Z"/>
        </w:rPr>
      </w:pPr>
    </w:p>
    <w:p w14:paraId="3E2A2CA5" w14:textId="19885011" w:rsidR="00983726" w:rsidRPr="00E927E8" w:rsidRDefault="00BA045C" w:rsidP="00BA045C">
      <w:pPr>
        <w:spacing w:line="360" w:lineRule="auto"/>
        <w:jc w:val="thaiDistribute"/>
        <w:rPr>
          <w:ins w:id="2095" w:author="Petnathean Julled" w:date="2021-07-09T20:10:00Z"/>
          <w:rPrChange w:id="2096" w:author="Petnathean Julled" w:date="2021-07-09T20:10:00Z">
            <w:rPr>
              <w:ins w:id="2097" w:author="Petnathean Julled" w:date="2021-07-09T20:10:00Z"/>
              <w:color w:val="FF0000"/>
            </w:rPr>
          </w:rPrChange>
        </w:rPr>
      </w:pPr>
      <w:ins w:id="2098" w:author="Petnathean Julled" w:date="2021-07-09T20:10:00Z">
        <w:r w:rsidRPr="00E927E8">
          <w:rPr>
            <w:rPrChange w:id="2099" w:author="Petnathean Julled" w:date="2021-07-09T20:10:00Z">
              <w:rPr>
                <w:color w:val="FF0000"/>
              </w:rPr>
            </w:rPrChange>
          </w:rPr>
          <w:tab/>
          <w:t>On the hypothesis that a changed number of active nodes will cause a change in the performance of the XDS Blockchain. To test the functionalities, the experiment performs by varying the number of nodes and test for the processing time the system required to complete the Document Register function and Document Query function. Start from the setup with seven active nodes as the reference, followed by six, five, four, three, two, and one active node for the variation.</w:t>
        </w:r>
      </w:ins>
    </w:p>
    <w:p w14:paraId="1D745D11" w14:textId="21B4CDFA" w:rsidR="00BA045C" w:rsidRPr="00E927E8" w:rsidRDefault="00BA045C" w:rsidP="00BA045C">
      <w:pPr>
        <w:spacing w:line="360" w:lineRule="auto"/>
        <w:jc w:val="thaiDistribute"/>
        <w:rPr>
          <w:ins w:id="2100" w:author="Petnathean Julled" w:date="2021-07-09T20:10:00Z"/>
          <w:rPrChange w:id="2101" w:author="Petnathean Julled" w:date="2021-07-09T20:10:00Z">
            <w:rPr>
              <w:ins w:id="2102" w:author="Petnathean Julled" w:date="2021-07-09T20:10:00Z"/>
              <w:color w:val="FF0000"/>
            </w:rPr>
          </w:rPrChange>
        </w:rPr>
      </w:pPr>
      <w:ins w:id="2103" w:author="Petnathean Julled" w:date="2021-07-09T20:10:00Z">
        <w:r w:rsidRPr="00E927E8">
          <w:rPr>
            <w:rPrChange w:id="2104" w:author="Petnathean Julled" w:date="2021-07-09T20:10:00Z">
              <w:rPr>
                <w:color w:val="FF0000"/>
              </w:rPr>
            </w:rPrChange>
          </w:rPr>
          <w:tab/>
          <w:t xml:space="preserve">It must be noted that it is possible for the case that contains an even number of nodes may cause failure in Block validation attempt due to </w:t>
        </w:r>
        <w:proofErr w:type="gramStart"/>
        <w:r w:rsidRPr="00E927E8">
          <w:rPr>
            <w:rPrChange w:id="2105" w:author="Petnathean Julled" w:date="2021-07-09T20:10:00Z">
              <w:rPr>
                <w:color w:val="FF0000"/>
              </w:rPr>
            </w:rPrChange>
          </w:rPr>
          <w:t>the majority of</w:t>
        </w:r>
        <w:proofErr w:type="gramEnd"/>
        <w:r w:rsidRPr="00E927E8">
          <w:rPr>
            <w:rPrChange w:id="2106" w:author="Petnathean Julled" w:date="2021-07-09T20:10:00Z">
              <w:rPr>
                <w:color w:val="FF0000"/>
              </w:rPr>
            </w:rPrChange>
          </w:rPr>
          <w:t xml:space="preserve"> Block approval from nodes not meet the least requirement of 2/3 of all nodes in the network. For example, if ten nodes are participating, five nodes proposed Block named 'ABC' while another five nodes proposed Block named 'CBA'. This example will result in </w:t>
        </w:r>
        <w:r w:rsidRPr="00E927E8">
          <w:rPr>
            <w:rPrChange w:id="2107" w:author="Petnathean Julled" w:date="2021-07-09T20:10:00Z">
              <w:rPr>
                <w:color w:val="FF0000"/>
              </w:rPr>
            </w:rPrChange>
          </w:rPr>
          <w:lastRenderedPageBreak/>
          <w:t>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is experiment will not cover the case due to complications in creating the 'bad actor' node that was not yet implemented with the Quorum or Ethereum platform so, it is almost impossible to create the situation that half of the participate nodes attempt to propose falsified Block for the current implementation.</w:t>
        </w:r>
      </w:ins>
    </w:p>
    <w:p w14:paraId="079207C5" w14:textId="1BB874B9" w:rsidR="00E927E8" w:rsidRDefault="00BA045C" w:rsidP="00BA045C">
      <w:pPr>
        <w:spacing w:line="360" w:lineRule="auto"/>
        <w:jc w:val="thaiDistribute"/>
        <w:rPr>
          <w:ins w:id="2108" w:author="Petnathean Julled" w:date="2021-07-09T20:11:00Z"/>
        </w:rPr>
      </w:pPr>
      <w:ins w:id="2109" w:author="Petnathean Julled" w:date="2021-07-09T20:10:00Z">
        <w:r w:rsidRPr="00E927E8">
          <w:rPr>
            <w:rPrChange w:id="2110" w:author="Petnathean Julled" w:date="2021-07-09T20:10:00Z">
              <w:rPr>
                <w:color w:val="FF0000"/>
              </w:rPr>
            </w:rPrChange>
          </w:rPr>
          <w:tab/>
          <w:t>In Quorum 7-Nodes Example, the number of active nodes was defined in the "permissioned-</w:t>
        </w:r>
        <w:proofErr w:type="spellStart"/>
        <w:proofErr w:type="gramStart"/>
        <w:r w:rsidRPr="00E927E8">
          <w:rPr>
            <w:rPrChange w:id="2111" w:author="Petnathean Julled" w:date="2021-07-09T20:10:00Z">
              <w:rPr>
                <w:color w:val="FF0000"/>
              </w:rPr>
            </w:rPrChange>
          </w:rPr>
          <w:t>nodes.json</w:t>
        </w:r>
        <w:proofErr w:type="spellEnd"/>
        <w:proofErr w:type="gramEnd"/>
        <w:r w:rsidRPr="00E927E8">
          <w:rPr>
            <w:rPrChange w:id="2112" w:author="Petnathean Julled" w:date="2021-07-09T20:10:00Z">
              <w:rPr>
                <w:color w:val="FF0000"/>
              </w:rPr>
            </w:rPrChange>
          </w:rPr>
          <w:t xml:space="preserve">" file as shown in </w:t>
        </w:r>
      </w:ins>
      <w:ins w:id="2113" w:author="Petnathean Julled" w:date="2021-07-09T20:14:00Z">
        <w:r w:rsidR="007817F4">
          <w:fldChar w:fldCharType="begin"/>
        </w:r>
        <w:r w:rsidR="007817F4">
          <w:instrText xml:space="preserve"> REF _Ref76309841 \h </w:instrText>
        </w:r>
      </w:ins>
      <w:r w:rsidR="007817F4">
        <w:fldChar w:fldCharType="separate"/>
      </w:r>
      <w:ins w:id="2114" w:author="Petnathean Julled" w:date="2021-07-09T21:18:00Z">
        <w:r w:rsidR="00454CE9">
          <w:t xml:space="preserve">Figure </w:t>
        </w:r>
        <w:r w:rsidR="00454CE9">
          <w:rPr>
            <w:noProof/>
          </w:rPr>
          <w:t>4</w:t>
        </w:r>
        <w:r w:rsidR="00454CE9">
          <w:noBreakHyphen/>
        </w:r>
        <w:r w:rsidR="00454CE9">
          <w:rPr>
            <w:noProof/>
          </w:rPr>
          <w:t>54</w:t>
        </w:r>
      </w:ins>
      <w:ins w:id="2115" w:author="Petnathean Julled" w:date="2021-07-09T20:14:00Z">
        <w:r w:rsidR="007817F4">
          <w:fldChar w:fldCharType="end"/>
        </w:r>
      </w:ins>
      <w:ins w:id="2116" w:author="Petnathean Julled" w:date="2021-07-09T20:10:00Z">
        <w:r w:rsidRPr="00E927E8">
          <w:rPr>
            <w:rPrChange w:id="2117" w:author="Petnathean Julled" w:date="2021-07-09T20:10:00Z">
              <w:rPr>
                <w:color w:val="FF0000"/>
              </w:rPr>
            </w:rPrChange>
          </w:rPr>
          <w:t>. Each active node represents by its "</w:t>
        </w:r>
        <w:proofErr w:type="spellStart"/>
        <w:r w:rsidRPr="00E927E8">
          <w:rPr>
            <w:rPrChange w:id="2118" w:author="Petnathean Julled" w:date="2021-07-09T20:10:00Z">
              <w:rPr>
                <w:color w:val="FF0000"/>
              </w:rPr>
            </w:rPrChange>
          </w:rPr>
          <w:t>enode</w:t>
        </w:r>
        <w:proofErr w:type="spellEnd"/>
        <w:r w:rsidRPr="00E927E8">
          <w:rPr>
            <w:rPrChange w:id="2119" w:author="Petnathean Julled" w:date="2021-07-09T20:10:00Z">
              <w:rPr>
                <w:color w:val="FF0000"/>
              </w:rPr>
            </w:rPrChange>
          </w:rPr>
          <w:t xml:space="preserve">" identifier number together with its communicating TCP port number as shown in </w:t>
        </w:r>
      </w:ins>
      <w:ins w:id="2120" w:author="Petnathean Julled" w:date="2021-07-09T20:14:00Z">
        <w:r w:rsidR="007817F4">
          <w:fldChar w:fldCharType="begin"/>
        </w:r>
        <w:r w:rsidR="007817F4">
          <w:instrText xml:space="preserve"> REF _Ref76309851 \h </w:instrText>
        </w:r>
      </w:ins>
      <w:r w:rsidR="007817F4">
        <w:fldChar w:fldCharType="separate"/>
      </w:r>
      <w:ins w:id="2121" w:author="Petnathean Julled" w:date="2021-07-09T21:18:00Z">
        <w:r w:rsidR="00454CE9">
          <w:t xml:space="preserve">Figure </w:t>
        </w:r>
        <w:r w:rsidR="00454CE9">
          <w:rPr>
            <w:noProof/>
          </w:rPr>
          <w:t>4</w:t>
        </w:r>
        <w:r w:rsidR="00454CE9">
          <w:noBreakHyphen/>
        </w:r>
        <w:r w:rsidR="00454CE9">
          <w:rPr>
            <w:noProof/>
          </w:rPr>
          <w:t>55</w:t>
        </w:r>
      </w:ins>
      <w:ins w:id="2122" w:author="Petnathean Julled" w:date="2021-07-09T20:14:00Z">
        <w:r w:rsidR="007817F4">
          <w:fldChar w:fldCharType="end"/>
        </w:r>
      </w:ins>
      <w:ins w:id="2123" w:author="Petnathean Julled" w:date="2021-07-09T20:10:00Z">
        <w:r w:rsidRPr="00E927E8">
          <w:rPr>
            <w:rPrChange w:id="2124" w:author="Petnathean Julled" w:date="2021-07-09T20:10:00Z">
              <w:rPr>
                <w:color w:val="FF0000"/>
              </w:rPr>
            </w:rPrChange>
          </w:rPr>
          <w:t xml:space="preserve">. The node will become inactive if its </w:t>
        </w:r>
        <w:proofErr w:type="spellStart"/>
        <w:r w:rsidRPr="00E927E8">
          <w:rPr>
            <w:rPrChange w:id="2125" w:author="Petnathean Julled" w:date="2021-07-09T20:10:00Z">
              <w:rPr>
                <w:color w:val="FF0000"/>
              </w:rPr>
            </w:rPrChange>
          </w:rPr>
          <w:t>enode</w:t>
        </w:r>
        <w:proofErr w:type="spellEnd"/>
        <w:r w:rsidRPr="00E927E8">
          <w:rPr>
            <w:rPrChange w:id="2126" w:author="Petnathean Julled" w:date="2021-07-09T20:10:00Z">
              <w:rPr>
                <w:color w:val="FF0000"/>
              </w:rPr>
            </w:rPrChange>
          </w:rPr>
          <w:t xml:space="preserve"> number was excluded from the file. That means, in each setup for a specific number of nodes, </w:t>
        </w:r>
        <w:proofErr w:type="spellStart"/>
        <w:r w:rsidRPr="00E927E8">
          <w:rPr>
            <w:rPrChange w:id="2127" w:author="Petnathean Julled" w:date="2021-07-09T20:10:00Z">
              <w:rPr>
                <w:color w:val="FF0000"/>
              </w:rPr>
            </w:rPrChange>
          </w:rPr>
          <w:t>enode</w:t>
        </w:r>
        <w:proofErr w:type="spellEnd"/>
        <w:r w:rsidRPr="00E927E8">
          <w:rPr>
            <w:rPrChange w:id="2128" w:author="Petnathean Julled" w:date="2021-07-09T20:10:00Z">
              <w:rPr>
                <w:color w:val="FF0000"/>
              </w:rPr>
            </w:rPrChange>
          </w:rPr>
          <w:t xml:space="preserve"> number of inactive nodes must be excluded from the file before initiate the 7-Nodes Blockchain network.  At the same time, the "</w:t>
        </w:r>
        <w:proofErr w:type="spellStart"/>
        <w:r w:rsidRPr="00E927E8">
          <w:rPr>
            <w:rPrChange w:id="2129" w:author="Petnathean Julled" w:date="2021-07-09T20:10:00Z">
              <w:rPr>
                <w:color w:val="FF0000"/>
              </w:rPr>
            </w:rPrChange>
          </w:rPr>
          <w:t>numNodes</w:t>
        </w:r>
        <w:proofErr w:type="spellEnd"/>
        <w:r w:rsidRPr="00E927E8">
          <w:rPr>
            <w:rPrChange w:id="2130" w:author="Petnathean Julled" w:date="2021-07-09T20:10:00Z">
              <w:rPr>
                <w:color w:val="FF0000"/>
              </w:rPr>
            </w:rPrChange>
          </w:rPr>
          <w:t xml:space="preserve">" variable value in the "istanbul-init.sh" file must be set to the specific number of active nodes (i.e., </w:t>
        </w:r>
        <w:proofErr w:type="spellStart"/>
        <w:r w:rsidRPr="00E927E8">
          <w:rPr>
            <w:rPrChange w:id="2131" w:author="Petnathean Julled" w:date="2021-07-09T20:10:00Z">
              <w:rPr>
                <w:color w:val="FF0000"/>
              </w:rPr>
            </w:rPrChange>
          </w:rPr>
          <w:t>numNodes</w:t>
        </w:r>
        <w:proofErr w:type="spellEnd"/>
        <w:r w:rsidRPr="00E927E8">
          <w:rPr>
            <w:rPrChange w:id="2132" w:author="Petnathean Julled" w:date="2021-07-09T20:10:00Z">
              <w:rPr>
                <w:color w:val="FF0000"/>
              </w:rPr>
            </w:rPrChange>
          </w:rPr>
          <w:t xml:space="preserve"> = 6 for six active nodes) as shown in </w:t>
        </w:r>
      </w:ins>
      <w:ins w:id="2133" w:author="Petnathean Julled" w:date="2021-07-09T20:14:00Z">
        <w:r w:rsidR="007817F4">
          <w:fldChar w:fldCharType="begin"/>
        </w:r>
        <w:r w:rsidR="007817F4">
          <w:instrText xml:space="preserve"> REF _Ref76319758 \h </w:instrText>
        </w:r>
      </w:ins>
      <w:r w:rsidR="007817F4">
        <w:fldChar w:fldCharType="separate"/>
      </w:r>
      <w:ins w:id="2134" w:author="Petnathean Julled" w:date="2021-07-09T21:18:00Z">
        <w:r w:rsidR="00454CE9">
          <w:t xml:space="preserve">Figure </w:t>
        </w:r>
        <w:r w:rsidR="00454CE9">
          <w:rPr>
            <w:noProof/>
          </w:rPr>
          <w:t>4</w:t>
        </w:r>
        <w:r w:rsidR="00454CE9">
          <w:noBreakHyphen/>
        </w:r>
        <w:r w:rsidR="00454CE9">
          <w:rPr>
            <w:noProof/>
          </w:rPr>
          <w:t>56</w:t>
        </w:r>
      </w:ins>
      <w:ins w:id="2135" w:author="Petnathean Julled" w:date="2021-07-09T20:14:00Z">
        <w:r w:rsidR="007817F4">
          <w:fldChar w:fldCharType="end"/>
        </w:r>
      </w:ins>
      <w:ins w:id="2136" w:author="Petnathean Julled" w:date="2021-07-09T20:10:00Z">
        <w:r w:rsidRPr="00E927E8">
          <w:rPr>
            <w:rPrChange w:id="2137" w:author="Petnathean Julled" w:date="2021-07-09T20:10:00Z">
              <w:rPr>
                <w:color w:val="FF0000"/>
              </w:rPr>
            </w:rPrChange>
          </w:rPr>
          <w:t xml:space="preserve"> to declare that there will be file directory prepared for the specified number of nodes at the initiation of the 7-Node Blockchain network. </w:t>
        </w:r>
      </w:ins>
    </w:p>
    <w:p w14:paraId="304EBE32" w14:textId="3B225D74" w:rsidR="00BA045C" w:rsidRPr="00E927E8" w:rsidRDefault="00E927E8" w:rsidP="00BA045C">
      <w:pPr>
        <w:spacing w:line="360" w:lineRule="auto"/>
        <w:jc w:val="thaiDistribute"/>
        <w:rPr>
          <w:ins w:id="2138" w:author="Petnathean Julled" w:date="2021-07-09T20:10:00Z"/>
          <w:rPrChange w:id="2139" w:author="Petnathean Julled" w:date="2021-07-09T20:10:00Z">
            <w:rPr>
              <w:ins w:id="2140" w:author="Petnathean Julled" w:date="2021-07-09T20:10:00Z"/>
              <w:color w:val="FF0000"/>
            </w:rPr>
          </w:rPrChange>
        </w:rPr>
      </w:pPr>
      <w:ins w:id="2141" w:author="Petnathean Julled" w:date="2021-07-09T20:11:00Z">
        <w:r>
          <w:tab/>
        </w:r>
      </w:ins>
      <w:ins w:id="2142" w:author="Petnathean Julled" w:date="2021-07-09T20:13:00Z">
        <w:r w:rsidRPr="00E927E8">
          <w:t>To test for the performance of the XDS Blockchain. The experiment will be further performed by triggering the Document Register function and/or the Document Query function depends on the setup using the prepared transaction samples on the setup with a specific number of nodes then measure the time the system took to finish the process.</w:t>
        </w:r>
      </w:ins>
    </w:p>
    <w:p w14:paraId="7D658659" w14:textId="66B0D68B" w:rsidR="00BA045C" w:rsidRPr="007014D0" w:rsidRDefault="00BA045C">
      <w:pPr>
        <w:spacing w:line="360" w:lineRule="auto"/>
        <w:jc w:val="thaiDistribute"/>
        <w:rPr>
          <w:ins w:id="2143" w:author="Petnathean Julled" w:date="2021-07-04T16:33:00Z"/>
        </w:rPr>
        <w:pPrChange w:id="2144" w:author="Petnathean Julled" w:date="2021-07-09T20:10:00Z">
          <w:pPr>
            <w:spacing w:after="240" w:line="360" w:lineRule="auto"/>
            <w:jc w:val="thaiDistribute"/>
          </w:pPr>
        </w:pPrChange>
      </w:pPr>
      <w:ins w:id="2145" w:author="Petnathean Julled" w:date="2021-07-09T20:10:00Z">
        <w:r w:rsidRPr="00E927E8">
          <w:rPr>
            <w:rPrChange w:id="2146" w:author="Petnathean Julled" w:date="2021-07-09T20:10:00Z">
              <w:rPr>
                <w:color w:val="FF0000"/>
              </w:rPr>
            </w:rPrChange>
          </w:rPr>
          <w:tab/>
          <w:t>Every time the configuration file was modified for a new setup, the Blockchain network must be reset and re-initiated to ensure that there is no conflict with another setup which could affect the accuracy of the experiment result.</w:t>
        </w:r>
      </w:ins>
    </w:p>
    <w:p w14:paraId="2C83C233" w14:textId="77777777" w:rsidR="00F60485" w:rsidRDefault="00F60485">
      <w:pPr>
        <w:keepNext/>
        <w:spacing w:line="360" w:lineRule="auto"/>
        <w:ind w:hanging="540"/>
        <w:jc w:val="thaiDistribute"/>
        <w:rPr>
          <w:ins w:id="2147" w:author="Petnathean Julled" w:date="2021-07-04T16:37:00Z"/>
        </w:rPr>
        <w:pPrChange w:id="2148" w:author="Petnathean Julled" w:date="2021-07-04T16:38:00Z">
          <w:pPr>
            <w:spacing w:after="240" w:line="360" w:lineRule="auto"/>
            <w:jc w:val="thaiDistribute"/>
          </w:pPr>
        </w:pPrChange>
      </w:pPr>
      <w:ins w:id="2149" w:author="Petnathean Julled" w:date="2021-07-04T16:34:00Z">
        <w:r w:rsidRPr="00F60485">
          <w:rPr>
            <w:noProof/>
          </w:rPr>
          <w:lastRenderedPageBreak/>
          <w:drawing>
            <wp:inline distT="0" distB="0" distL="0" distR="0" wp14:anchorId="06426EC2" wp14:editId="7CE085AB">
              <wp:extent cx="5970953" cy="160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ins>
    </w:p>
    <w:p w14:paraId="73958B36" w14:textId="3469A07D" w:rsidR="00F60485" w:rsidRDefault="00F60485" w:rsidP="00F60485">
      <w:pPr>
        <w:pStyle w:val="Caption"/>
        <w:jc w:val="center"/>
        <w:rPr>
          <w:ins w:id="2150" w:author="Petnathean Julled" w:date="2021-07-04T16:45:00Z"/>
        </w:rPr>
      </w:pPr>
      <w:bookmarkStart w:id="2151" w:name="_Ref76309841"/>
      <w:ins w:id="2152" w:author="Petnathean Julled" w:date="2021-07-04T16:37:00Z">
        <w:r>
          <w:t xml:space="preserve">Figure </w:t>
        </w:r>
      </w:ins>
      <w:ins w:id="2153"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15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55" w:author="Petnathean Julled" w:date="2021-07-09T21:18:00Z">
        <w:r w:rsidR="00454CE9">
          <w:rPr>
            <w:noProof/>
          </w:rPr>
          <w:t>54</w:t>
        </w:r>
      </w:ins>
      <w:ins w:id="2156" w:author="Petnathean Julled" w:date="2021-07-09T17:21:00Z">
        <w:r w:rsidR="0064710A">
          <w:fldChar w:fldCharType="end"/>
        </w:r>
      </w:ins>
      <w:bookmarkEnd w:id="2151"/>
      <w:ins w:id="2157" w:author="Petnathean Julled" w:date="2021-07-04T16:37:00Z">
        <w:r>
          <w:t xml:space="preserve"> Content of "permissioned-</w:t>
        </w:r>
        <w:proofErr w:type="spellStart"/>
        <w:proofErr w:type="gramStart"/>
        <w:r>
          <w:t>nodes.json</w:t>
        </w:r>
        <w:proofErr w:type="spellEnd"/>
        <w:proofErr w:type="gramEnd"/>
        <w:r>
          <w:t>" file define active nodes</w:t>
        </w:r>
      </w:ins>
      <w:ins w:id="2158" w:author="Petnathean Julled" w:date="2021-07-04T16:43:00Z">
        <w:r w:rsidR="006613D6">
          <w:br/>
          <w:t>(</w:t>
        </w:r>
      </w:ins>
      <w:ins w:id="2159" w:author="Petnathean Julled" w:date="2021-07-04T16:44:00Z">
        <w:r w:rsidR="006613D6">
          <w:t>node ids truncated for simpler explanation</w:t>
        </w:r>
      </w:ins>
      <w:ins w:id="2160" w:author="Petnathean Julled" w:date="2021-07-04T16:43:00Z">
        <w:r w:rsidR="006613D6">
          <w:t>)</w:t>
        </w:r>
      </w:ins>
    </w:p>
    <w:p w14:paraId="0FB3CAA8" w14:textId="77777777" w:rsidR="006613D6" w:rsidRPr="005E2A00" w:rsidRDefault="006613D6">
      <w:pPr>
        <w:rPr>
          <w:ins w:id="2161" w:author="Petnathean Julled" w:date="2021-07-04T16:44:00Z"/>
        </w:rPr>
        <w:pPrChange w:id="2162" w:author="Petnathean Julled" w:date="2021-07-04T16:45:00Z">
          <w:pPr>
            <w:pStyle w:val="Caption"/>
            <w:jc w:val="center"/>
          </w:pPr>
        </w:pPrChange>
      </w:pPr>
    </w:p>
    <w:p w14:paraId="4DD0F7A2" w14:textId="77777777" w:rsidR="006613D6" w:rsidRDefault="006613D6">
      <w:pPr>
        <w:keepNext/>
        <w:spacing w:after="240"/>
        <w:ind w:hanging="540"/>
        <w:rPr>
          <w:ins w:id="2163" w:author="Petnathean Julled" w:date="2021-07-04T16:46:00Z"/>
        </w:rPr>
        <w:pPrChange w:id="2164" w:author="Petnathean Julled" w:date="2021-07-04T16:47:00Z">
          <w:pPr>
            <w:ind w:hanging="540"/>
          </w:pPr>
        </w:pPrChange>
      </w:pPr>
      <w:ins w:id="2165" w:author="Petnathean Julled" w:date="2021-07-04T16:45:00Z">
        <w:r w:rsidRPr="006613D6">
          <w:rPr>
            <w:noProof/>
          </w:rPr>
          <w:drawing>
            <wp:inline distT="0" distB="0" distL="0" distR="0" wp14:anchorId="43658C16" wp14:editId="6801BECD">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062985" cy="173999"/>
                      </a:xfrm>
                      <a:prstGeom prst="rect">
                        <a:avLst/>
                      </a:prstGeom>
                    </pic:spPr>
                  </pic:pic>
                </a:graphicData>
              </a:graphic>
            </wp:inline>
          </w:drawing>
        </w:r>
      </w:ins>
    </w:p>
    <w:p w14:paraId="19241E1B" w14:textId="1D46C272" w:rsidR="006613D6" w:rsidRDefault="006613D6" w:rsidP="006613D6">
      <w:pPr>
        <w:pStyle w:val="Caption"/>
        <w:spacing w:after="240"/>
        <w:jc w:val="center"/>
        <w:rPr>
          <w:ins w:id="2166" w:author="Petnathean Julled" w:date="2021-07-04T19:34:00Z"/>
        </w:rPr>
      </w:pPr>
      <w:bookmarkStart w:id="2167" w:name="_Ref76309851"/>
      <w:ins w:id="2168" w:author="Petnathean Julled" w:date="2021-07-04T16:46:00Z">
        <w:r>
          <w:t xml:space="preserve">Figure </w:t>
        </w:r>
      </w:ins>
      <w:ins w:id="216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17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71" w:author="Petnathean Julled" w:date="2021-07-09T21:18:00Z">
        <w:r w:rsidR="00454CE9">
          <w:rPr>
            <w:noProof/>
          </w:rPr>
          <w:t>55</w:t>
        </w:r>
      </w:ins>
      <w:ins w:id="2172" w:author="Petnathean Julled" w:date="2021-07-09T17:21:00Z">
        <w:r w:rsidR="0064710A">
          <w:fldChar w:fldCharType="end"/>
        </w:r>
      </w:ins>
      <w:bookmarkEnd w:id="2167"/>
      <w:ins w:id="2173" w:author="Petnathean Julled" w:date="2021-07-04T16:46:00Z">
        <w:r>
          <w:t xml:space="preserve"> Single node id represent single active node</w:t>
        </w:r>
      </w:ins>
    </w:p>
    <w:p w14:paraId="77F5CB20" w14:textId="77777777" w:rsidR="009153FB" w:rsidRDefault="009153FB">
      <w:pPr>
        <w:keepNext/>
        <w:jc w:val="center"/>
        <w:rPr>
          <w:ins w:id="2174" w:author="Petnathean Julled" w:date="2021-07-04T19:35:00Z"/>
        </w:rPr>
        <w:pPrChange w:id="2175" w:author="Petnathean Julled" w:date="2021-07-04T19:35:00Z">
          <w:pPr>
            <w:jc w:val="center"/>
          </w:pPr>
        </w:pPrChange>
      </w:pPr>
      <w:ins w:id="2176" w:author="Petnathean Julled" w:date="2021-07-04T19:34:00Z">
        <w:r>
          <w:rPr>
            <w:noProof/>
          </w:rPr>
          <w:drawing>
            <wp:inline distT="0" distB="0" distL="0" distR="0" wp14:anchorId="230D663A" wp14:editId="382C76F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03"/>
                      <a:stretch>
                        <a:fillRect/>
                      </a:stretch>
                    </pic:blipFill>
                    <pic:spPr>
                      <a:xfrm>
                        <a:off x="0" y="0"/>
                        <a:ext cx="5705118" cy="4446335"/>
                      </a:xfrm>
                      <a:prstGeom prst="rect">
                        <a:avLst/>
                      </a:prstGeom>
                    </pic:spPr>
                  </pic:pic>
                </a:graphicData>
              </a:graphic>
            </wp:inline>
          </w:drawing>
        </w:r>
      </w:ins>
    </w:p>
    <w:p w14:paraId="34452352" w14:textId="58FECED3" w:rsidR="009153FB" w:rsidRDefault="009153FB" w:rsidP="009153FB">
      <w:pPr>
        <w:pStyle w:val="Caption"/>
        <w:jc w:val="center"/>
        <w:rPr>
          <w:ins w:id="2177" w:author="Petnathean Julled" w:date="2021-07-04T19:35:00Z"/>
        </w:rPr>
      </w:pPr>
      <w:bookmarkStart w:id="2178" w:name="_Ref76319758"/>
      <w:ins w:id="2179" w:author="Petnathean Julled" w:date="2021-07-04T19:35:00Z">
        <w:r>
          <w:t xml:space="preserve">Figure </w:t>
        </w:r>
      </w:ins>
      <w:ins w:id="218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18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82" w:author="Petnathean Julled" w:date="2021-07-09T21:18:00Z">
        <w:r w:rsidR="00454CE9">
          <w:rPr>
            <w:noProof/>
          </w:rPr>
          <w:t>56</w:t>
        </w:r>
      </w:ins>
      <w:ins w:id="2183" w:author="Petnathean Julled" w:date="2021-07-09T17:21:00Z">
        <w:r w:rsidR="0064710A">
          <w:fldChar w:fldCharType="end"/>
        </w:r>
      </w:ins>
      <w:bookmarkEnd w:id="2178"/>
      <w:ins w:id="2184" w:author="Petnathean Julled" w:date="2021-07-04T19:35:00Z">
        <w:r>
          <w:t xml:space="preserve"> "</w:t>
        </w:r>
        <w:proofErr w:type="spellStart"/>
        <w:r>
          <w:t>numNodes</w:t>
        </w:r>
        <w:proofErr w:type="spellEnd"/>
        <w:r>
          <w:t>" variable in "istanbul-init.sh" file reassigned with new value</w:t>
        </w:r>
      </w:ins>
    </w:p>
    <w:p w14:paraId="3B3E324F" w14:textId="5C1CD870" w:rsidR="009153FB" w:rsidRDefault="009153FB" w:rsidP="009153FB">
      <w:pPr>
        <w:rPr>
          <w:ins w:id="2185" w:author="Petnathean Julled" w:date="2021-07-04T19:35:00Z"/>
        </w:rPr>
      </w:pPr>
    </w:p>
    <w:p w14:paraId="59A8356D" w14:textId="77777777" w:rsidR="009153FB" w:rsidRPr="009153FB" w:rsidRDefault="009153FB">
      <w:pPr>
        <w:rPr>
          <w:ins w:id="2186" w:author="Petnathean Julled" w:date="2021-07-03T00:28:00Z"/>
        </w:rPr>
      </w:pPr>
    </w:p>
    <w:p w14:paraId="00138635" w14:textId="168229FB" w:rsidR="00A33252" w:rsidRPr="005E2A00" w:rsidDel="000C7FB6" w:rsidRDefault="00A33252">
      <w:pPr>
        <w:pStyle w:val="Heading3"/>
        <w:spacing w:after="0" w:line="360" w:lineRule="auto"/>
        <w:rPr>
          <w:del w:id="2187" w:author="Petnathean Julled" w:date="2021-07-04T20:36:00Z"/>
        </w:rPr>
        <w:pPrChange w:id="2188" w:author="Petnathean Julled" w:date="2021-07-03T00:30:00Z">
          <w:pPr>
            <w:pStyle w:val="Caption"/>
            <w:jc w:val="center"/>
          </w:pPr>
        </w:pPrChange>
      </w:pPr>
    </w:p>
    <w:p w14:paraId="2C01C898" w14:textId="0723CA2F" w:rsidR="00B95CFA" w:rsidRDefault="00B95CFA">
      <w:pPr>
        <w:spacing w:after="240" w:line="360" w:lineRule="auto"/>
        <w:jc w:val="thaiDistribute"/>
        <w:pPrChange w:id="2189" w:author="Petnathean Julled" w:date="2021-07-04T06:23:00Z">
          <w:pPr>
            <w:spacing w:line="360" w:lineRule="auto"/>
          </w:pPr>
        </w:pPrChange>
      </w:pPr>
      <w:r>
        <w:br w:type="page"/>
      </w:r>
    </w:p>
    <w:p w14:paraId="7C422200" w14:textId="54400B82" w:rsidR="009004A0" w:rsidRDefault="00646239" w:rsidP="000D4B48">
      <w:pPr>
        <w:pStyle w:val="Heading2"/>
      </w:pPr>
      <w:bookmarkStart w:id="2190" w:name="CHAPTERIV_44"/>
      <w:r>
        <w:lastRenderedPageBreak/>
        <w:t>4.</w:t>
      </w:r>
      <w:r w:rsidR="009004A0">
        <w:t>4</w:t>
      </w:r>
      <w:r w:rsidR="009004A0" w:rsidRPr="009004A0">
        <w:t xml:space="preserve"> Result</w:t>
      </w:r>
    </w:p>
    <w:p w14:paraId="13C62634" w14:textId="4451B3FC" w:rsidR="00BE315A" w:rsidRPr="00BE315A" w:rsidRDefault="00BE315A" w:rsidP="00AA5F76">
      <w:pPr>
        <w:pStyle w:val="Heading3"/>
      </w:pPr>
      <w:bookmarkStart w:id="2191" w:name="CHAPTERIV_441"/>
      <w:bookmarkEnd w:id="2190"/>
      <w:r w:rsidRPr="00BE315A">
        <w:t>4.4.1</w:t>
      </w:r>
      <w:r>
        <w:t xml:space="preserve"> </w:t>
      </w:r>
      <w:ins w:id="2192" w:author="Petnathean Julled" w:date="2021-07-09T20:16:00Z">
        <w:r w:rsidR="00053126">
          <w:t>I</w:t>
        </w:r>
      </w:ins>
      <w:ins w:id="2193" w:author="Petnathean Julled" w:date="2021-07-09T20:15:00Z">
        <w:r w:rsidR="00DD6F1C">
          <w:t>mplementation Result</w:t>
        </w:r>
      </w:ins>
      <w:del w:id="2194" w:author="Petnathean Julled" w:date="2021-07-09T20:15:00Z">
        <w:r w:rsidDel="00DD6F1C">
          <w:delText>Result</w:delText>
        </w:r>
      </w:del>
      <w:del w:id="2195" w:author="Petnathean Julled" w:date="2021-07-03T00:23:00Z">
        <w:r w:rsidDel="00E91D86">
          <w:delText xml:space="preserve"> of </w:delText>
        </w:r>
        <w:r w:rsidDel="00707530">
          <w:delText>e</w:delText>
        </w:r>
        <w:r w:rsidDel="00E91D86">
          <w:delText xml:space="preserve">ach </w:delText>
        </w:r>
        <w:r w:rsidDel="00707530">
          <w:delText>s</w:delText>
        </w:r>
        <w:r w:rsidDel="00E91D86">
          <w:delText>tep</w:delText>
        </w:r>
      </w:del>
    </w:p>
    <w:bookmarkEnd w:id="2191"/>
    <w:p w14:paraId="7A0C4231" w14:textId="30D0C0F2"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ins w:id="2196" w:author="Petnathean Julled" w:date="2021-07-09T21:18:00Z">
        <w:r w:rsidR="00454CE9">
          <w:t xml:space="preserve">Figure </w:t>
        </w:r>
        <w:r w:rsidR="00454CE9">
          <w:rPr>
            <w:noProof/>
          </w:rPr>
          <w:t>4</w:t>
        </w:r>
        <w:r w:rsidR="00454CE9">
          <w:noBreakHyphen/>
        </w:r>
        <w:r w:rsidR="00454CE9">
          <w:rPr>
            <w:noProof/>
          </w:rPr>
          <w:t>57</w:t>
        </w:r>
      </w:ins>
      <w:del w:id="2197"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54</w:delText>
        </w:r>
      </w:del>
      <w:r w:rsidR="00F26FE8" w:rsidRPr="00F26FE8">
        <w:fldChar w:fldCharType="end"/>
      </w:r>
      <w:r w:rsidR="004E2CAF" w:rsidRPr="00F26FE8">
        <w:t xml:space="preserve"> to </w:t>
      </w:r>
      <w:r w:rsidR="00F26FE8" w:rsidRPr="00F26FE8">
        <w:fldChar w:fldCharType="begin"/>
      </w:r>
      <w:r w:rsidR="00F26FE8" w:rsidRPr="00F26FE8">
        <w:instrText xml:space="preserve"> REF _Ref74282414 \h </w:instrText>
      </w:r>
      <w:r w:rsidR="00F26FE8" w:rsidRPr="00F26FE8">
        <w:fldChar w:fldCharType="separate"/>
      </w:r>
      <w:ins w:id="2198" w:author="Petnathean Julled" w:date="2021-07-09T21:18:00Z">
        <w:r w:rsidR="00454CE9">
          <w:t xml:space="preserve">Figure </w:t>
        </w:r>
        <w:r w:rsidR="00454CE9">
          <w:rPr>
            <w:noProof/>
          </w:rPr>
          <w:t>4</w:t>
        </w:r>
        <w:r w:rsidR="00454CE9">
          <w:noBreakHyphen/>
        </w:r>
        <w:r w:rsidR="00454CE9">
          <w:rPr>
            <w:noProof/>
          </w:rPr>
          <w:t>66</w:t>
        </w:r>
      </w:ins>
      <w:del w:id="2199"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3</w:delText>
        </w:r>
      </w:del>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2974975"/>
                    </a:xfrm>
                    <a:prstGeom prst="rect">
                      <a:avLst/>
                    </a:prstGeom>
                  </pic:spPr>
                </pic:pic>
              </a:graphicData>
            </a:graphic>
          </wp:inline>
        </w:drawing>
      </w:r>
    </w:p>
    <w:p w14:paraId="374F9907" w14:textId="18873110" w:rsidR="0075172B" w:rsidDel="007A0B90" w:rsidRDefault="0075172B">
      <w:pPr>
        <w:pStyle w:val="Caption"/>
        <w:spacing w:line="240" w:lineRule="auto"/>
        <w:jc w:val="center"/>
        <w:rPr>
          <w:del w:id="2200" w:author="Petnathean Julled" w:date="2021-07-03T00:11:00Z"/>
        </w:rPr>
        <w:pPrChange w:id="2201" w:author="Petnathean Julled" w:date="2021-07-03T00:12:00Z">
          <w:pPr>
            <w:pStyle w:val="Caption"/>
            <w:jc w:val="center"/>
          </w:pPr>
        </w:pPrChange>
      </w:pPr>
      <w:bookmarkStart w:id="2202" w:name="_Ref74282406"/>
      <w:bookmarkStart w:id="2203" w:name="_Ref74284980"/>
      <w:r>
        <w:t xml:space="preserve">Figure </w:t>
      </w:r>
      <w:ins w:id="220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0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06" w:author="Petnathean Julled" w:date="2021-07-09T21:18:00Z">
        <w:r w:rsidR="00454CE9">
          <w:rPr>
            <w:noProof/>
          </w:rPr>
          <w:t>57</w:t>
        </w:r>
      </w:ins>
      <w:ins w:id="2207" w:author="Petnathean Julled" w:date="2021-07-09T17:21:00Z">
        <w:r w:rsidR="0064710A">
          <w:fldChar w:fldCharType="end"/>
        </w:r>
      </w:ins>
      <w:del w:id="220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4</w:delText>
        </w:r>
        <w:r w:rsidR="00797ABA" w:rsidDel="00F60485">
          <w:rPr>
            <w:noProof/>
          </w:rPr>
          <w:fldChar w:fldCharType="end"/>
        </w:r>
      </w:del>
      <w:bookmarkEnd w:id="2202"/>
      <w:r>
        <w:t xml:space="preserve"> </w:t>
      </w:r>
      <w:bookmarkStart w:id="2209" w:name="_Ref74284753"/>
      <w:r>
        <w:t>All XDS Actors activated via its terminal</w:t>
      </w:r>
      <w:bookmarkEnd w:id="2203"/>
      <w:bookmarkEnd w:id="2209"/>
      <w:ins w:id="2210" w:author="Petnathean Julled" w:date="2021-07-03T00:11:00Z">
        <w:r w:rsidR="007A0B90">
          <w:br/>
        </w:r>
      </w:ins>
    </w:p>
    <w:p w14:paraId="25047D30" w14:textId="0D5BC602" w:rsidR="0075172B" w:rsidRDefault="0075172B">
      <w:pPr>
        <w:pStyle w:val="Caption"/>
        <w:spacing w:line="240" w:lineRule="auto"/>
        <w:jc w:val="center"/>
        <w:pPrChange w:id="2211" w:author="Petnathean Julled" w:date="2021-07-03T00:12:00Z">
          <w:pPr>
            <w:jc w:val="center"/>
          </w:pPr>
        </w:pPrChange>
      </w:pPr>
      <w:r>
        <w:t xml:space="preserve">(Top Left) XDS Document </w:t>
      </w:r>
      <w:r w:rsidR="00BE26ED">
        <w:t>R</w:t>
      </w:r>
      <w:r>
        <w:t>egistry Actor</w:t>
      </w:r>
    </w:p>
    <w:p w14:paraId="3F89B8EE" w14:textId="4DE22D52" w:rsidR="0075172B" w:rsidRDefault="0075172B">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658557" cy="699174"/>
                    </a:xfrm>
                    <a:prstGeom prst="rect">
                      <a:avLst/>
                    </a:prstGeom>
                  </pic:spPr>
                </pic:pic>
              </a:graphicData>
            </a:graphic>
          </wp:inline>
        </w:drawing>
      </w:r>
    </w:p>
    <w:p w14:paraId="0248FC39" w14:textId="37E23BC1" w:rsidR="0075172B" w:rsidRDefault="0075172B" w:rsidP="005D4985">
      <w:pPr>
        <w:pStyle w:val="Caption"/>
        <w:spacing w:after="240"/>
        <w:jc w:val="center"/>
      </w:pPr>
      <w:bookmarkStart w:id="2212" w:name="_Ref74284305"/>
      <w:bookmarkStart w:id="2213" w:name="_Ref74284982"/>
      <w:r>
        <w:t xml:space="preserve">Figure </w:t>
      </w:r>
      <w:ins w:id="221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1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16" w:author="Petnathean Julled" w:date="2021-07-09T21:18:00Z">
        <w:r w:rsidR="00454CE9">
          <w:rPr>
            <w:noProof/>
          </w:rPr>
          <w:t>58</w:t>
        </w:r>
      </w:ins>
      <w:ins w:id="2217" w:author="Petnathean Julled" w:date="2021-07-09T17:21:00Z">
        <w:r w:rsidR="0064710A">
          <w:fldChar w:fldCharType="end"/>
        </w:r>
      </w:ins>
      <w:del w:id="221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5</w:delText>
        </w:r>
        <w:r w:rsidR="00797ABA" w:rsidDel="00F60485">
          <w:rPr>
            <w:noProof/>
          </w:rPr>
          <w:fldChar w:fldCharType="end"/>
        </w:r>
      </w:del>
      <w:bookmarkEnd w:id="2212"/>
      <w:r>
        <w:t xml:space="preserve"> </w:t>
      </w:r>
      <w:bookmarkStart w:id="2219" w:name="_Ref74284756"/>
      <w:r>
        <w:t>XDS Document Registry Actor standby and wait for incoming XML Messages.</w:t>
      </w:r>
      <w:bookmarkEnd w:id="2213"/>
      <w:bookmarkEnd w:id="2219"/>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664808" cy="591326"/>
                    </a:xfrm>
                    <a:prstGeom prst="rect">
                      <a:avLst/>
                    </a:prstGeom>
                  </pic:spPr>
                </pic:pic>
              </a:graphicData>
            </a:graphic>
          </wp:inline>
        </w:drawing>
      </w:r>
    </w:p>
    <w:p w14:paraId="36A57164" w14:textId="519D7F48" w:rsidR="0075172B" w:rsidRDefault="00DD3D8C" w:rsidP="00DD3D8C">
      <w:pPr>
        <w:pStyle w:val="Caption"/>
        <w:jc w:val="center"/>
      </w:pPr>
      <w:bookmarkStart w:id="2220" w:name="_Ref74284312"/>
      <w:bookmarkStart w:id="2221" w:name="_Ref74284986"/>
      <w:r>
        <w:t xml:space="preserve">Figure </w:t>
      </w:r>
      <w:ins w:id="222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2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24" w:author="Petnathean Julled" w:date="2021-07-09T21:18:00Z">
        <w:r w:rsidR="00454CE9">
          <w:rPr>
            <w:noProof/>
          </w:rPr>
          <w:t>59</w:t>
        </w:r>
      </w:ins>
      <w:ins w:id="2225" w:author="Petnathean Julled" w:date="2021-07-09T17:21:00Z">
        <w:r w:rsidR="0064710A">
          <w:fldChar w:fldCharType="end"/>
        </w:r>
      </w:ins>
      <w:del w:id="222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6</w:delText>
        </w:r>
        <w:r w:rsidR="00797ABA" w:rsidDel="00F60485">
          <w:rPr>
            <w:noProof/>
          </w:rPr>
          <w:fldChar w:fldCharType="end"/>
        </w:r>
      </w:del>
      <w:bookmarkEnd w:id="2220"/>
      <w:r>
        <w:t xml:space="preserve"> </w:t>
      </w:r>
      <w:bookmarkStart w:id="2227" w:name="_Ref74284759"/>
      <w:r>
        <w:t xml:space="preserve">XDS Document Repository prompt for health </w:t>
      </w:r>
      <w:r w:rsidR="005D4985">
        <w:t>document number</w:t>
      </w:r>
      <w:r>
        <w:t xml:space="preserve"> to register</w:t>
      </w:r>
      <w:bookmarkEnd w:id="2221"/>
      <w:bookmarkEnd w:id="2227"/>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405" cy="2398307"/>
                    </a:xfrm>
                    <a:prstGeom prst="rect">
                      <a:avLst/>
                    </a:prstGeom>
                  </pic:spPr>
                </pic:pic>
              </a:graphicData>
            </a:graphic>
          </wp:inline>
        </w:drawing>
      </w:r>
    </w:p>
    <w:p w14:paraId="6432BE60" w14:textId="7B98D2A2" w:rsidR="006A1E09" w:rsidRDefault="006A1E09" w:rsidP="005D4985">
      <w:pPr>
        <w:pStyle w:val="Caption"/>
        <w:spacing w:after="240"/>
        <w:jc w:val="center"/>
        <w:rPr>
          <w:noProof/>
        </w:rPr>
      </w:pPr>
      <w:bookmarkStart w:id="2228" w:name="_Ref74284316"/>
      <w:bookmarkStart w:id="2229" w:name="_Ref74284989"/>
      <w:r>
        <w:t xml:space="preserve">Figure </w:t>
      </w:r>
      <w:ins w:id="223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3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32" w:author="Petnathean Julled" w:date="2021-07-09T21:18:00Z">
        <w:r w:rsidR="00454CE9">
          <w:rPr>
            <w:noProof/>
          </w:rPr>
          <w:t>60</w:t>
        </w:r>
      </w:ins>
      <w:ins w:id="2233" w:author="Petnathean Julled" w:date="2021-07-09T17:21:00Z">
        <w:r w:rsidR="0064710A">
          <w:fldChar w:fldCharType="end"/>
        </w:r>
      </w:ins>
      <w:del w:id="223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7</w:delText>
        </w:r>
        <w:r w:rsidR="00797ABA" w:rsidDel="00F60485">
          <w:rPr>
            <w:noProof/>
          </w:rPr>
          <w:fldChar w:fldCharType="end"/>
        </w:r>
      </w:del>
      <w:bookmarkEnd w:id="2228"/>
      <w:r>
        <w:t xml:space="preserve">  </w:t>
      </w:r>
      <w:bookmarkStart w:id="2235" w:name="_Ref74284763"/>
      <w:r>
        <w:t>XDS</w:t>
      </w:r>
      <w:r>
        <w:rPr>
          <w:noProof/>
        </w:rPr>
        <w:t xml:space="preserve"> Document Repository sent ITI-42 transaction to XDS Document Registry</w:t>
      </w:r>
      <w:bookmarkEnd w:id="2229"/>
      <w:bookmarkEnd w:id="2235"/>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309870" cy="3586480"/>
                    </a:xfrm>
                    <a:prstGeom prst="rect">
                      <a:avLst/>
                    </a:prstGeom>
                  </pic:spPr>
                </pic:pic>
              </a:graphicData>
            </a:graphic>
          </wp:inline>
        </w:drawing>
      </w:r>
    </w:p>
    <w:p w14:paraId="309C165E" w14:textId="6C77711A" w:rsidR="00D46E80" w:rsidRDefault="006A1E09" w:rsidP="00D46E80">
      <w:pPr>
        <w:pStyle w:val="Caption"/>
        <w:jc w:val="center"/>
      </w:pPr>
      <w:bookmarkStart w:id="2236" w:name="_Ref74284319"/>
      <w:bookmarkStart w:id="2237" w:name="_Ref74284992"/>
      <w:r>
        <w:t xml:space="preserve">Figure </w:t>
      </w:r>
      <w:ins w:id="223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3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40" w:author="Petnathean Julled" w:date="2021-07-09T21:18:00Z">
        <w:r w:rsidR="00454CE9">
          <w:rPr>
            <w:noProof/>
          </w:rPr>
          <w:t>61</w:t>
        </w:r>
      </w:ins>
      <w:ins w:id="2241" w:author="Petnathean Julled" w:date="2021-07-09T17:21:00Z">
        <w:r w:rsidR="0064710A">
          <w:fldChar w:fldCharType="end"/>
        </w:r>
      </w:ins>
      <w:del w:id="224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8</w:delText>
        </w:r>
        <w:r w:rsidR="00797ABA" w:rsidDel="00F60485">
          <w:rPr>
            <w:noProof/>
          </w:rPr>
          <w:fldChar w:fldCharType="end"/>
        </w:r>
      </w:del>
      <w:bookmarkEnd w:id="2236"/>
      <w:r>
        <w:t xml:space="preserve"> </w:t>
      </w:r>
      <w:bookmarkStart w:id="2243" w:name="_Ref74284770"/>
      <w:r>
        <w:t>XDS Document Registry received ITI-42 transaction and</w:t>
      </w:r>
      <w:bookmarkEnd w:id="2237"/>
      <w:bookmarkEnd w:id="2243"/>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157106" cy="815712"/>
                    </a:xfrm>
                    <a:prstGeom prst="rect">
                      <a:avLst/>
                    </a:prstGeom>
                  </pic:spPr>
                </pic:pic>
              </a:graphicData>
            </a:graphic>
          </wp:inline>
        </w:drawing>
      </w:r>
    </w:p>
    <w:p w14:paraId="09895297" w14:textId="1836E1DD" w:rsidR="006A1E09" w:rsidRDefault="006A1E09" w:rsidP="006A1E09">
      <w:pPr>
        <w:pStyle w:val="Caption"/>
        <w:jc w:val="center"/>
      </w:pPr>
      <w:bookmarkStart w:id="2244" w:name="_Ref74284322"/>
      <w:bookmarkStart w:id="2245" w:name="_Ref74284998"/>
      <w:r>
        <w:t xml:space="preserve">Figure </w:t>
      </w:r>
      <w:ins w:id="224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4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48" w:author="Petnathean Julled" w:date="2021-07-09T21:18:00Z">
        <w:r w:rsidR="00454CE9">
          <w:rPr>
            <w:noProof/>
          </w:rPr>
          <w:t>62</w:t>
        </w:r>
      </w:ins>
      <w:ins w:id="2249" w:author="Petnathean Julled" w:date="2021-07-09T17:21:00Z">
        <w:r w:rsidR="0064710A">
          <w:fldChar w:fldCharType="end"/>
        </w:r>
      </w:ins>
      <w:del w:id="225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9</w:delText>
        </w:r>
        <w:r w:rsidR="00797ABA" w:rsidDel="00F60485">
          <w:rPr>
            <w:noProof/>
          </w:rPr>
          <w:fldChar w:fldCharType="end"/>
        </w:r>
      </w:del>
      <w:bookmarkEnd w:id="2244"/>
      <w:r>
        <w:t xml:space="preserve"> </w:t>
      </w:r>
      <w:bookmarkStart w:id="2251" w:name="_Ref74284775"/>
      <w:r>
        <w:t>XDS Document Repository received response from XDS Document Registry</w:t>
      </w:r>
      <w:bookmarkEnd w:id="2245"/>
      <w:bookmarkEnd w:id="2251"/>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730127" cy="2843084"/>
                    </a:xfrm>
                    <a:prstGeom prst="rect">
                      <a:avLst/>
                    </a:prstGeom>
                  </pic:spPr>
                </pic:pic>
              </a:graphicData>
            </a:graphic>
          </wp:inline>
        </w:drawing>
      </w:r>
    </w:p>
    <w:p w14:paraId="3F06FEC9" w14:textId="2C75D92C" w:rsidR="00BD4471" w:rsidRDefault="00BD4471" w:rsidP="00840442">
      <w:pPr>
        <w:pStyle w:val="Caption"/>
        <w:spacing w:after="240"/>
        <w:jc w:val="center"/>
      </w:pPr>
      <w:bookmarkStart w:id="2252" w:name="_Ref74284326"/>
      <w:bookmarkStart w:id="2253" w:name="_Ref74285001"/>
      <w:r>
        <w:t xml:space="preserve">Figure </w:t>
      </w:r>
      <w:ins w:id="225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5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56" w:author="Petnathean Julled" w:date="2021-07-09T21:18:00Z">
        <w:r w:rsidR="00454CE9">
          <w:rPr>
            <w:noProof/>
          </w:rPr>
          <w:t>63</w:t>
        </w:r>
      </w:ins>
      <w:ins w:id="2257" w:author="Petnathean Julled" w:date="2021-07-09T17:21:00Z">
        <w:r w:rsidR="0064710A">
          <w:fldChar w:fldCharType="end"/>
        </w:r>
      </w:ins>
      <w:del w:id="225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0</w:delText>
        </w:r>
        <w:r w:rsidR="00797ABA" w:rsidDel="00F60485">
          <w:rPr>
            <w:noProof/>
          </w:rPr>
          <w:fldChar w:fldCharType="end"/>
        </w:r>
      </w:del>
      <w:bookmarkEnd w:id="2252"/>
      <w:r>
        <w:t xml:space="preserve"> </w:t>
      </w:r>
      <w:bookmarkStart w:id="2259" w:name="_Ref74284780"/>
      <w:r>
        <w:t>XDS Document consumer Actor prompt the user for input</w:t>
      </w:r>
      <w:bookmarkEnd w:id="2253"/>
      <w:bookmarkEnd w:id="2259"/>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980976" cy="1703610"/>
                    </a:xfrm>
                    <a:prstGeom prst="rect">
                      <a:avLst/>
                    </a:prstGeom>
                  </pic:spPr>
                </pic:pic>
              </a:graphicData>
            </a:graphic>
          </wp:inline>
        </w:drawing>
      </w:r>
    </w:p>
    <w:p w14:paraId="04E48E0D" w14:textId="6B45C7B4" w:rsidR="00BD4471" w:rsidRDefault="00BD4471" w:rsidP="00BD4471">
      <w:pPr>
        <w:pStyle w:val="Caption"/>
        <w:jc w:val="center"/>
      </w:pPr>
      <w:bookmarkStart w:id="2260" w:name="_Ref74284329"/>
      <w:bookmarkStart w:id="2261" w:name="_Ref74285004"/>
      <w:r>
        <w:t xml:space="preserve">Figure </w:t>
      </w:r>
      <w:ins w:id="226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6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64" w:author="Petnathean Julled" w:date="2021-07-09T21:18:00Z">
        <w:r w:rsidR="00454CE9">
          <w:rPr>
            <w:noProof/>
          </w:rPr>
          <w:t>64</w:t>
        </w:r>
      </w:ins>
      <w:ins w:id="2265" w:author="Petnathean Julled" w:date="2021-07-09T17:21:00Z">
        <w:r w:rsidR="0064710A">
          <w:fldChar w:fldCharType="end"/>
        </w:r>
      </w:ins>
      <w:del w:id="226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1</w:delText>
        </w:r>
        <w:r w:rsidR="00797ABA" w:rsidDel="00F60485">
          <w:rPr>
            <w:noProof/>
          </w:rPr>
          <w:fldChar w:fldCharType="end"/>
        </w:r>
      </w:del>
      <w:bookmarkEnd w:id="2260"/>
      <w:r>
        <w:t xml:space="preserve"> </w:t>
      </w:r>
      <w:bookmarkStart w:id="2267" w:name="_Ref74284783"/>
      <w:r>
        <w:t>XDS Document Consumer Actor sent ITI-18 transaction</w:t>
      </w:r>
      <w:bookmarkEnd w:id="2261"/>
      <w:bookmarkEnd w:id="2267"/>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721324" cy="6111410"/>
                    </a:xfrm>
                    <a:prstGeom prst="rect">
                      <a:avLst/>
                    </a:prstGeom>
                  </pic:spPr>
                </pic:pic>
              </a:graphicData>
            </a:graphic>
          </wp:inline>
        </w:drawing>
      </w:r>
    </w:p>
    <w:p w14:paraId="4902741C" w14:textId="6AF285DF" w:rsidR="00D008CA" w:rsidRDefault="00D008CA" w:rsidP="00D008CA">
      <w:pPr>
        <w:pStyle w:val="Caption"/>
        <w:jc w:val="center"/>
      </w:pPr>
      <w:bookmarkStart w:id="2268" w:name="_Ref74284334"/>
      <w:bookmarkStart w:id="2269" w:name="_Ref74285007"/>
      <w:r>
        <w:t xml:space="preserve">Figure </w:t>
      </w:r>
      <w:ins w:id="227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7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72" w:author="Petnathean Julled" w:date="2021-07-09T21:18:00Z">
        <w:r w:rsidR="00454CE9">
          <w:rPr>
            <w:noProof/>
          </w:rPr>
          <w:t>65</w:t>
        </w:r>
      </w:ins>
      <w:ins w:id="2273" w:author="Petnathean Julled" w:date="2021-07-09T17:21:00Z">
        <w:r w:rsidR="0064710A">
          <w:fldChar w:fldCharType="end"/>
        </w:r>
      </w:ins>
      <w:del w:id="227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2</w:delText>
        </w:r>
        <w:r w:rsidR="00797ABA" w:rsidDel="00F60485">
          <w:rPr>
            <w:noProof/>
          </w:rPr>
          <w:fldChar w:fldCharType="end"/>
        </w:r>
      </w:del>
      <w:bookmarkEnd w:id="2268"/>
      <w:r>
        <w:t xml:space="preserve"> </w:t>
      </w:r>
      <w:bookmarkStart w:id="2275" w:name="_Ref74284786"/>
      <w:r>
        <w:t>XDS Document Registry received ITI-18 transaction then interpret the message</w:t>
      </w:r>
      <w:bookmarkEnd w:id="2269"/>
      <w:bookmarkEnd w:id="2275"/>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64342" cy="6540559"/>
                    </a:xfrm>
                    <a:prstGeom prst="rect">
                      <a:avLst/>
                    </a:prstGeom>
                  </pic:spPr>
                </pic:pic>
              </a:graphicData>
            </a:graphic>
          </wp:inline>
        </w:drawing>
      </w:r>
    </w:p>
    <w:p w14:paraId="15EC830E" w14:textId="37A874E7" w:rsidR="00D008CA" w:rsidRDefault="00D008CA" w:rsidP="00D008CA">
      <w:pPr>
        <w:pStyle w:val="Caption"/>
        <w:jc w:val="center"/>
      </w:pPr>
      <w:bookmarkStart w:id="2276" w:name="_Ref74282414"/>
      <w:bookmarkStart w:id="2277" w:name="_Ref74285009"/>
      <w:r>
        <w:t xml:space="preserve">Figure </w:t>
      </w:r>
      <w:ins w:id="2278"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27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80" w:author="Petnathean Julled" w:date="2021-07-09T21:18:00Z">
        <w:r w:rsidR="00454CE9">
          <w:rPr>
            <w:noProof/>
          </w:rPr>
          <w:t>66</w:t>
        </w:r>
      </w:ins>
      <w:ins w:id="2281" w:author="Petnathean Julled" w:date="2021-07-09T17:21:00Z">
        <w:r w:rsidR="0064710A">
          <w:fldChar w:fldCharType="end"/>
        </w:r>
      </w:ins>
      <w:del w:id="228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3</w:delText>
        </w:r>
        <w:r w:rsidR="00797ABA" w:rsidDel="00F60485">
          <w:rPr>
            <w:noProof/>
          </w:rPr>
          <w:fldChar w:fldCharType="end"/>
        </w:r>
      </w:del>
      <w:bookmarkEnd w:id="2276"/>
      <w:r>
        <w:t xml:space="preserve"> </w:t>
      </w:r>
      <w:bookmarkStart w:id="2283" w:name="_Ref74284789"/>
      <w:r>
        <w:t xml:space="preserve">XDS Document Registry then begin search operation over </w:t>
      </w:r>
      <w:proofErr w:type="spellStart"/>
      <w:r>
        <w:t>Smartcontract</w:t>
      </w:r>
      <w:bookmarkEnd w:id="2277"/>
      <w:bookmarkEnd w:id="2283"/>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6B8DFC96" w:rsidR="009004A0" w:rsidRDefault="00AA5F76" w:rsidP="00563D78">
      <w:pPr>
        <w:pStyle w:val="Heading3"/>
        <w:rPr>
          <w:ins w:id="2284" w:author="Petnathean Julled" w:date="2021-07-03T00:24:00Z"/>
        </w:rPr>
      </w:pPr>
      <w:bookmarkStart w:id="2285" w:name="CHAPTERIV_442"/>
      <w:del w:id="2286" w:author="Petnathean Julled" w:date="2021-07-03T00:24:00Z">
        <w:r w:rsidRPr="00AA5F76" w:rsidDel="00563D78">
          <w:rPr>
            <w:rFonts w:cstheme="minorBidi"/>
            <w:cs/>
          </w:rPr>
          <w:lastRenderedPageBreak/>
          <w:tab/>
        </w:r>
      </w:del>
      <w:r w:rsidR="009004A0" w:rsidRPr="00AA5F76">
        <w:t>4.4.</w:t>
      </w:r>
      <w:r w:rsidR="00BE315A" w:rsidRPr="00AA5F76">
        <w:t>2</w:t>
      </w:r>
      <w:r w:rsidR="009004A0" w:rsidRPr="00AA5F76">
        <w:t xml:space="preserve"> </w:t>
      </w:r>
      <w:ins w:id="2287" w:author="Petnathean Julled" w:date="2021-07-03T00:24:00Z">
        <w:r w:rsidR="00393A28">
          <w:t>Experiment</w:t>
        </w:r>
      </w:ins>
      <w:del w:id="2288" w:author="Petnathean Julled" w:date="2021-07-03T00:24:00Z">
        <w:r w:rsidR="009004A0" w:rsidRPr="00AA5F76" w:rsidDel="00393A28">
          <w:delText>Performance Evaluation</w:delText>
        </w:r>
      </w:del>
      <w:r w:rsidR="009004A0" w:rsidRPr="00AA5F76">
        <w:t xml:space="preserve"> Result</w:t>
      </w:r>
    </w:p>
    <w:bookmarkEnd w:id="2285"/>
    <w:p w14:paraId="154F35BA" w14:textId="003686CA" w:rsidR="009440BF" w:rsidRPr="005226A7" w:rsidRDefault="004115B0">
      <w:pPr>
        <w:spacing w:after="240" w:line="360" w:lineRule="auto"/>
        <w:jc w:val="thaiDistribute"/>
        <w:rPr>
          <w:ins w:id="2289" w:author="Petnathean Julled" w:date="2021-07-09T13:34:00Z"/>
          <w:rFonts w:cstheme="minorBidi"/>
          <w:rPrChange w:id="2290" w:author="Petnathean Julled" w:date="2021-07-09T14:48:00Z">
            <w:rPr>
              <w:ins w:id="2291" w:author="Petnathean Julled" w:date="2021-07-09T13:34:00Z"/>
            </w:rPr>
          </w:rPrChange>
        </w:rPr>
        <w:pPrChange w:id="2292" w:author="Petnathean Julled" w:date="2021-07-09T14:48:00Z">
          <w:pPr>
            <w:spacing w:line="360" w:lineRule="auto"/>
          </w:pPr>
        </w:pPrChange>
      </w:pPr>
      <w:ins w:id="2293" w:author="Petnathean Julled" w:date="2021-07-09T13:34:00Z">
        <w:r>
          <w:tab/>
        </w:r>
        <w:r>
          <w:fldChar w:fldCharType="begin"/>
        </w:r>
        <w:r>
          <w:instrText xml:space="preserve"> REF _Ref76730099 \h </w:instrText>
        </w:r>
      </w:ins>
      <w:r>
        <w:fldChar w:fldCharType="separate"/>
      </w:r>
      <w:ins w:id="2294" w:author="Petnathean Julled" w:date="2021-07-09T21:18:00Z">
        <w:r w:rsidR="00454CE9">
          <w:t xml:space="preserve">Table </w:t>
        </w:r>
        <w:r w:rsidR="00454CE9">
          <w:rPr>
            <w:noProof/>
          </w:rPr>
          <w:t>4</w:t>
        </w:r>
        <w:r w:rsidR="00454CE9">
          <w:noBreakHyphen/>
        </w:r>
        <w:r w:rsidR="00454CE9">
          <w:rPr>
            <w:noProof/>
          </w:rPr>
          <w:t>1</w:t>
        </w:r>
      </w:ins>
      <w:ins w:id="2295" w:author="Petnathean Julled" w:date="2021-07-09T13:34:00Z">
        <w:r>
          <w:fldChar w:fldCharType="end"/>
        </w:r>
        <w:r>
          <w:t xml:space="preserve"> </w:t>
        </w:r>
      </w:ins>
      <w:ins w:id="2296" w:author="Petnathean Julled" w:date="2021-07-09T13:58:00Z">
        <w:r w:rsidR="00492AAD" w:rsidRPr="00492AAD">
          <w:t xml:space="preserve">shows that the system result from the implementation can function normally with 7, 6, and 5 active nodes. The system stops functioning when there are active nodes lesser than 5. </w:t>
        </w:r>
        <w:proofErr w:type="gramStart"/>
        <w:r w:rsidR="00492AAD" w:rsidRPr="00492AAD">
          <w:t>It’s</w:t>
        </w:r>
        <w:proofErr w:type="gramEnd"/>
        <w:r w:rsidR="00492AAD" w:rsidRPr="00492AAD">
          <w:t xml:space="preserve"> turn out that the 7-Nodes example cannot resolve the Block validation process cycle in the situation. </w:t>
        </w:r>
      </w:ins>
      <w:ins w:id="2297" w:author="Petnathean Julled" w:date="2021-07-09T14:15:00Z">
        <w:r w:rsidR="00361488">
          <w:fldChar w:fldCharType="begin"/>
        </w:r>
        <w:r w:rsidR="00361488">
          <w:instrText xml:space="preserve"> REF _Ref76732523 \h </w:instrText>
        </w:r>
      </w:ins>
      <w:r w:rsidR="00361488">
        <w:fldChar w:fldCharType="separate"/>
      </w:r>
      <w:ins w:id="2298" w:author="Petnathean Julled" w:date="2021-07-09T21:18:00Z">
        <w:r w:rsidR="00454CE9">
          <w:t xml:space="preserve">Figure </w:t>
        </w:r>
        <w:r w:rsidR="00454CE9">
          <w:rPr>
            <w:noProof/>
          </w:rPr>
          <w:t>4</w:t>
        </w:r>
        <w:r w:rsidR="00454CE9">
          <w:noBreakHyphen/>
        </w:r>
        <w:r w:rsidR="00454CE9">
          <w:rPr>
            <w:noProof/>
          </w:rPr>
          <w:t>67</w:t>
        </w:r>
      </w:ins>
      <w:ins w:id="2299" w:author="Petnathean Julled" w:date="2021-07-09T14:15:00Z">
        <w:r w:rsidR="00361488">
          <w:fldChar w:fldCharType="end"/>
        </w:r>
        <w:r w:rsidR="00361488">
          <w:t xml:space="preserve"> show the content of log file monitoring </w:t>
        </w:r>
      </w:ins>
      <w:ins w:id="2300" w:author="Petnathean Julled" w:date="2021-07-09T14:17:00Z">
        <w:r w:rsidR="00A823DF">
          <w:t xml:space="preserve">the </w:t>
        </w:r>
      </w:ins>
      <w:ins w:id="2301" w:author="Petnathean Julled" w:date="2021-07-09T14:15:00Z">
        <w:r w:rsidR="00361488">
          <w:t>7-Nodes example process where upper red recta</w:t>
        </w:r>
      </w:ins>
      <w:ins w:id="2302" w:author="Petnathean Julled" w:date="2021-07-09T14:16:00Z">
        <w:r w:rsidR="00361488">
          <w:t>ngle show</w:t>
        </w:r>
      </w:ins>
      <w:ins w:id="2303" w:author="Petnathean Julled" w:date="2021-07-09T14:21:00Z">
        <w:r w:rsidR="001C7B65">
          <w:rPr>
            <w:rFonts w:cs="Angsana New"/>
            <w:szCs w:val="30"/>
          </w:rPr>
          <w:t>s</w:t>
        </w:r>
      </w:ins>
      <w:ins w:id="2304" w:author="Petnathean Julled" w:date="2021-07-09T14:16:00Z">
        <w:r w:rsidR="00361488">
          <w:t xml:space="preserve"> the beginning of the network while the lower red rectangle show</w:t>
        </w:r>
      </w:ins>
      <w:ins w:id="2305" w:author="Petnathean Julled" w:date="2021-07-09T14:21:00Z">
        <w:r w:rsidR="001C7B65">
          <w:t>s</w:t>
        </w:r>
      </w:ins>
      <w:ins w:id="2306" w:author="Petnathean Julled" w:date="2021-07-09T14:16:00Z">
        <w:r w:rsidR="00361488">
          <w:t xml:space="preserve"> the process stopped a</w:t>
        </w:r>
      </w:ins>
      <w:ins w:id="2307" w:author="Petnathean Julled" w:date="2021-07-09T14:17:00Z">
        <w:r w:rsidR="00361488">
          <w:t xml:space="preserve">t the initiation of the first Block validation process. </w:t>
        </w:r>
      </w:ins>
      <w:ins w:id="2308" w:author="Petnathean Julled" w:date="2021-07-09T13:58:00Z">
        <w:r w:rsidR="00492AAD" w:rsidRPr="00492AAD">
          <w:t xml:space="preserve">The log shows that the Block validation process cycle which would repeat continuously and endlessly simply stopped </w:t>
        </w:r>
      </w:ins>
      <w:ins w:id="2309" w:author="Petnathean Julled" w:date="2021-07-09T14:11:00Z">
        <w:r w:rsidR="00033D5D">
          <w:rPr>
            <w:rFonts w:cs="Angsana New"/>
            <w:szCs w:val="30"/>
          </w:rPr>
          <w:t xml:space="preserve">at the first Block </w:t>
        </w:r>
      </w:ins>
      <w:ins w:id="2310" w:author="Petnathean Julled" w:date="2021-07-09T13:58:00Z">
        <w:r w:rsidR="00492AAD" w:rsidRPr="00492AAD">
          <w:t xml:space="preserve">and there is no further upcoming process appeared in the log. Noteworthy, this is not even related to the condition of IBFT consensus where it requires at least 2/3 of all nodes to agree for the same Block version to complete the validation process. So, the only possible explanation is that the 7-Nodes example was not implemented for the situation as it was built with the intention to aid </w:t>
        </w:r>
        <w:proofErr w:type="spellStart"/>
        <w:r w:rsidR="00492AAD" w:rsidRPr="00492AAD">
          <w:t>Smartcontract</w:t>
        </w:r>
        <w:proofErr w:type="spellEnd"/>
        <w:r w:rsidR="00492AAD" w:rsidRPr="00492AAD">
          <w:t xml:space="preserve"> developers to easily deploy and test their </w:t>
        </w:r>
        <w:proofErr w:type="spellStart"/>
        <w:r w:rsidR="00492AAD" w:rsidRPr="00492AAD">
          <w:t>Smartcontract</w:t>
        </w:r>
        <w:proofErr w:type="spellEnd"/>
        <w:r w:rsidR="00492AAD" w:rsidRPr="00492AAD">
          <w:t xml:space="preserve"> in the simulated environment closely </w:t>
        </w:r>
        <w:proofErr w:type="gramStart"/>
        <w:r w:rsidR="00492AAD" w:rsidRPr="00492AAD">
          <w:t>similar to</w:t>
        </w:r>
        <w:proofErr w:type="gramEnd"/>
        <w:r w:rsidR="00492AAD" w:rsidRPr="00492AAD">
          <w:t xml:space="preserve"> the actual Blockchain network.</w:t>
        </w:r>
      </w:ins>
      <w:ins w:id="2311" w:author="Petnathean Julled" w:date="2021-07-09T13:45:00Z">
        <w:r w:rsidR="00F9278A">
          <w:t xml:space="preserve"> </w:t>
        </w:r>
      </w:ins>
      <w:ins w:id="2312" w:author="Petnathean Julled" w:date="2021-07-09T13:43:00Z">
        <w:r>
          <w:t xml:space="preserve"> </w:t>
        </w:r>
      </w:ins>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4115B0" w14:paraId="701FBCC5" w14:textId="77777777" w:rsidTr="00E5701C">
        <w:trPr>
          <w:ins w:id="2313" w:author="Petnathean Julled" w:date="2021-07-09T13:34:00Z"/>
        </w:trPr>
        <w:tc>
          <w:tcPr>
            <w:tcW w:w="1563" w:type="dxa"/>
          </w:tcPr>
          <w:p w14:paraId="3610E61F" w14:textId="77777777" w:rsidR="004115B0" w:rsidRDefault="004115B0" w:rsidP="00E5701C">
            <w:pPr>
              <w:jc w:val="thaiDistribute"/>
              <w:rPr>
                <w:ins w:id="2314" w:author="Petnathean Julled" w:date="2021-07-09T13:34:00Z"/>
                <w:szCs w:val="22"/>
              </w:rPr>
            </w:pPr>
          </w:p>
        </w:tc>
        <w:tc>
          <w:tcPr>
            <w:tcW w:w="969" w:type="dxa"/>
          </w:tcPr>
          <w:p w14:paraId="415916B1" w14:textId="77777777" w:rsidR="004115B0" w:rsidRDefault="004115B0" w:rsidP="00E5701C">
            <w:pPr>
              <w:jc w:val="center"/>
              <w:rPr>
                <w:ins w:id="2315" w:author="Petnathean Julled" w:date="2021-07-09T13:34:00Z"/>
                <w:szCs w:val="22"/>
              </w:rPr>
            </w:pPr>
            <w:ins w:id="2316" w:author="Petnathean Julled" w:date="2021-07-09T13:34:00Z">
              <w:r>
                <w:rPr>
                  <w:szCs w:val="22"/>
                </w:rPr>
                <w:t>7 Nodes</w:t>
              </w:r>
            </w:ins>
          </w:p>
        </w:tc>
        <w:tc>
          <w:tcPr>
            <w:tcW w:w="970" w:type="dxa"/>
          </w:tcPr>
          <w:p w14:paraId="11C85F91" w14:textId="77777777" w:rsidR="004115B0" w:rsidRDefault="004115B0" w:rsidP="00E5701C">
            <w:pPr>
              <w:jc w:val="center"/>
              <w:rPr>
                <w:ins w:id="2317" w:author="Petnathean Julled" w:date="2021-07-09T13:34:00Z"/>
                <w:szCs w:val="22"/>
              </w:rPr>
            </w:pPr>
            <w:ins w:id="2318" w:author="Petnathean Julled" w:date="2021-07-09T13:34:00Z">
              <w:r>
                <w:rPr>
                  <w:szCs w:val="22"/>
                </w:rPr>
                <w:t>6 Nodes</w:t>
              </w:r>
            </w:ins>
          </w:p>
        </w:tc>
        <w:tc>
          <w:tcPr>
            <w:tcW w:w="970" w:type="dxa"/>
          </w:tcPr>
          <w:p w14:paraId="4F06FA4B" w14:textId="77777777" w:rsidR="004115B0" w:rsidRDefault="004115B0" w:rsidP="00E5701C">
            <w:pPr>
              <w:jc w:val="center"/>
              <w:rPr>
                <w:ins w:id="2319" w:author="Petnathean Julled" w:date="2021-07-09T13:34:00Z"/>
                <w:szCs w:val="22"/>
              </w:rPr>
            </w:pPr>
            <w:ins w:id="2320" w:author="Petnathean Julled" w:date="2021-07-09T13:34:00Z">
              <w:r>
                <w:rPr>
                  <w:szCs w:val="22"/>
                </w:rPr>
                <w:t>5 Nodes</w:t>
              </w:r>
            </w:ins>
          </w:p>
        </w:tc>
        <w:tc>
          <w:tcPr>
            <w:tcW w:w="970" w:type="dxa"/>
          </w:tcPr>
          <w:p w14:paraId="59BCE710" w14:textId="77777777" w:rsidR="004115B0" w:rsidRDefault="004115B0" w:rsidP="00E5701C">
            <w:pPr>
              <w:jc w:val="center"/>
              <w:rPr>
                <w:ins w:id="2321" w:author="Petnathean Julled" w:date="2021-07-09T13:34:00Z"/>
                <w:szCs w:val="22"/>
              </w:rPr>
            </w:pPr>
            <w:ins w:id="2322" w:author="Petnathean Julled" w:date="2021-07-09T13:34:00Z">
              <w:r>
                <w:rPr>
                  <w:szCs w:val="22"/>
                </w:rPr>
                <w:t>4 Nodes</w:t>
              </w:r>
            </w:ins>
          </w:p>
        </w:tc>
        <w:tc>
          <w:tcPr>
            <w:tcW w:w="970" w:type="dxa"/>
          </w:tcPr>
          <w:p w14:paraId="3EF92628" w14:textId="77777777" w:rsidR="004115B0" w:rsidRDefault="004115B0" w:rsidP="00E5701C">
            <w:pPr>
              <w:jc w:val="center"/>
              <w:rPr>
                <w:ins w:id="2323" w:author="Petnathean Julled" w:date="2021-07-09T13:34:00Z"/>
                <w:szCs w:val="22"/>
              </w:rPr>
            </w:pPr>
            <w:ins w:id="2324" w:author="Petnathean Julled" w:date="2021-07-09T13:34:00Z">
              <w:r>
                <w:rPr>
                  <w:szCs w:val="22"/>
                </w:rPr>
                <w:t>3 Nodes</w:t>
              </w:r>
            </w:ins>
          </w:p>
        </w:tc>
        <w:tc>
          <w:tcPr>
            <w:tcW w:w="970" w:type="dxa"/>
          </w:tcPr>
          <w:p w14:paraId="7739A219" w14:textId="77777777" w:rsidR="004115B0" w:rsidRDefault="004115B0" w:rsidP="00E5701C">
            <w:pPr>
              <w:jc w:val="center"/>
              <w:rPr>
                <w:ins w:id="2325" w:author="Petnathean Julled" w:date="2021-07-09T13:34:00Z"/>
                <w:szCs w:val="22"/>
              </w:rPr>
            </w:pPr>
            <w:ins w:id="2326" w:author="Petnathean Julled" w:date="2021-07-09T13:34:00Z">
              <w:r>
                <w:rPr>
                  <w:szCs w:val="22"/>
                </w:rPr>
                <w:t>2 Nodes</w:t>
              </w:r>
            </w:ins>
          </w:p>
        </w:tc>
        <w:tc>
          <w:tcPr>
            <w:tcW w:w="970" w:type="dxa"/>
          </w:tcPr>
          <w:p w14:paraId="790C838D" w14:textId="77777777" w:rsidR="004115B0" w:rsidRDefault="004115B0" w:rsidP="00E5701C">
            <w:pPr>
              <w:jc w:val="center"/>
              <w:rPr>
                <w:ins w:id="2327" w:author="Petnathean Julled" w:date="2021-07-09T13:34:00Z"/>
                <w:szCs w:val="22"/>
              </w:rPr>
            </w:pPr>
            <w:ins w:id="2328" w:author="Petnathean Julled" w:date="2021-07-09T13:34:00Z">
              <w:r>
                <w:rPr>
                  <w:szCs w:val="22"/>
                </w:rPr>
                <w:t>1 Nodes</w:t>
              </w:r>
            </w:ins>
          </w:p>
        </w:tc>
      </w:tr>
      <w:tr w:rsidR="004115B0" w14:paraId="7E1D3907" w14:textId="77777777" w:rsidTr="00E5701C">
        <w:trPr>
          <w:ins w:id="2329" w:author="Petnathean Julled" w:date="2021-07-09T13:34:00Z"/>
        </w:trPr>
        <w:tc>
          <w:tcPr>
            <w:tcW w:w="1563" w:type="dxa"/>
          </w:tcPr>
          <w:p w14:paraId="0C99B7D9" w14:textId="77777777" w:rsidR="004115B0" w:rsidRDefault="004115B0" w:rsidP="00E5701C">
            <w:pPr>
              <w:jc w:val="thaiDistribute"/>
              <w:rPr>
                <w:ins w:id="2330" w:author="Petnathean Julled" w:date="2021-07-09T13:34:00Z"/>
                <w:szCs w:val="22"/>
              </w:rPr>
            </w:pPr>
            <w:proofErr w:type="spellStart"/>
            <w:ins w:id="2331" w:author="Petnathean Julled" w:date="2021-07-09T13:34:00Z">
              <w:r>
                <w:rPr>
                  <w:szCs w:val="22"/>
                </w:rPr>
                <w:t>Smartcontract</w:t>
              </w:r>
              <w:proofErr w:type="spellEnd"/>
              <w:r>
                <w:rPr>
                  <w:szCs w:val="22"/>
                </w:rPr>
                <w:t xml:space="preserve"> Deployment</w:t>
              </w:r>
            </w:ins>
          </w:p>
        </w:tc>
        <w:tc>
          <w:tcPr>
            <w:tcW w:w="969" w:type="dxa"/>
            <w:vAlign w:val="center"/>
          </w:tcPr>
          <w:p w14:paraId="002EB110" w14:textId="77777777" w:rsidR="004115B0" w:rsidRPr="00E5701C" w:rsidRDefault="004115B0" w:rsidP="00E5701C">
            <w:pPr>
              <w:jc w:val="center"/>
              <w:rPr>
                <w:ins w:id="2332" w:author="Petnathean Julled" w:date="2021-07-09T13:34:00Z"/>
                <w:color w:val="006600"/>
                <w:szCs w:val="22"/>
              </w:rPr>
            </w:pPr>
            <w:ins w:id="2333" w:author="Petnathean Julled" w:date="2021-07-09T13:34:00Z">
              <w:r w:rsidRPr="00E5701C">
                <w:rPr>
                  <w:color w:val="006600"/>
                  <w:szCs w:val="22"/>
                </w:rPr>
                <w:sym w:font="Wingdings" w:char="F0FC"/>
              </w:r>
            </w:ins>
          </w:p>
        </w:tc>
        <w:tc>
          <w:tcPr>
            <w:tcW w:w="970" w:type="dxa"/>
            <w:vAlign w:val="center"/>
          </w:tcPr>
          <w:p w14:paraId="1A4B7341" w14:textId="77777777" w:rsidR="004115B0" w:rsidRPr="00E5701C" w:rsidRDefault="004115B0" w:rsidP="00E5701C">
            <w:pPr>
              <w:jc w:val="center"/>
              <w:rPr>
                <w:ins w:id="2334" w:author="Petnathean Julled" w:date="2021-07-09T13:34:00Z"/>
                <w:color w:val="006600"/>
                <w:szCs w:val="22"/>
              </w:rPr>
            </w:pPr>
            <w:ins w:id="2335" w:author="Petnathean Julled" w:date="2021-07-09T13:34:00Z">
              <w:r w:rsidRPr="00E5701C">
                <w:rPr>
                  <w:color w:val="006600"/>
                  <w:szCs w:val="22"/>
                </w:rPr>
                <w:sym w:font="Wingdings" w:char="F0FC"/>
              </w:r>
            </w:ins>
          </w:p>
        </w:tc>
        <w:tc>
          <w:tcPr>
            <w:tcW w:w="970" w:type="dxa"/>
            <w:vAlign w:val="center"/>
          </w:tcPr>
          <w:p w14:paraId="5B91402E" w14:textId="77777777" w:rsidR="004115B0" w:rsidRPr="00E5701C" w:rsidRDefault="004115B0" w:rsidP="00E5701C">
            <w:pPr>
              <w:jc w:val="center"/>
              <w:rPr>
                <w:ins w:id="2336" w:author="Petnathean Julled" w:date="2021-07-09T13:34:00Z"/>
                <w:color w:val="006600"/>
                <w:szCs w:val="22"/>
              </w:rPr>
            </w:pPr>
            <w:ins w:id="2337" w:author="Petnathean Julled" w:date="2021-07-09T13:34:00Z">
              <w:r w:rsidRPr="00E5701C">
                <w:rPr>
                  <w:color w:val="006600"/>
                  <w:szCs w:val="22"/>
                </w:rPr>
                <w:sym w:font="Wingdings" w:char="F0FC"/>
              </w:r>
            </w:ins>
          </w:p>
        </w:tc>
        <w:tc>
          <w:tcPr>
            <w:tcW w:w="970" w:type="dxa"/>
            <w:vAlign w:val="center"/>
          </w:tcPr>
          <w:p w14:paraId="6E581C6D" w14:textId="77777777" w:rsidR="004115B0" w:rsidRPr="00E5701C" w:rsidRDefault="004115B0" w:rsidP="00E5701C">
            <w:pPr>
              <w:jc w:val="center"/>
              <w:rPr>
                <w:ins w:id="2338" w:author="Petnathean Julled" w:date="2021-07-09T13:34:00Z"/>
                <w:color w:val="CC0000"/>
                <w:szCs w:val="22"/>
              </w:rPr>
            </w:pPr>
            <w:ins w:id="2339" w:author="Petnathean Julled" w:date="2021-07-09T13:34:00Z">
              <w:r w:rsidRPr="00E5701C">
                <w:rPr>
                  <w:color w:val="CC0000"/>
                  <w:szCs w:val="22"/>
                </w:rPr>
                <w:sym w:font="Wingdings" w:char="F0FB"/>
              </w:r>
            </w:ins>
          </w:p>
        </w:tc>
        <w:tc>
          <w:tcPr>
            <w:tcW w:w="970" w:type="dxa"/>
            <w:vAlign w:val="center"/>
          </w:tcPr>
          <w:p w14:paraId="45476D58" w14:textId="77777777" w:rsidR="004115B0" w:rsidRPr="00E5701C" w:rsidRDefault="004115B0" w:rsidP="00E5701C">
            <w:pPr>
              <w:jc w:val="center"/>
              <w:rPr>
                <w:ins w:id="2340" w:author="Petnathean Julled" w:date="2021-07-09T13:34:00Z"/>
                <w:color w:val="CC0000"/>
                <w:szCs w:val="22"/>
              </w:rPr>
            </w:pPr>
            <w:ins w:id="2341" w:author="Petnathean Julled" w:date="2021-07-09T13:34:00Z">
              <w:r w:rsidRPr="00E5701C">
                <w:rPr>
                  <w:color w:val="CC0000"/>
                  <w:szCs w:val="22"/>
                </w:rPr>
                <w:sym w:font="Wingdings" w:char="F0FB"/>
              </w:r>
            </w:ins>
          </w:p>
        </w:tc>
        <w:tc>
          <w:tcPr>
            <w:tcW w:w="970" w:type="dxa"/>
            <w:vAlign w:val="center"/>
          </w:tcPr>
          <w:p w14:paraId="603AAA99" w14:textId="77777777" w:rsidR="004115B0" w:rsidRPr="00E5701C" w:rsidRDefault="004115B0" w:rsidP="00E5701C">
            <w:pPr>
              <w:jc w:val="center"/>
              <w:rPr>
                <w:ins w:id="2342" w:author="Petnathean Julled" w:date="2021-07-09T13:34:00Z"/>
                <w:color w:val="CC0000"/>
                <w:szCs w:val="22"/>
              </w:rPr>
            </w:pPr>
            <w:ins w:id="2343" w:author="Petnathean Julled" w:date="2021-07-09T13:34:00Z">
              <w:r w:rsidRPr="00E5701C">
                <w:rPr>
                  <w:color w:val="CC0000"/>
                  <w:szCs w:val="22"/>
                </w:rPr>
                <w:sym w:font="Wingdings" w:char="F0FB"/>
              </w:r>
            </w:ins>
          </w:p>
        </w:tc>
        <w:tc>
          <w:tcPr>
            <w:tcW w:w="970" w:type="dxa"/>
            <w:vAlign w:val="center"/>
          </w:tcPr>
          <w:p w14:paraId="45AFA36C" w14:textId="77777777" w:rsidR="004115B0" w:rsidRPr="00E5701C" w:rsidRDefault="004115B0" w:rsidP="00E5701C">
            <w:pPr>
              <w:jc w:val="center"/>
              <w:rPr>
                <w:ins w:id="2344" w:author="Petnathean Julled" w:date="2021-07-09T13:34:00Z"/>
                <w:color w:val="CC0000"/>
                <w:szCs w:val="22"/>
              </w:rPr>
            </w:pPr>
            <w:ins w:id="2345" w:author="Petnathean Julled" w:date="2021-07-09T13:34:00Z">
              <w:r w:rsidRPr="00E5701C">
                <w:rPr>
                  <w:color w:val="CC0000"/>
                  <w:szCs w:val="22"/>
                </w:rPr>
                <w:sym w:font="Wingdings" w:char="F0FB"/>
              </w:r>
            </w:ins>
          </w:p>
        </w:tc>
      </w:tr>
      <w:tr w:rsidR="004115B0" w14:paraId="7FD39101" w14:textId="77777777" w:rsidTr="00E5701C">
        <w:trPr>
          <w:ins w:id="2346" w:author="Petnathean Julled" w:date="2021-07-09T13:34:00Z"/>
        </w:trPr>
        <w:tc>
          <w:tcPr>
            <w:tcW w:w="1563" w:type="dxa"/>
          </w:tcPr>
          <w:p w14:paraId="4221B6BB" w14:textId="77777777" w:rsidR="004115B0" w:rsidRDefault="004115B0" w:rsidP="00E5701C">
            <w:pPr>
              <w:jc w:val="thaiDistribute"/>
              <w:rPr>
                <w:ins w:id="2347" w:author="Petnathean Julled" w:date="2021-07-09T13:34:00Z"/>
                <w:szCs w:val="22"/>
              </w:rPr>
            </w:pPr>
            <w:ins w:id="2348" w:author="Petnathean Julled" w:date="2021-07-09T13:34:00Z">
              <w:r>
                <w:rPr>
                  <w:szCs w:val="22"/>
                </w:rPr>
                <w:t>Document Register</w:t>
              </w:r>
            </w:ins>
          </w:p>
        </w:tc>
        <w:tc>
          <w:tcPr>
            <w:tcW w:w="969" w:type="dxa"/>
            <w:vAlign w:val="center"/>
          </w:tcPr>
          <w:p w14:paraId="226C0112" w14:textId="77777777" w:rsidR="004115B0" w:rsidRPr="00E5701C" w:rsidRDefault="004115B0" w:rsidP="00E5701C">
            <w:pPr>
              <w:jc w:val="center"/>
              <w:rPr>
                <w:ins w:id="2349" w:author="Petnathean Julled" w:date="2021-07-09T13:34:00Z"/>
                <w:color w:val="006600"/>
                <w:szCs w:val="22"/>
              </w:rPr>
            </w:pPr>
            <w:ins w:id="2350" w:author="Petnathean Julled" w:date="2021-07-09T13:34:00Z">
              <w:r w:rsidRPr="00E5701C">
                <w:rPr>
                  <w:color w:val="006600"/>
                  <w:szCs w:val="22"/>
                </w:rPr>
                <w:sym w:font="Wingdings" w:char="F0FC"/>
              </w:r>
            </w:ins>
          </w:p>
        </w:tc>
        <w:tc>
          <w:tcPr>
            <w:tcW w:w="970" w:type="dxa"/>
            <w:vAlign w:val="center"/>
          </w:tcPr>
          <w:p w14:paraId="2471E0EA" w14:textId="77777777" w:rsidR="004115B0" w:rsidRPr="00E5701C" w:rsidRDefault="004115B0" w:rsidP="00E5701C">
            <w:pPr>
              <w:jc w:val="center"/>
              <w:rPr>
                <w:ins w:id="2351" w:author="Petnathean Julled" w:date="2021-07-09T13:34:00Z"/>
                <w:color w:val="006600"/>
                <w:szCs w:val="22"/>
              </w:rPr>
            </w:pPr>
            <w:ins w:id="2352" w:author="Petnathean Julled" w:date="2021-07-09T13:34:00Z">
              <w:r w:rsidRPr="00E5701C">
                <w:rPr>
                  <w:color w:val="006600"/>
                  <w:szCs w:val="22"/>
                </w:rPr>
                <w:sym w:font="Wingdings" w:char="F0FC"/>
              </w:r>
            </w:ins>
          </w:p>
        </w:tc>
        <w:tc>
          <w:tcPr>
            <w:tcW w:w="970" w:type="dxa"/>
            <w:vAlign w:val="center"/>
          </w:tcPr>
          <w:p w14:paraId="3FCE2E86" w14:textId="77777777" w:rsidR="004115B0" w:rsidRPr="00E5701C" w:rsidRDefault="004115B0" w:rsidP="00E5701C">
            <w:pPr>
              <w:jc w:val="center"/>
              <w:rPr>
                <w:ins w:id="2353" w:author="Petnathean Julled" w:date="2021-07-09T13:34:00Z"/>
                <w:color w:val="006600"/>
                <w:szCs w:val="22"/>
              </w:rPr>
            </w:pPr>
            <w:ins w:id="2354" w:author="Petnathean Julled" w:date="2021-07-09T13:34:00Z">
              <w:r w:rsidRPr="00E5701C">
                <w:rPr>
                  <w:color w:val="006600"/>
                  <w:szCs w:val="22"/>
                </w:rPr>
                <w:sym w:font="Wingdings" w:char="F0FC"/>
              </w:r>
            </w:ins>
          </w:p>
        </w:tc>
        <w:tc>
          <w:tcPr>
            <w:tcW w:w="970" w:type="dxa"/>
            <w:vAlign w:val="center"/>
          </w:tcPr>
          <w:p w14:paraId="63DBA963" w14:textId="77777777" w:rsidR="004115B0" w:rsidRPr="00E5701C" w:rsidRDefault="004115B0" w:rsidP="00E5701C">
            <w:pPr>
              <w:jc w:val="center"/>
              <w:rPr>
                <w:ins w:id="2355" w:author="Petnathean Julled" w:date="2021-07-09T13:34:00Z"/>
                <w:color w:val="CC0000"/>
                <w:szCs w:val="22"/>
              </w:rPr>
            </w:pPr>
            <w:ins w:id="2356" w:author="Petnathean Julled" w:date="2021-07-09T13:34:00Z">
              <w:r w:rsidRPr="00E5701C">
                <w:rPr>
                  <w:color w:val="CC0000"/>
                  <w:szCs w:val="22"/>
                </w:rPr>
                <w:sym w:font="Wingdings" w:char="F0FB"/>
              </w:r>
            </w:ins>
          </w:p>
        </w:tc>
        <w:tc>
          <w:tcPr>
            <w:tcW w:w="970" w:type="dxa"/>
            <w:vAlign w:val="center"/>
          </w:tcPr>
          <w:p w14:paraId="7CFE2B94" w14:textId="77777777" w:rsidR="004115B0" w:rsidRPr="00E5701C" w:rsidRDefault="004115B0" w:rsidP="00E5701C">
            <w:pPr>
              <w:jc w:val="center"/>
              <w:rPr>
                <w:ins w:id="2357" w:author="Petnathean Julled" w:date="2021-07-09T13:34:00Z"/>
                <w:color w:val="CC0000"/>
                <w:szCs w:val="22"/>
              </w:rPr>
            </w:pPr>
            <w:ins w:id="2358" w:author="Petnathean Julled" w:date="2021-07-09T13:34:00Z">
              <w:r w:rsidRPr="00E5701C">
                <w:rPr>
                  <w:color w:val="CC0000"/>
                  <w:szCs w:val="22"/>
                </w:rPr>
                <w:sym w:font="Wingdings" w:char="F0FB"/>
              </w:r>
            </w:ins>
          </w:p>
        </w:tc>
        <w:tc>
          <w:tcPr>
            <w:tcW w:w="970" w:type="dxa"/>
            <w:vAlign w:val="center"/>
          </w:tcPr>
          <w:p w14:paraId="3DDACD31" w14:textId="77777777" w:rsidR="004115B0" w:rsidRPr="00E5701C" w:rsidRDefault="004115B0" w:rsidP="00E5701C">
            <w:pPr>
              <w:jc w:val="center"/>
              <w:rPr>
                <w:ins w:id="2359" w:author="Petnathean Julled" w:date="2021-07-09T13:34:00Z"/>
                <w:color w:val="CC0000"/>
                <w:szCs w:val="22"/>
              </w:rPr>
            </w:pPr>
            <w:ins w:id="2360" w:author="Petnathean Julled" w:date="2021-07-09T13:34:00Z">
              <w:r w:rsidRPr="00E5701C">
                <w:rPr>
                  <w:color w:val="CC0000"/>
                  <w:szCs w:val="22"/>
                </w:rPr>
                <w:sym w:font="Wingdings" w:char="F0FB"/>
              </w:r>
            </w:ins>
          </w:p>
        </w:tc>
        <w:tc>
          <w:tcPr>
            <w:tcW w:w="970" w:type="dxa"/>
            <w:vAlign w:val="center"/>
          </w:tcPr>
          <w:p w14:paraId="0DFEB788" w14:textId="77777777" w:rsidR="004115B0" w:rsidRPr="00E5701C" w:rsidRDefault="004115B0" w:rsidP="00E5701C">
            <w:pPr>
              <w:jc w:val="center"/>
              <w:rPr>
                <w:ins w:id="2361" w:author="Petnathean Julled" w:date="2021-07-09T13:34:00Z"/>
                <w:color w:val="CC0000"/>
                <w:szCs w:val="22"/>
              </w:rPr>
            </w:pPr>
            <w:ins w:id="2362" w:author="Petnathean Julled" w:date="2021-07-09T13:34:00Z">
              <w:r w:rsidRPr="00E5701C">
                <w:rPr>
                  <w:color w:val="CC0000"/>
                  <w:szCs w:val="22"/>
                </w:rPr>
                <w:sym w:font="Wingdings" w:char="F0FB"/>
              </w:r>
            </w:ins>
          </w:p>
        </w:tc>
      </w:tr>
      <w:tr w:rsidR="004115B0" w14:paraId="5CA2022A" w14:textId="77777777" w:rsidTr="00E5701C">
        <w:trPr>
          <w:ins w:id="2363" w:author="Petnathean Julled" w:date="2021-07-09T13:34:00Z"/>
        </w:trPr>
        <w:tc>
          <w:tcPr>
            <w:tcW w:w="1563" w:type="dxa"/>
          </w:tcPr>
          <w:p w14:paraId="726EC0D5" w14:textId="77777777" w:rsidR="004115B0" w:rsidRDefault="004115B0" w:rsidP="00E5701C">
            <w:pPr>
              <w:jc w:val="thaiDistribute"/>
              <w:rPr>
                <w:ins w:id="2364" w:author="Petnathean Julled" w:date="2021-07-09T13:34:00Z"/>
                <w:szCs w:val="22"/>
              </w:rPr>
            </w:pPr>
            <w:ins w:id="2365" w:author="Petnathean Julled" w:date="2021-07-09T13:34:00Z">
              <w:r>
                <w:rPr>
                  <w:szCs w:val="22"/>
                </w:rPr>
                <w:t>Document Query</w:t>
              </w:r>
            </w:ins>
          </w:p>
        </w:tc>
        <w:tc>
          <w:tcPr>
            <w:tcW w:w="969" w:type="dxa"/>
            <w:vAlign w:val="center"/>
          </w:tcPr>
          <w:p w14:paraId="1DE893C2" w14:textId="77777777" w:rsidR="004115B0" w:rsidRPr="00E5701C" w:rsidRDefault="004115B0" w:rsidP="00E5701C">
            <w:pPr>
              <w:jc w:val="center"/>
              <w:rPr>
                <w:ins w:id="2366" w:author="Petnathean Julled" w:date="2021-07-09T13:34:00Z"/>
                <w:color w:val="006600"/>
                <w:szCs w:val="22"/>
              </w:rPr>
            </w:pPr>
            <w:ins w:id="2367" w:author="Petnathean Julled" w:date="2021-07-09T13:34:00Z">
              <w:r w:rsidRPr="00E5701C">
                <w:rPr>
                  <w:color w:val="006600"/>
                  <w:szCs w:val="22"/>
                </w:rPr>
                <w:sym w:font="Wingdings" w:char="F0FC"/>
              </w:r>
            </w:ins>
          </w:p>
        </w:tc>
        <w:tc>
          <w:tcPr>
            <w:tcW w:w="970" w:type="dxa"/>
            <w:vAlign w:val="center"/>
          </w:tcPr>
          <w:p w14:paraId="7E792DFF" w14:textId="77777777" w:rsidR="004115B0" w:rsidRPr="00E5701C" w:rsidRDefault="004115B0" w:rsidP="00E5701C">
            <w:pPr>
              <w:jc w:val="center"/>
              <w:rPr>
                <w:ins w:id="2368" w:author="Petnathean Julled" w:date="2021-07-09T13:34:00Z"/>
                <w:color w:val="006600"/>
                <w:szCs w:val="22"/>
              </w:rPr>
            </w:pPr>
            <w:ins w:id="2369" w:author="Petnathean Julled" w:date="2021-07-09T13:34:00Z">
              <w:r w:rsidRPr="00E5701C">
                <w:rPr>
                  <w:color w:val="006600"/>
                  <w:szCs w:val="22"/>
                </w:rPr>
                <w:sym w:font="Wingdings" w:char="F0FC"/>
              </w:r>
            </w:ins>
          </w:p>
        </w:tc>
        <w:tc>
          <w:tcPr>
            <w:tcW w:w="970" w:type="dxa"/>
            <w:vAlign w:val="center"/>
          </w:tcPr>
          <w:p w14:paraId="09E69C81" w14:textId="77777777" w:rsidR="004115B0" w:rsidRPr="00E5701C" w:rsidRDefault="004115B0" w:rsidP="00E5701C">
            <w:pPr>
              <w:jc w:val="center"/>
              <w:rPr>
                <w:ins w:id="2370" w:author="Petnathean Julled" w:date="2021-07-09T13:34:00Z"/>
                <w:color w:val="006600"/>
                <w:szCs w:val="22"/>
              </w:rPr>
            </w:pPr>
            <w:ins w:id="2371" w:author="Petnathean Julled" w:date="2021-07-09T13:34:00Z">
              <w:r w:rsidRPr="00E5701C">
                <w:rPr>
                  <w:color w:val="006600"/>
                  <w:szCs w:val="22"/>
                </w:rPr>
                <w:sym w:font="Wingdings" w:char="F0FC"/>
              </w:r>
            </w:ins>
          </w:p>
        </w:tc>
        <w:tc>
          <w:tcPr>
            <w:tcW w:w="970" w:type="dxa"/>
            <w:vAlign w:val="center"/>
          </w:tcPr>
          <w:p w14:paraId="6F0EC6EB" w14:textId="77777777" w:rsidR="004115B0" w:rsidRPr="00E5701C" w:rsidRDefault="004115B0" w:rsidP="00E5701C">
            <w:pPr>
              <w:jc w:val="center"/>
              <w:rPr>
                <w:ins w:id="2372" w:author="Petnathean Julled" w:date="2021-07-09T13:34:00Z"/>
                <w:color w:val="CC0000"/>
                <w:szCs w:val="22"/>
              </w:rPr>
            </w:pPr>
            <w:ins w:id="2373" w:author="Petnathean Julled" w:date="2021-07-09T13:34:00Z">
              <w:r w:rsidRPr="00E5701C">
                <w:rPr>
                  <w:color w:val="CC0000"/>
                  <w:szCs w:val="22"/>
                </w:rPr>
                <w:sym w:font="Wingdings" w:char="F0FB"/>
              </w:r>
            </w:ins>
          </w:p>
        </w:tc>
        <w:tc>
          <w:tcPr>
            <w:tcW w:w="970" w:type="dxa"/>
            <w:vAlign w:val="center"/>
          </w:tcPr>
          <w:p w14:paraId="24F21F35" w14:textId="77777777" w:rsidR="004115B0" w:rsidRPr="00E5701C" w:rsidRDefault="004115B0" w:rsidP="00E5701C">
            <w:pPr>
              <w:jc w:val="center"/>
              <w:rPr>
                <w:ins w:id="2374" w:author="Petnathean Julled" w:date="2021-07-09T13:34:00Z"/>
                <w:color w:val="CC0000"/>
                <w:szCs w:val="22"/>
              </w:rPr>
            </w:pPr>
            <w:ins w:id="2375" w:author="Petnathean Julled" w:date="2021-07-09T13:34:00Z">
              <w:r w:rsidRPr="00E5701C">
                <w:rPr>
                  <w:color w:val="CC0000"/>
                  <w:szCs w:val="22"/>
                </w:rPr>
                <w:sym w:font="Wingdings" w:char="F0FB"/>
              </w:r>
            </w:ins>
          </w:p>
        </w:tc>
        <w:tc>
          <w:tcPr>
            <w:tcW w:w="970" w:type="dxa"/>
            <w:vAlign w:val="center"/>
          </w:tcPr>
          <w:p w14:paraId="77A3F537" w14:textId="77777777" w:rsidR="004115B0" w:rsidRPr="00E5701C" w:rsidRDefault="004115B0" w:rsidP="00E5701C">
            <w:pPr>
              <w:jc w:val="center"/>
              <w:rPr>
                <w:ins w:id="2376" w:author="Petnathean Julled" w:date="2021-07-09T13:34:00Z"/>
                <w:color w:val="CC0000"/>
                <w:szCs w:val="22"/>
              </w:rPr>
            </w:pPr>
            <w:ins w:id="2377" w:author="Petnathean Julled" w:date="2021-07-09T13:34:00Z">
              <w:r w:rsidRPr="00E5701C">
                <w:rPr>
                  <w:color w:val="CC0000"/>
                  <w:szCs w:val="22"/>
                </w:rPr>
                <w:sym w:font="Wingdings" w:char="F0FB"/>
              </w:r>
            </w:ins>
          </w:p>
        </w:tc>
        <w:tc>
          <w:tcPr>
            <w:tcW w:w="970" w:type="dxa"/>
            <w:vAlign w:val="center"/>
          </w:tcPr>
          <w:p w14:paraId="68032B53" w14:textId="77777777" w:rsidR="004115B0" w:rsidRPr="00E5701C" w:rsidRDefault="004115B0" w:rsidP="00E5701C">
            <w:pPr>
              <w:keepNext/>
              <w:jc w:val="center"/>
              <w:rPr>
                <w:ins w:id="2378" w:author="Petnathean Julled" w:date="2021-07-09T13:34:00Z"/>
                <w:color w:val="CC0000"/>
                <w:szCs w:val="22"/>
              </w:rPr>
            </w:pPr>
            <w:ins w:id="2379" w:author="Petnathean Julled" w:date="2021-07-09T13:34:00Z">
              <w:r w:rsidRPr="00E5701C">
                <w:rPr>
                  <w:color w:val="CC0000"/>
                  <w:szCs w:val="22"/>
                </w:rPr>
                <w:sym w:font="Wingdings" w:char="F0FB"/>
              </w:r>
            </w:ins>
          </w:p>
        </w:tc>
      </w:tr>
    </w:tbl>
    <w:p w14:paraId="0A95F627" w14:textId="0E218184" w:rsidR="004115B0" w:rsidRDefault="004115B0">
      <w:pPr>
        <w:pStyle w:val="Caption"/>
        <w:spacing w:before="240" w:after="240"/>
        <w:jc w:val="center"/>
        <w:rPr>
          <w:ins w:id="2380" w:author="Petnathean Julled" w:date="2021-07-09T14:12:00Z"/>
        </w:rPr>
        <w:pPrChange w:id="2381" w:author="Petnathean Julled" w:date="2021-07-09T15:03:00Z">
          <w:pPr>
            <w:pStyle w:val="Caption"/>
            <w:spacing w:after="240"/>
            <w:jc w:val="center"/>
          </w:pPr>
        </w:pPrChange>
      </w:pPr>
      <w:bookmarkStart w:id="2382" w:name="_Ref76730099"/>
      <w:bookmarkStart w:id="2383" w:name="_Ref76754870"/>
      <w:ins w:id="2384" w:author="Petnathean Julled" w:date="2021-07-09T13:34:00Z">
        <w:r>
          <w:t xml:space="preserve">Table </w:t>
        </w:r>
        <w:r>
          <w:fldChar w:fldCharType="begin"/>
        </w:r>
        <w:r>
          <w:instrText xml:space="preserve"> STYLEREF 1 \s </w:instrText>
        </w:r>
        <w:r>
          <w:fldChar w:fldCharType="separate"/>
        </w:r>
      </w:ins>
      <w:r w:rsidR="00454CE9">
        <w:rPr>
          <w:noProof/>
        </w:rPr>
        <w:t>4</w:t>
      </w:r>
      <w:ins w:id="2385" w:author="Petnathean Julled" w:date="2021-07-09T13:34:00Z">
        <w:r>
          <w:fldChar w:fldCharType="end"/>
        </w:r>
        <w:r>
          <w:noBreakHyphen/>
        </w:r>
        <w:r>
          <w:fldChar w:fldCharType="begin"/>
        </w:r>
        <w:r>
          <w:instrText xml:space="preserve"> SEQ Table \* ARABIC \s 1 </w:instrText>
        </w:r>
        <w:r>
          <w:fldChar w:fldCharType="separate"/>
        </w:r>
      </w:ins>
      <w:ins w:id="2386" w:author="Petnathean Julled" w:date="2021-07-09T21:18:00Z">
        <w:r w:rsidR="00454CE9">
          <w:rPr>
            <w:noProof/>
          </w:rPr>
          <w:t>1</w:t>
        </w:r>
      </w:ins>
      <w:ins w:id="2387" w:author="Petnathean Julled" w:date="2021-07-09T13:34:00Z">
        <w:r>
          <w:fldChar w:fldCharType="end"/>
        </w:r>
        <w:bookmarkEnd w:id="2382"/>
        <w:r>
          <w:t xml:space="preserve"> </w:t>
        </w:r>
        <w:bookmarkStart w:id="2388" w:name="_Ref76754864"/>
        <w:r>
          <w:t xml:space="preserve">Functionalities </w:t>
        </w:r>
      </w:ins>
      <w:ins w:id="2389" w:author="Petnathean Julled" w:date="2021-07-09T15:03:00Z">
        <w:r w:rsidR="00F66008">
          <w:t>e</w:t>
        </w:r>
      </w:ins>
      <w:ins w:id="2390" w:author="Petnathean Julled" w:date="2021-07-09T13:34:00Z">
        <w:r>
          <w:t xml:space="preserve">xperiment </w:t>
        </w:r>
      </w:ins>
      <w:ins w:id="2391" w:author="Petnathean Julled" w:date="2021-07-09T15:03:00Z">
        <w:r w:rsidR="00F66008">
          <w:t>r</w:t>
        </w:r>
      </w:ins>
      <w:ins w:id="2392" w:author="Petnathean Julled" w:date="2021-07-09T13:34:00Z">
        <w:r>
          <w:t>esult</w:t>
        </w:r>
      </w:ins>
      <w:bookmarkEnd w:id="2383"/>
      <w:bookmarkEnd w:id="2388"/>
    </w:p>
    <w:p w14:paraId="6BEC2DE4" w14:textId="77777777" w:rsidR="00361488" w:rsidRDefault="00361488">
      <w:pPr>
        <w:keepNext/>
        <w:spacing w:after="240"/>
        <w:jc w:val="center"/>
        <w:rPr>
          <w:ins w:id="2393" w:author="Petnathean Julled" w:date="2021-07-09T14:14:00Z"/>
        </w:rPr>
        <w:pPrChange w:id="2394" w:author="Petnathean Julled" w:date="2021-07-09T15:04:00Z">
          <w:pPr>
            <w:ind w:hanging="270"/>
          </w:pPr>
        </w:pPrChange>
      </w:pPr>
      <w:ins w:id="2395" w:author="Petnathean Julled" w:date="2021-07-09T14:13:00Z">
        <w:r w:rsidRPr="00361488">
          <w:rPr>
            <w:noProof/>
          </w:rPr>
          <w:lastRenderedPageBreak/>
          <w:drawing>
            <wp:inline distT="0" distB="0" distL="0" distR="0" wp14:anchorId="5D80646E" wp14:editId="5F3829C1">
              <wp:extent cx="5701093" cy="3156668"/>
              <wp:effectExtent l="0" t="0" r="0" b="5715"/>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4"/>
                      <a:stretch>
                        <a:fillRect/>
                      </a:stretch>
                    </pic:blipFill>
                    <pic:spPr>
                      <a:xfrm>
                        <a:off x="0" y="0"/>
                        <a:ext cx="5726174" cy="3170555"/>
                      </a:xfrm>
                      <a:prstGeom prst="rect">
                        <a:avLst/>
                      </a:prstGeom>
                    </pic:spPr>
                  </pic:pic>
                </a:graphicData>
              </a:graphic>
            </wp:inline>
          </w:drawing>
        </w:r>
      </w:ins>
    </w:p>
    <w:p w14:paraId="7E101A7C" w14:textId="01C1F1B5" w:rsidR="00361488" w:rsidRDefault="00361488" w:rsidP="00361488">
      <w:pPr>
        <w:pStyle w:val="Caption"/>
        <w:spacing w:after="240"/>
        <w:jc w:val="center"/>
        <w:rPr>
          <w:ins w:id="2396" w:author="Petnathean Julled" w:date="2021-07-09T14:48:00Z"/>
        </w:rPr>
      </w:pPr>
      <w:bookmarkStart w:id="2397" w:name="_Ref76732523"/>
      <w:bookmarkStart w:id="2398" w:name="_Ref76755316"/>
      <w:ins w:id="2399" w:author="Petnathean Julled" w:date="2021-07-09T14:14:00Z">
        <w:r>
          <w:t xml:space="preserve">Figure </w:t>
        </w:r>
      </w:ins>
      <w:ins w:id="240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40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02" w:author="Petnathean Julled" w:date="2021-07-09T21:18:00Z">
        <w:r w:rsidR="00454CE9">
          <w:rPr>
            <w:noProof/>
          </w:rPr>
          <w:t>67</w:t>
        </w:r>
      </w:ins>
      <w:ins w:id="2403" w:author="Petnathean Julled" w:date="2021-07-09T17:21:00Z">
        <w:r w:rsidR="0064710A">
          <w:fldChar w:fldCharType="end"/>
        </w:r>
      </w:ins>
      <w:bookmarkEnd w:id="2397"/>
      <w:ins w:id="2404" w:author="Petnathean Julled" w:date="2021-07-09T14:14:00Z">
        <w:r>
          <w:t xml:space="preserve"> </w:t>
        </w:r>
        <w:bookmarkStart w:id="2405" w:name="_Ref76755194"/>
        <w:r>
          <w:t>The 7-Node Example system log</w:t>
        </w:r>
      </w:ins>
      <w:bookmarkEnd w:id="2398"/>
      <w:bookmarkEnd w:id="2405"/>
    </w:p>
    <w:p w14:paraId="46D04527" w14:textId="3A061454" w:rsidR="005226A7" w:rsidRPr="005226A7" w:rsidRDefault="005226A7">
      <w:pPr>
        <w:spacing w:line="360" w:lineRule="auto"/>
        <w:jc w:val="thaiDistribute"/>
        <w:rPr>
          <w:ins w:id="2406" w:author="Petnathean Julled" w:date="2021-07-09T14:48:00Z"/>
        </w:rPr>
        <w:pPrChange w:id="2407" w:author="Petnathean Julled" w:date="2021-07-09T14:49:00Z">
          <w:pPr/>
        </w:pPrChange>
      </w:pPr>
      <w:ins w:id="2408" w:author="Petnathean Julled" w:date="2021-07-09T14:49:00Z">
        <w:r>
          <w:tab/>
        </w:r>
        <w:r w:rsidRPr="005226A7">
          <w:rPr>
            <w:cs/>
            <w:rPrChange w:id="2409" w:author="Petnathean Julled" w:date="2021-07-09T14:49:00Z">
              <w:rPr>
                <w:rFonts w:cstheme="minorBidi"/>
                <w:cs/>
              </w:rPr>
            </w:rPrChange>
          </w:rPr>
          <w:fldChar w:fldCharType="begin"/>
        </w:r>
        <w:r w:rsidRPr="005226A7">
          <w:rPr>
            <w:cs/>
            <w:rPrChange w:id="2410" w:author="Petnathean Julled" w:date="2021-07-09T14:49:00Z">
              <w:rPr>
                <w:rFonts w:cstheme="minorBidi"/>
                <w:cs/>
              </w:rPr>
            </w:rPrChange>
          </w:rPr>
          <w:instrText xml:space="preserve"> </w:instrText>
        </w:r>
        <w:r w:rsidRPr="005226A7">
          <w:rPr>
            <w:rPrChange w:id="2411" w:author="Petnathean Julled" w:date="2021-07-09T14:49:00Z">
              <w:rPr>
                <w:rFonts w:cstheme="minorBidi"/>
              </w:rPr>
            </w:rPrChange>
          </w:rPr>
          <w:instrText>REF _Ref</w:instrText>
        </w:r>
        <w:r w:rsidRPr="005226A7">
          <w:rPr>
            <w:cs/>
            <w:rPrChange w:id="2412" w:author="Petnathean Julled" w:date="2021-07-09T14:49:00Z">
              <w:rPr>
                <w:rFonts w:cstheme="minorBidi"/>
                <w:cs/>
              </w:rPr>
            </w:rPrChange>
          </w:rPr>
          <w:instrText xml:space="preserve">76733852 </w:instrText>
        </w:r>
        <w:r w:rsidRPr="005226A7">
          <w:rPr>
            <w:rPrChange w:id="2413" w:author="Petnathean Julled" w:date="2021-07-09T14:49:00Z">
              <w:rPr>
                <w:rFonts w:cstheme="minorBidi"/>
              </w:rPr>
            </w:rPrChange>
          </w:rPr>
          <w:instrText>\h</w:instrText>
        </w:r>
        <w:r w:rsidRPr="005226A7">
          <w:rPr>
            <w:cs/>
            <w:rPrChange w:id="2414" w:author="Petnathean Julled" w:date="2021-07-09T14:49:00Z">
              <w:rPr>
                <w:rFonts w:cstheme="minorBidi"/>
                <w:cs/>
              </w:rPr>
            </w:rPrChange>
          </w:rPr>
          <w:instrText xml:space="preserve"> </w:instrText>
        </w:r>
      </w:ins>
      <w:r w:rsidRPr="005226A7">
        <w:rPr>
          <w:rPrChange w:id="2415" w:author="Petnathean Julled" w:date="2021-07-09T14:49:00Z">
            <w:rPr>
              <w:rFonts w:cstheme="minorBidi"/>
            </w:rPr>
          </w:rPrChange>
        </w:rPr>
        <w:instrText xml:space="preserve"> \* MERGEFORMAT </w:instrText>
      </w:r>
      <w:r w:rsidRPr="005226A7">
        <w:rPr>
          <w:cs/>
          <w:rPrChange w:id="2416" w:author="Petnathean Julled" w:date="2021-07-09T14:49:00Z">
            <w:rPr>
              <w:cs/>
            </w:rPr>
          </w:rPrChange>
        </w:rPr>
      </w:r>
      <w:ins w:id="2417" w:author="Petnathean Julled" w:date="2021-07-09T14:49:00Z">
        <w:r w:rsidRPr="005226A7">
          <w:rPr>
            <w:cs/>
            <w:rPrChange w:id="2418" w:author="Petnathean Julled" w:date="2021-07-09T14:49:00Z">
              <w:rPr>
                <w:rFonts w:cstheme="minorBidi"/>
                <w:cs/>
              </w:rPr>
            </w:rPrChange>
          </w:rPr>
          <w:fldChar w:fldCharType="separate"/>
        </w:r>
      </w:ins>
      <w:ins w:id="2419" w:author="Petnathean Julled" w:date="2021-07-09T21:18:00Z">
        <w:r w:rsidR="00454CE9">
          <w:t xml:space="preserve">Figure </w:t>
        </w:r>
        <w:r w:rsidR="00454CE9">
          <w:rPr>
            <w:noProof/>
          </w:rPr>
          <w:t>4</w:t>
        </w:r>
        <w:r w:rsidR="00454CE9">
          <w:rPr>
            <w:noProof/>
          </w:rPr>
          <w:noBreakHyphen/>
          <w:t>68</w:t>
        </w:r>
      </w:ins>
      <w:ins w:id="2420" w:author="Petnathean Julled" w:date="2021-07-09T14:49:00Z">
        <w:r w:rsidRPr="005226A7">
          <w:rPr>
            <w:cs/>
            <w:rPrChange w:id="2421" w:author="Petnathean Julled" w:date="2021-07-09T14:49:00Z">
              <w:rPr>
                <w:rFonts w:cstheme="minorBidi"/>
                <w:cs/>
              </w:rPr>
            </w:rPrChange>
          </w:rPr>
          <w:fldChar w:fldCharType="end"/>
        </w:r>
        <w:r w:rsidRPr="005226A7">
          <w:rPr>
            <w:rPrChange w:id="2422" w:author="Petnathean Julled" w:date="2021-07-09T14:49:00Z">
              <w:rPr>
                <w:rFonts w:cstheme="minorBidi"/>
              </w:rPr>
            </w:rPrChange>
          </w:rPr>
          <w:t xml:space="preserve"> shows that the Document query can function normally both with minimum search keywords input and maximum search keywords input. The graph further shows that there is a slight difference in process time required to complete the query as the search with maximum search keywords input took a slightly higher process time to complete. The difference is about 38.596131 milliseconds.</w:t>
        </w:r>
      </w:ins>
    </w:p>
    <w:p w14:paraId="5C82EFE4" w14:textId="77777777" w:rsidR="005226A7" w:rsidRPr="005226A7" w:rsidRDefault="005226A7">
      <w:pPr>
        <w:rPr>
          <w:ins w:id="2423" w:author="Petnathean Julled" w:date="2021-07-09T14:36:00Z"/>
          <w:rPrChange w:id="2424" w:author="Petnathean Julled" w:date="2021-07-09T14:48:00Z">
            <w:rPr>
              <w:ins w:id="2425" w:author="Petnathean Julled" w:date="2021-07-09T14:36:00Z"/>
              <w:rFonts w:cstheme="minorBidi"/>
            </w:rPr>
          </w:rPrChange>
        </w:rPr>
        <w:pPrChange w:id="2426" w:author="Petnathean Julled" w:date="2021-07-09T14:48:00Z">
          <w:pPr>
            <w:pStyle w:val="Caption"/>
            <w:spacing w:after="240"/>
            <w:jc w:val="center"/>
          </w:pPr>
        </w:pPrChange>
      </w:pPr>
    </w:p>
    <w:p w14:paraId="7102F41A" w14:textId="77777777" w:rsidR="009440BF" w:rsidRDefault="009440BF">
      <w:pPr>
        <w:keepNext/>
        <w:spacing w:line="360" w:lineRule="auto"/>
        <w:jc w:val="center"/>
        <w:rPr>
          <w:ins w:id="2427" w:author="Petnathean Julled" w:date="2021-07-09T14:36:00Z"/>
        </w:rPr>
        <w:pPrChange w:id="2428" w:author="Petnathean Julled" w:date="2021-07-09T14:50:00Z">
          <w:pPr>
            <w:keepNext/>
            <w:spacing w:line="360" w:lineRule="auto"/>
            <w:jc w:val="thaiDistribute"/>
          </w:pPr>
        </w:pPrChange>
      </w:pPr>
      <w:ins w:id="2429" w:author="Petnathean Julled" w:date="2021-07-09T14:36:00Z">
        <w:r>
          <w:rPr>
            <w:rFonts w:cstheme="minorBidi"/>
            <w:noProof/>
            <w:color w:val="FF0000"/>
          </w:rPr>
          <w:drawing>
            <wp:inline distT="0" distB="0" distL="0" distR="0" wp14:anchorId="489C479D" wp14:editId="27A66CE6">
              <wp:extent cx="4786685" cy="2647785"/>
              <wp:effectExtent l="0" t="0" r="13970" b="63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ins>
    </w:p>
    <w:p w14:paraId="195B76B2" w14:textId="5AC375EF" w:rsidR="009440BF" w:rsidRDefault="009440BF" w:rsidP="005E2A00">
      <w:pPr>
        <w:pStyle w:val="Caption"/>
        <w:jc w:val="center"/>
        <w:rPr>
          <w:ins w:id="2430" w:author="Petnathean Julled" w:date="2021-07-09T14:36:00Z"/>
        </w:rPr>
      </w:pPr>
      <w:bookmarkStart w:id="2431" w:name="_Ref76733852"/>
      <w:bookmarkStart w:id="2432" w:name="_Ref76755321"/>
      <w:ins w:id="2433" w:author="Petnathean Julled" w:date="2021-07-09T14:36:00Z">
        <w:r>
          <w:t xml:space="preserve">Figure </w:t>
        </w:r>
      </w:ins>
      <w:ins w:id="243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43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36" w:author="Petnathean Julled" w:date="2021-07-09T21:18:00Z">
        <w:r w:rsidR="00454CE9">
          <w:rPr>
            <w:noProof/>
          </w:rPr>
          <w:t>68</w:t>
        </w:r>
      </w:ins>
      <w:ins w:id="2437" w:author="Petnathean Julled" w:date="2021-07-09T17:21:00Z">
        <w:r w:rsidR="0064710A">
          <w:fldChar w:fldCharType="end"/>
        </w:r>
      </w:ins>
      <w:bookmarkEnd w:id="2431"/>
      <w:ins w:id="2438" w:author="Petnathean Julled" w:date="2021-07-09T14:36:00Z">
        <w:r>
          <w:t xml:space="preserve"> </w:t>
        </w:r>
        <w:bookmarkStart w:id="2439" w:name="_Ref76755205"/>
        <w:r>
          <w:t>Chart comparing document query and search time</w:t>
        </w:r>
        <w:bookmarkEnd w:id="2432"/>
        <w:bookmarkEnd w:id="2439"/>
      </w:ins>
    </w:p>
    <w:p w14:paraId="136050A8" w14:textId="5721D71D" w:rsidR="009440BF" w:rsidRDefault="009440BF" w:rsidP="009440BF">
      <w:pPr>
        <w:spacing w:after="240"/>
        <w:jc w:val="center"/>
        <w:rPr>
          <w:ins w:id="2440" w:author="Petnathean Julled" w:date="2021-07-09T14:40:00Z"/>
        </w:rPr>
      </w:pPr>
      <w:ins w:id="2441" w:author="Petnathean Julled" w:date="2021-07-09T14:36:00Z">
        <w:r>
          <w:t>between minimum keywords and maximum keywords</w:t>
        </w:r>
      </w:ins>
    </w:p>
    <w:p w14:paraId="30A6E8B9" w14:textId="77D53A0A" w:rsidR="002B6485" w:rsidRDefault="002B6485">
      <w:pPr>
        <w:keepNext/>
        <w:spacing w:line="360" w:lineRule="auto"/>
        <w:jc w:val="thaiDistribute"/>
        <w:rPr>
          <w:ins w:id="2442" w:author="Petnathean Julled" w:date="2021-07-09T14:52:00Z"/>
          <w:rFonts w:cstheme="minorBidi"/>
        </w:rPr>
        <w:pPrChange w:id="2443" w:author="Petnathean Julled" w:date="2021-07-09T15:01:00Z">
          <w:pPr>
            <w:keepNext/>
            <w:jc w:val="thaiDistribute"/>
          </w:pPr>
        </w:pPrChange>
      </w:pPr>
      <w:ins w:id="2444" w:author="Petnathean Julled" w:date="2021-07-09T14:52:00Z">
        <w:r>
          <w:rPr>
            <w:rFonts w:cstheme="minorBidi"/>
          </w:rPr>
          <w:lastRenderedPageBreak/>
          <w:tab/>
        </w:r>
      </w:ins>
      <w:ins w:id="2445" w:author="Petnathean Julled" w:date="2021-07-09T14:53:00Z">
        <w:r>
          <w:rPr>
            <w:rFonts w:cstheme="minorBidi"/>
          </w:rPr>
          <w:t xml:space="preserve">As mentioned in </w:t>
        </w:r>
        <w:r>
          <w:rPr>
            <w:rFonts w:cstheme="minorBidi"/>
          </w:rPr>
          <w:fldChar w:fldCharType="begin"/>
        </w:r>
        <w:r>
          <w:rPr>
            <w:rFonts w:cstheme="minorBidi"/>
          </w:rPr>
          <w:instrText xml:space="preserve"> REF _Ref76730099 \h </w:instrText>
        </w:r>
      </w:ins>
      <w:r>
        <w:rPr>
          <w:rFonts w:cstheme="minorBidi"/>
        </w:rPr>
        <w:instrText xml:space="preserve"> \* MERGEFORMAT </w:instrText>
      </w:r>
      <w:r>
        <w:rPr>
          <w:rFonts w:cstheme="minorBidi"/>
        </w:rPr>
      </w:r>
      <w:r>
        <w:rPr>
          <w:rFonts w:cstheme="minorBidi"/>
        </w:rPr>
        <w:fldChar w:fldCharType="separate"/>
      </w:r>
      <w:ins w:id="2446" w:author="Petnathean Julled" w:date="2021-07-09T21:18:00Z">
        <w:r w:rsidR="00454CE9">
          <w:t xml:space="preserve">Table </w:t>
        </w:r>
        <w:r w:rsidR="00454CE9">
          <w:rPr>
            <w:noProof/>
          </w:rPr>
          <w:t>4</w:t>
        </w:r>
        <w:r w:rsidR="00454CE9">
          <w:rPr>
            <w:noProof/>
          </w:rPr>
          <w:noBreakHyphen/>
          <w:t>1</w:t>
        </w:r>
      </w:ins>
      <w:ins w:id="2447" w:author="Petnathean Julled" w:date="2021-07-09T14:53:00Z">
        <w:r>
          <w:rPr>
            <w:rFonts w:cstheme="minorBidi"/>
          </w:rPr>
          <w:fldChar w:fldCharType="end"/>
        </w:r>
        <w:r>
          <w:rPr>
            <w:rFonts w:cstheme="minorBidi"/>
          </w:rPr>
          <w:t xml:space="preserve"> that the 7-Nodes example only function</w:t>
        </w:r>
      </w:ins>
      <w:ins w:id="2448" w:author="Petnathean Julled" w:date="2021-07-09T15:01:00Z">
        <w:r>
          <w:rPr>
            <w:rFonts w:cstheme="minorBidi"/>
          </w:rPr>
          <w:t>s</w:t>
        </w:r>
      </w:ins>
      <w:ins w:id="2449" w:author="Petnathean Julled" w:date="2021-07-09T14:53:00Z">
        <w:r>
          <w:rPr>
            <w:rFonts w:cstheme="minorBidi"/>
          </w:rPr>
          <w:t xml:space="preserve"> normally w</w:t>
        </w:r>
      </w:ins>
      <w:ins w:id="2450" w:author="Petnathean Julled" w:date="2021-07-09T14:54:00Z">
        <w:r>
          <w:rPr>
            <w:rFonts w:cstheme="minorBidi"/>
          </w:rPr>
          <w:t xml:space="preserve">ith 7, 6, and 5 active nodes, </w:t>
        </w:r>
        <w:r>
          <w:rPr>
            <w:rFonts w:cstheme="minorBidi"/>
          </w:rPr>
          <w:fldChar w:fldCharType="begin"/>
        </w:r>
        <w:r>
          <w:rPr>
            <w:rFonts w:cstheme="minorBidi"/>
          </w:rPr>
          <w:instrText xml:space="preserve"> REF _Ref76734885 \h </w:instrText>
        </w:r>
      </w:ins>
      <w:r>
        <w:rPr>
          <w:rFonts w:cstheme="minorBidi"/>
        </w:rPr>
        <w:instrText xml:space="preserve"> \* MERGEFORMAT </w:instrText>
      </w:r>
      <w:r>
        <w:rPr>
          <w:rFonts w:cstheme="minorBidi"/>
        </w:rPr>
      </w:r>
      <w:r>
        <w:rPr>
          <w:rFonts w:cstheme="minorBidi"/>
        </w:rPr>
        <w:fldChar w:fldCharType="separate"/>
      </w:r>
      <w:ins w:id="2451" w:author="Petnathean Julled" w:date="2021-07-09T21:18:00Z">
        <w:r w:rsidR="00454CE9">
          <w:t xml:space="preserve">Figure </w:t>
        </w:r>
        <w:r w:rsidR="00454CE9">
          <w:rPr>
            <w:noProof/>
          </w:rPr>
          <w:t>4</w:t>
        </w:r>
        <w:r w:rsidR="00454CE9">
          <w:rPr>
            <w:noProof/>
          </w:rPr>
          <w:noBreakHyphen/>
          <w:t>69</w:t>
        </w:r>
      </w:ins>
      <w:ins w:id="2452" w:author="Petnathean Julled" w:date="2021-07-09T14:54:00Z">
        <w:r>
          <w:rPr>
            <w:rFonts w:cstheme="minorBidi"/>
          </w:rPr>
          <w:fldChar w:fldCharType="end"/>
        </w:r>
        <w:r>
          <w:rPr>
            <w:rFonts w:cstheme="minorBidi"/>
          </w:rPr>
          <w:t xml:space="preserve"> </w:t>
        </w:r>
      </w:ins>
      <w:ins w:id="2453" w:author="Petnathean Julled" w:date="2021-07-09T15:01:00Z">
        <w:r w:rsidRPr="002B6485">
          <w:rPr>
            <w:rFonts w:cstheme="minorBidi"/>
          </w:rPr>
          <w:t>compare the processing times the system took to complete the Document Register function which shows that there is no significant difference in performance between each node number variation setup. This means, other than the functionalities difference in the case where there are less than 5 active nodes, the variation in node number is not affecting the performance of the system.</w:t>
        </w:r>
      </w:ins>
    </w:p>
    <w:p w14:paraId="03092C00" w14:textId="77777777" w:rsidR="002B6485" w:rsidRDefault="002B6485" w:rsidP="008B5ED8">
      <w:pPr>
        <w:keepNext/>
        <w:jc w:val="thaiDistribute"/>
        <w:rPr>
          <w:ins w:id="2454" w:author="Petnathean Julled" w:date="2021-07-09T14:52:00Z"/>
          <w:rFonts w:cstheme="minorBidi"/>
        </w:rPr>
      </w:pPr>
    </w:p>
    <w:p w14:paraId="4B557615" w14:textId="18167583" w:rsidR="008B5ED8" w:rsidRPr="00E5701C" w:rsidRDefault="008B5ED8">
      <w:pPr>
        <w:keepNext/>
        <w:spacing w:after="240"/>
        <w:jc w:val="thaiDistribute"/>
        <w:rPr>
          <w:ins w:id="2455" w:author="Petnathean Julled" w:date="2021-07-09T14:40:00Z"/>
          <w:rFonts w:cstheme="minorBidi"/>
          <w:cs/>
        </w:rPr>
        <w:pPrChange w:id="2456" w:author="Petnathean Julled" w:date="2021-07-09T15:23:00Z">
          <w:pPr>
            <w:keepNext/>
            <w:jc w:val="thaiDistribute"/>
          </w:pPr>
        </w:pPrChange>
      </w:pPr>
      <w:ins w:id="2457" w:author="Petnathean Julled" w:date="2021-07-09T14:40:00Z">
        <w:r>
          <w:rPr>
            <w:noProof/>
            <w:szCs w:val="22"/>
          </w:rPr>
          <w:drawing>
            <wp:inline distT="0" distB="0" distL="0" distR="0" wp14:anchorId="51150C6D" wp14:editId="2F8A915B">
              <wp:extent cx="5309870" cy="3097530"/>
              <wp:effectExtent l="0" t="0" r="508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ins>
    </w:p>
    <w:p w14:paraId="289FE078" w14:textId="2897FC4E" w:rsidR="008B5ED8" w:rsidRDefault="008B5ED8" w:rsidP="008B5ED8">
      <w:pPr>
        <w:pStyle w:val="Caption"/>
        <w:jc w:val="center"/>
        <w:rPr>
          <w:ins w:id="2458" w:author="Petnathean Julled" w:date="2021-07-09T15:21:00Z"/>
        </w:rPr>
      </w:pPr>
      <w:bookmarkStart w:id="2459" w:name="_Ref76734885"/>
      <w:bookmarkStart w:id="2460" w:name="_Ref76755329"/>
      <w:ins w:id="2461" w:author="Petnathean Julled" w:date="2021-07-09T14:40:00Z">
        <w:r>
          <w:t xml:space="preserve">Figure </w:t>
        </w:r>
      </w:ins>
      <w:ins w:id="246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46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64" w:author="Petnathean Julled" w:date="2021-07-09T21:18:00Z">
        <w:r w:rsidR="00454CE9">
          <w:rPr>
            <w:noProof/>
          </w:rPr>
          <w:t>69</w:t>
        </w:r>
      </w:ins>
      <w:ins w:id="2465" w:author="Petnathean Julled" w:date="2021-07-09T17:21:00Z">
        <w:r w:rsidR="0064710A">
          <w:fldChar w:fldCharType="end"/>
        </w:r>
      </w:ins>
      <w:bookmarkEnd w:id="2459"/>
      <w:ins w:id="2466" w:author="Petnathean Julled" w:date="2021-07-09T14:40:00Z">
        <w:r>
          <w:t xml:space="preserve"> </w:t>
        </w:r>
        <w:bookmarkStart w:id="2467" w:name="_Ref76755212"/>
        <w:r w:rsidRPr="002541B6">
          <w:t xml:space="preserve">Performance comparison </w:t>
        </w:r>
      </w:ins>
      <w:ins w:id="2468" w:author="Petnathean Julled" w:date="2021-07-09T14:41:00Z">
        <w:r>
          <w:t>of</w:t>
        </w:r>
      </w:ins>
      <w:ins w:id="2469" w:author="Petnathean Julled" w:date="2021-07-09T14:40:00Z">
        <w:r w:rsidRPr="002541B6">
          <w:t xml:space="preserve"> Document </w:t>
        </w:r>
      </w:ins>
      <w:ins w:id="2470" w:author="Petnathean Julled" w:date="2021-07-09T14:51:00Z">
        <w:r w:rsidR="009B7DAC" w:rsidRPr="002541B6">
          <w:t xml:space="preserve">Register </w:t>
        </w:r>
        <w:r w:rsidR="009B7DAC">
          <w:t>on</w:t>
        </w:r>
      </w:ins>
      <w:ins w:id="2471" w:author="Petnathean Julled" w:date="2021-07-09T14:41:00Z">
        <w:r>
          <w:t xml:space="preserve"> </w:t>
        </w:r>
      </w:ins>
      <w:ins w:id="2472" w:author="Petnathean Julled" w:date="2021-07-09T15:31:00Z">
        <w:r w:rsidR="00BA72A3">
          <w:t>n</w:t>
        </w:r>
      </w:ins>
      <w:ins w:id="2473" w:author="Petnathean Julled" w:date="2021-07-09T14:41:00Z">
        <w:r>
          <w:t>ode number variation</w:t>
        </w:r>
      </w:ins>
      <w:ins w:id="2474" w:author="Petnathean Julled" w:date="2021-07-09T15:31:00Z">
        <w:r w:rsidR="00BA72A3">
          <w:t xml:space="preserve"> setup</w:t>
        </w:r>
      </w:ins>
      <w:bookmarkEnd w:id="2460"/>
      <w:bookmarkEnd w:id="2467"/>
    </w:p>
    <w:p w14:paraId="13C39F70" w14:textId="77777777" w:rsidR="004034FF" w:rsidRPr="007014D0" w:rsidRDefault="004034FF">
      <w:pPr>
        <w:rPr>
          <w:ins w:id="2475" w:author="Petnathean Julled" w:date="2021-07-09T14:40:00Z"/>
        </w:rPr>
        <w:pPrChange w:id="2476" w:author="Petnathean Julled" w:date="2021-07-09T15:21:00Z">
          <w:pPr>
            <w:pStyle w:val="Caption"/>
            <w:jc w:val="center"/>
          </w:pPr>
        </w:pPrChange>
      </w:pPr>
    </w:p>
    <w:p w14:paraId="10514D0E" w14:textId="77777777" w:rsidR="004034FF" w:rsidRDefault="004034FF" w:rsidP="004034FF">
      <w:pPr>
        <w:pStyle w:val="Caption"/>
        <w:rPr>
          <w:ins w:id="2477" w:author="Petnathean Julled" w:date="2021-07-09T15:22:00Z"/>
        </w:rPr>
      </w:pPr>
      <w:ins w:id="2478" w:author="Petnathean Julled" w:date="2021-07-09T15:21:00Z">
        <w:r>
          <w:tab/>
        </w:r>
      </w:ins>
    </w:p>
    <w:p w14:paraId="3D5A0B61" w14:textId="77777777" w:rsidR="004034FF" w:rsidRDefault="004034FF" w:rsidP="004034FF">
      <w:pPr>
        <w:pStyle w:val="Caption"/>
        <w:rPr>
          <w:ins w:id="2479" w:author="Petnathean Julled" w:date="2021-07-09T15:22:00Z"/>
        </w:rPr>
      </w:pPr>
      <w:ins w:id="2480" w:author="Petnathean Julled" w:date="2021-07-09T15:22:00Z">
        <w:r>
          <w:br w:type="page"/>
        </w:r>
      </w:ins>
    </w:p>
    <w:p w14:paraId="646F350E" w14:textId="3B1F6245" w:rsidR="00CA5931" w:rsidRDefault="004034FF" w:rsidP="00AE1B76">
      <w:pPr>
        <w:pStyle w:val="Caption"/>
        <w:rPr>
          <w:ins w:id="2481" w:author="Petnathean Julled" w:date="2021-07-09T15:23:00Z"/>
        </w:rPr>
      </w:pPr>
      <w:ins w:id="2482" w:author="Petnathean Julled" w:date="2021-07-09T15:22:00Z">
        <w:r>
          <w:lastRenderedPageBreak/>
          <w:tab/>
        </w:r>
        <w:r>
          <w:tab/>
        </w:r>
      </w:ins>
      <w:ins w:id="2483" w:author="Petnathean Julled" w:date="2021-07-09T15:13:00Z">
        <w:r>
          <w:fldChar w:fldCharType="begin"/>
        </w:r>
        <w:r>
          <w:instrText xml:space="preserve"> REF _Ref76736002 \h </w:instrText>
        </w:r>
      </w:ins>
      <w:r>
        <w:fldChar w:fldCharType="separate"/>
      </w:r>
      <w:ins w:id="2484" w:author="Petnathean Julled" w:date="2021-07-09T21:18:00Z">
        <w:r w:rsidR="00454CE9">
          <w:t xml:space="preserve">Figure </w:t>
        </w:r>
        <w:r w:rsidR="00454CE9">
          <w:rPr>
            <w:noProof/>
          </w:rPr>
          <w:t>4</w:t>
        </w:r>
        <w:r w:rsidR="00454CE9">
          <w:noBreakHyphen/>
        </w:r>
        <w:r w:rsidR="00454CE9">
          <w:rPr>
            <w:noProof/>
          </w:rPr>
          <w:t>70</w:t>
        </w:r>
      </w:ins>
      <w:ins w:id="2485" w:author="Petnathean Julled" w:date="2021-07-09T15:13:00Z">
        <w:r>
          <w:fldChar w:fldCharType="end"/>
        </w:r>
        <w:r>
          <w:t xml:space="preserve"> to </w:t>
        </w:r>
        <w:r>
          <w:fldChar w:fldCharType="begin"/>
        </w:r>
        <w:r>
          <w:instrText xml:space="preserve"> REF _Ref76736011 \h </w:instrText>
        </w:r>
      </w:ins>
      <w:r>
        <w:fldChar w:fldCharType="separate"/>
      </w:r>
      <w:ins w:id="2486" w:author="Petnathean Julled" w:date="2021-07-09T21:18:00Z">
        <w:r w:rsidR="00454CE9">
          <w:t xml:space="preserve">Figure </w:t>
        </w:r>
        <w:r w:rsidR="00454CE9">
          <w:rPr>
            <w:noProof/>
          </w:rPr>
          <w:t>4</w:t>
        </w:r>
        <w:r w:rsidR="00454CE9">
          <w:noBreakHyphen/>
        </w:r>
        <w:r w:rsidR="00454CE9">
          <w:rPr>
            <w:noProof/>
          </w:rPr>
          <w:t>72</w:t>
        </w:r>
      </w:ins>
      <w:ins w:id="2487" w:author="Petnathean Julled" w:date="2021-07-09T15:13:00Z">
        <w:r>
          <w:fldChar w:fldCharType="end"/>
        </w:r>
      </w:ins>
      <w:ins w:id="2488" w:author="Petnathean Julled" w:date="2021-07-09T15:20:00Z">
        <w:r>
          <w:t xml:space="preserve"> </w:t>
        </w:r>
      </w:ins>
      <w:ins w:id="2489" w:author="Petnathean Julled" w:date="2021-07-09T15:21:00Z">
        <w:r w:rsidRPr="004034FF">
          <w:t>shows the processing time the system took to complete the Document Register function inspected from each active node when all nodes triggered the Document Register function at the same time without triggering the Document Query function. The result shows that all active nodes show no significant difference in performance to perform the function.</w:t>
        </w:r>
      </w:ins>
    </w:p>
    <w:p w14:paraId="6909A62D" w14:textId="77777777" w:rsidR="00AE1B76" w:rsidRPr="007014D0" w:rsidRDefault="00AE1B76" w:rsidP="007014D0">
      <w:pPr>
        <w:rPr>
          <w:ins w:id="2490" w:author="Petnathean Julled" w:date="2021-07-09T14:40:00Z"/>
        </w:rPr>
      </w:pPr>
    </w:p>
    <w:p w14:paraId="3DF92C6A" w14:textId="77777777" w:rsidR="00465E6A" w:rsidRDefault="008B5ED8">
      <w:pPr>
        <w:keepNext/>
        <w:rPr>
          <w:ins w:id="2491" w:author="Petnathean Julled" w:date="2021-07-09T14:42:00Z"/>
        </w:rPr>
        <w:pPrChange w:id="2492" w:author="Petnathean Julled" w:date="2021-07-09T14:42:00Z">
          <w:pPr/>
        </w:pPrChange>
      </w:pPr>
      <w:ins w:id="2493" w:author="Petnathean Julled" w:date="2021-07-09T14:40:00Z">
        <w:r>
          <w:rPr>
            <w:noProof/>
            <w:szCs w:val="22"/>
          </w:rPr>
          <w:drawing>
            <wp:inline distT="0" distB="0" distL="0" distR="0" wp14:anchorId="71F72F24" wp14:editId="32D8652D">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ins>
    </w:p>
    <w:p w14:paraId="3426D70E" w14:textId="0199E92F" w:rsidR="008B5ED8" w:rsidRDefault="00465E6A">
      <w:pPr>
        <w:pStyle w:val="Caption"/>
        <w:jc w:val="center"/>
        <w:rPr>
          <w:ins w:id="2494" w:author="Petnathean Julled" w:date="2021-07-09T14:40:00Z"/>
        </w:rPr>
        <w:pPrChange w:id="2495" w:author="Petnathean Julled" w:date="2021-07-09T14:42:00Z">
          <w:pPr/>
        </w:pPrChange>
      </w:pPr>
      <w:bookmarkStart w:id="2496" w:name="_Ref76736002"/>
      <w:bookmarkStart w:id="2497" w:name="_Ref76755332"/>
      <w:ins w:id="2498" w:author="Petnathean Julled" w:date="2021-07-09T14:42:00Z">
        <w:r>
          <w:t xml:space="preserve">Figure </w:t>
        </w:r>
      </w:ins>
      <w:ins w:id="249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50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01" w:author="Petnathean Julled" w:date="2021-07-09T21:18:00Z">
        <w:r w:rsidR="00454CE9">
          <w:rPr>
            <w:noProof/>
          </w:rPr>
          <w:t>70</w:t>
        </w:r>
      </w:ins>
      <w:ins w:id="2502" w:author="Petnathean Julled" w:date="2021-07-09T17:21:00Z">
        <w:r w:rsidR="0064710A">
          <w:fldChar w:fldCharType="end"/>
        </w:r>
      </w:ins>
      <w:bookmarkEnd w:id="2496"/>
      <w:ins w:id="2503" w:author="Petnathean Julled" w:date="2021-07-09T14:42:00Z">
        <w:r>
          <w:t xml:space="preserve"> </w:t>
        </w:r>
        <w:bookmarkStart w:id="2504" w:name="_Ref76755218"/>
        <w:r>
          <w:t>Performance comparison inspected from each node</w:t>
        </w:r>
      </w:ins>
      <w:ins w:id="2505" w:author="Petnathean Julled" w:date="2021-07-09T15:03:00Z">
        <w:r w:rsidR="00CA5931">
          <w:t xml:space="preserve"> in 7 Nodes setup</w:t>
        </w:r>
      </w:ins>
      <w:bookmarkEnd w:id="2497"/>
      <w:bookmarkEnd w:id="2504"/>
    </w:p>
    <w:p w14:paraId="50E2D0ED" w14:textId="0C133707" w:rsidR="00FE1B67" w:rsidRPr="00563D78" w:rsidDel="00465E6A" w:rsidRDefault="00FE1B67">
      <w:pPr>
        <w:spacing w:line="360" w:lineRule="auto"/>
        <w:rPr>
          <w:del w:id="2506" w:author="Petnathean Julled" w:date="2021-07-09T14:42:00Z"/>
          <w:rPrChange w:id="2507" w:author="Petnathean Julled" w:date="2021-07-03T00:24:00Z">
            <w:rPr>
              <w:del w:id="2508" w:author="Petnathean Julled" w:date="2021-07-09T14:42:00Z"/>
              <w:b/>
              <w:bCs/>
            </w:rPr>
          </w:rPrChange>
        </w:rPr>
        <w:pPrChange w:id="2509" w:author="Petnathean Julled" w:date="2021-07-03T00:25:00Z">
          <w:pPr>
            <w:tabs>
              <w:tab w:val="left" w:pos="709"/>
            </w:tabs>
            <w:spacing w:line="360" w:lineRule="auto"/>
            <w:jc w:val="thaiDistribute"/>
          </w:pPr>
        </w:pPrChange>
      </w:pPr>
    </w:p>
    <w:p w14:paraId="26E905A4" w14:textId="65E44EAC" w:rsidR="00F67F9B" w:rsidDel="004034FF" w:rsidRDefault="009004A0" w:rsidP="00B86ABA">
      <w:pPr>
        <w:spacing w:line="360" w:lineRule="auto"/>
        <w:jc w:val="thaiDistribute"/>
        <w:rPr>
          <w:del w:id="2510" w:author="Petnathean Julled" w:date="2021-07-09T15:21:00Z"/>
          <w:rFonts w:cstheme="minorBidi"/>
        </w:rPr>
      </w:pPr>
      <w:del w:id="2511" w:author="Petnathean Julled" w:date="2021-07-09T15:21:00Z">
        <w:r w:rsidRPr="00AA5F76" w:rsidDel="004034FF">
          <w:tab/>
        </w:r>
      </w:del>
      <w:del w:id="2512" w:author="Petnathean Julled" w:date="2021-07-09T14:29:00Z">
        <w:r w:rsidR="002016BE" w:rsidRPr="002016BE" w:rsidDel="009440BF">
          <w:delText>The evaluation measure time the program needs to finish each process, consist of registering document into XDS Document Registry Actor Blockchain and when XDS Document Consumer Actor query for the registered document using specified keywords. It took an average of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delText>
        </w:r>
        <w:r w:rsidR="00F12589" w:rsidDel="009440BF">
          <w:delText xml:space="preserve"> </w:delText>
        </w:r>
        <w:r w:rsidR="00F12589" w:rsidDel="009440BF">
          <w:fldChar w:fldCharType="begin"/>
        </w:r>
        <w:r w:rsidR="00F12589" w:rsidDel="009440BF">
          <w:delInstrText xml:space="preserve"> REF _Ref74280360 \h </w:delInstrText>
        </w:r>
        <w:r w:rsidR="00F12589" w:rsidDel="009440BF">
          <w:fldChar w:fldCharType="separate"/>
        </w:r>
      </w:del>
      <w:del w:id="2513"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4</w:delText>
        </w:r>
      </w:del>
      <w:del w:id="2514" w:author="Petnathean Julled" w:date="2021-07-09T14:29:00Z">
        <w:r w:rsidR="00F12589" w:rsidDel="009440BF">
          <w:fldChar w:fldCharType="end"/>
        </w:r>
        <w:r w:rsidR="00F12589" w:rsidRPr="00F12589" w:rsidDel="009440BF">
          <w:delText xml:space="preserve"> showing that the document query and search with maximum keywords took time slightly higher than minimum keywords in a unit of a millisecond (ms).</w:delText>
        </w:r>
      </w:del>
    </w:p>
    <w:p w14:paraId="209A8322" w14:textId="580BF281" w:rsidR="002016BE" w:rsidDel="009440BF" w:rsidRDefault="00FD5C33">
      <w:pPr>
        <w:spacing w:line="360" w:lineRule="auto"/>
        <w:jc w:val="thaiDistribute"/>
        <w:rPr>
          <w:del w:id="2515" w:author="Petnathean Julled" w:date="2021-07-09T14:36:00Z"/>
        </w:rPr>
        <w:pPrChange w:id="2516" w:author="Petnathean Julled" w:date="2021-07-09T15:21:00Z">
          <w:pPr>
            <w:keepNext/>
            <w:spacing w:line="360" w:lineRule="auto"/>
            <w:jc w:val="thaiDistribute"/>
          </w:pPr>
        </w:pPrChange>
      </w:pPr>
      <w:del w:id="2517" w:author="Petnathean Julled" w:date="2021-07-09T14:36:00Z">
        <w:r w:rsidDel="009440BF">
          <w:rPr>
            <w:rFonts w:cstheme="minorBidi"/>
            <w:noProof/>
            <w:color w:val="FF0000"/>
          </w:rPr>
          <w:drawing>
            <wp:inline distT="0" distB="0" distL="0" distR="0" wp14:anchorId="39365103" wp14:editId="42A62B88">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del>
    </w:p>
    <w:p w14:paraId="0C14115E" w14:textId="0D8EBB25" w:rsidR="002016BE" w:rsidDel="009440BF" w:rsidRDefault="002016BE">
      <w:pPr>
        <w:rPr>
          <w:del w:id="2518" w:author="Petnathean Julled" w:date="2021-07-09T14:36:00Z"/>
        </w:rPr>
        <w:pPrChange w:id="2519" w:author="Petnathean Julled" w:date="2021-07-09T15:21:00Z">
          <w:pPr>
            <w:pStyle w:val="Caption"/>
            <w:jc w:val="center"/>
          </w:pPr>
        </w:pPrChange>
      </w:pPr>
      <w:bookmarkStart w:id="2520" w:name="_Ref74280360"/>
      <w:bookmarkStart w:id="2521" w:name="_Ref74285012"/>
      <w:del w:id="2522" w:author="Petnathean Julled" w:date="2021-07-09T14:36:00Z">
        <w:r w:rsidDel="009440BF">
          <w:delText xml:space="preserve">Figure </w:delText>
        </w:r>
      </w:del>
      <w:del w:id="252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4</w:delText>
        </w:r>
        <w:r w:rsidR="00797ABA" w:rsidDel="00F60485">
          <w:rPr>
            <w:noProof/>
          </w:rPr>
          <w:fldChar w:fldCharType="end"/>
        </w:r>
      </w:del>
      <w:bookmarkEnd w:id="2520"/>
      <w:del w:id="2524" w:author="Petnathean Julled" w:date="2021-07-09T14:36:00Z">
        <w:r w:rsidDel="009440BF">
          <w:delText xml:space="preserve"> </w:delText>
        </w:r>
        <w:bookmarkStart w:id="2525" w:name="_Ref74284793"/>
        <w:r w:rsidDel="009440BF">
          <w:delText>Chart comparing document query and search time</w:delText>
        </w:r>
        <w:bookmarkEnd w:id="2521"/>
        <w:bookmarkEnd w:id="2525"/>
        <w:r w:rsidDel="009440BF">
          <w:delText xml:space="preserve"> </w:delText>
        </w:r>
      </w:del>
    </w:p>
    <w:p w14:paraId="346B2503" w14:textId="37AE4166" w:rsidR="00AE68D0" w:rsidRPr="00112FD0" w:rsidDel="008370F5" w:rsidRDefault="002016BE">
      <w:pPr>
        <w:rPr>
          <w:del w:id="2526" w:author="Petnathean Julled" w:date="2021-07-03T00:25:00Z"/>
          <w:rFonts w:cstheme="minorBidi"/>
          <w:color w:val="FF0000"/>
        </w:rPr>
        <w:pPrChange w:id="2527" w:author="Petnathean Julled" w:date="2021-07-09T15:21:00Z">
          <w:pPr>
            <w:pStyle w:val="Caption"/>
            <w:jc w:val="center"/>
          </w:pPr>
        </w:pPrChange>
      </w:pPr>
      <w:del w:id="2528" w:author="Petnathean Julled" w:date="2021-07-09T14:36:00Z">
        <w:r w:rsidDel="009440BF">
          <w:delText>between minimum keywords and maximum keywords</w:delText>
        </w:r>
      </w:del>
    </w:p>
    <w:p w14:paraId="7E08F56C" w14:textId="02AAFF52" w:rsidR="009521CC" w:rsidRPr="00AA5F76" w:rsidDel="004034FF" w:rsidRDefault="009521CC">
      <w:pPr>
        <w:rPr>
          <w:del w:id="2529" w:author="Petnathean Julled" w:date="2021-07-09T15:21:00Z"/>
        </w:rPr>
        <w:pPrChange w:id="2530" w:author="Petnathean Julled" w:date="2021-07-09T15:21:00Z">
          <w:pPr>
            <w:jc w:val="thaiDistribute"/>
          </w:pPr>
        </w:pPrChange>
      </w:pPr>
    </w:p>
    <w:p w14:paraId="30942AF1" w14:textId="2097F6E7" w:rsidR="00F86102" w:rsidRDefault="00F86102" w:rsidP="00F86102">
      <w:pPr>
        <w:rPr>
          <w:ins w:id="2531" w:author="Petnathean Julled" w:date="2021-07-08T14:33:00Z"/>
        </w:rPr>
      </w:pPr>
    </w:p>
    <w:p w14:paraId="1AAFDDEE" w14:textId="67E1BC37" w:rsidR="008D63AD" w:rsidRDefault="008D63AD" w:rsidP="00F86102">
      <w:pPr>
        <w:rPr>
          <w:ins w:id="2532" w:author="Petnathean Julled" w:date="2021-07-08T14:33:00Z"/>
        </w:rPr>
      </w:pPr>
    </w:p>
    <w:p w14:paraId="2A0061A6" w14:textId="77777777" w:rsidR="007C1875" w:rsidRDefault="008D63AD">
      <w:pPr>
        <w:keepNext/>
        <w:rPr>
          <w:ins w:id="2533" w:author="Petnathean Julled" w:date="2021-07-09T15:08:00Z"/>
        </w:rPr>
        <w:pPrChange w:id="2534" w:author="Petnathean Julled" w:date="2021-07-09T15:08:00Z">
          <w:pPr/>
        </w:pPrChange>
      </w:pPr>
      <w:ins w:id="2535" w:author="Petnathean Julled" w:date="2021-07-08T14:33:00Z">
        <w:r>
          <w:rPr>
            <w:noProof/>
            <w:szCs w:val="22"/>
          </w:rPr>
          <w:lastRenderedPageBreak/>
          <w:drawing>
            <wp:inline distT="0" distB="0" distL="0" distR="0" wp14:anchorId="2879F7E0" wp14:editId="12A6575C">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ins>
    </w:p>
    <w:p w14:paraId="59FE7221" w14:textId="0B29B3BC" w:rsidR="008D63AD" w:rsidRDefault="007C1875">
      <w:pPr>
        <w:pStyle w:val="Caption"/>
        <w:jc w:val="center"/>
        <w:rPr>
          <w:ins w:id="2536" w:author="Petnathean Julled" w:date="2021-07-08T15:03:00Z"/>
        </w:rPr>
        <w:pPrChange w:id="2537" w:author="Petnathean Julled" w:date="2021-07-09T15:08:00Z">
          <w:pPr/>
        </w:pPrChange>
      </w:pPr>
      <w:bookmarkStart w:id="2538" w:name="_Ref76755108"/>
      <w:bookmarkStart w:id="2539" w:name="_Ref76755335"/>
      <w:ins w:id="2540" w:author="Petnathean Julled" w:date="2021-07-09T15:08:00Z">
        <w:r>
          <w:t xml:space="preserve">Figure </w:t>
        </w:r>
      </w:ins>
      <w:ins w:id="2541"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54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43" w:author="Petnathean Julled" w:date="2021-07-09T21:18:00Z">
        <w:r w:rsidR="00454CE9">
          <w:rPr>
            <w:noProof/>
          </w:rPr>
          <w:t>71</w:t>
        </w:r>
      </w:ins>
      <w:ins w:id="2544" w:author="Petnathean Julled" w:date="2021-07-09T17:21:00Z">
        <w:r w:rsidR="0064710A">
          <w:fldChar w:fldCharType="end"/>
        </w:r>
      </w:ins>
      <w:bookmarkEnd w:id="2538"/>
      <w:ins w:id="2545" w:author="Petnathean Julled" w:date="2021-07-09T15:08:00Z">
        <w:r>
          <w:t xml:space="preserve"> </w:t>
        </w:r>
        <w:bookmarkStart w:id="2546" w:name="_Ref76755221"/>
        <w:r>
          <w:t>Performance comparison inspected from each node in 6 Nodes setup</w:t>
        </w:r>
      </w:ins>
      <w:bookmarkEnd w:id="2539"/>
      <w:bookmarkEnd w:id="2546"/>
    </w:p>
    <w:p w14:paraId="15EF7AD5" w14:textId="0B9F5B3B" w:rsidR="00E51EC2" w:rsidRDefault="00E51EC2" w:rsidP="00F86102">
      <w:pPr>
        <w:rPr>
          <w:ins w:id="2547" w:author="Petnathean Julled" w:date="2021-07-08T15:03:00Z"/>
        </w:rPr>
      </w:pPr>
    </w:p>
    <w:p w14:paraId="59243055" w14:textId="77777777" w:rsidR="007C1875" w:rsidRDefault="00E51EC2">
      <w:pPr>
        <w:keepNext/>
        <w:rPr>
          <w:ins w:id="2548" w:author="Petnathean Julled" w:date="2021-07-09T15:09:00Z"/>
        </w:rPr>
        <w:pPrChange w:id="2549" w:author="Petnathean Julled" w:date="2021-07-09T15:09:00Z">
          <w:pPr/>
        </w:pPrChange>
      </w:pPr>
      <w:ins w:id="2550" w:author="Petnathean Julled" w:date="2021-07-08T15:03:00Z">
        <w:r>
          <w:rPr>
            <w:noProof/>
            <w:szCs w:val="22"/>
          </w:rPr>
          <w:drawing>
            <wp:inline distT="0" distB="0" distL="0" distR="0" wp14:anchorId="537B4F9A" wp14:editId="0B0D7DF9">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ins>
    </w:p>
    <w:p w14:paraId="7B7B9F73" w14:textId="2232C9DC" w:rsidR="00E51EC2" w:rsidRDefault="007C1875">
      <w:pPr>
        <w:pStyle w:val="Caption"/>
        <w:jc w:val="center"/>
        <w:rPr>
          <w:ins w:id="2551" w:author="Petnathean Julled" w:date="2021-07-08T08:01:00Z"/>
        </w:rPr>
        <w:pPrChange w:id="2552" w:author="Petnathean Julled" w:date="2021-07-09T15:09:00Z">
          <w:pPr/>
        </w:pPrChange>
      </w:pPr>
      <w:bookmarkStart w:id="2553" w:name="_Ref76736011"/>
      <w:bookmarkStart w:id="2554" w:name="_Ref76755338"/>
      <w:ins w:id="2555" w:author="Petnathean Julled" w:date="2021-07-09T15:09:00Z">
        <w:r>
          <w:t xml:space="preserve">Figure </w:t>
        </w:r>
      </w:ins>
      <w:ins w:id="2556"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55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58" w:author="Petnathean Julled" w:date="2021-07-09T21:18:00Z">
        <w:r w:rsidR="00454CE9">
          <w:rPr>
            <w:noProof/>
          </w:rPr>
          <w:t>72</w:t>
        </w:r>
      </w:ins>
      <w:ins w:id="2559" w:author="Petnathean Julled" w:date="2021-07-09T17:21:00Z">
        <w:r w:rsidR="0064710A">
          <w:fldChar w:fldCharType="end"/>
        </w:r>
      </w:ins>
      <w:bookmarkEnd w:id="2553"/>
      <w:ins w:id="2560" w:author="Petnathean Julled" w:date="2021-07-09T15:09:00Z">
        <w:r>
          <w:t xml:space="preserve"> </w:t>
        </w:r>
        <w:bookmarkStart w:id="2561" w:name="_Ref76755225"/>
        <w:r>
          <w:t>Performance comparison inspected from each node in 5 Nodes setup</w:t>
        </w:r>
      </w:ins>
      <w:bookmarkEnd w:id="2554"/>
      <w:bookmarkEnd w:id="2561"/>
    </w:p>
    <w:p w14:paraId="32861E30" w14:textId="717A4AA8" w:rsidR="00994D17" w:rsidRPr="0038395A" w:rsidRDefault="00994D17" w:rsidP="00F86102">
      <w:pPr>
        <w:rPr>
          <w:ins w:id="2562" w:author="Petnathean Julled" w:date="2021-07-08T13:25:00Z"/>
          <w:rFonts w:cstheme="minorBidi"/>
          <w:rPrChange w:id="2563" w:author="Petnathean Julled" w:date="2021-07-08T13:43:00Z">
            <w:rPr>
              <w:ins w:id="2564" w:author="Petnathean Julled" w:date="2021-07-08T13:25:00Z"/>
            </w:rPr>
          </w:rPrChange>
        </w:rPr>
      </w:pPr>
    </w:p>
    <w:p w14:paraId="204A89C8" w14:textId="77777777" w:rsidR="00A45117" w:rsidRDefault="00A45117" w:rsidP="00F86102">
      <w:pPr>
        <w:rPr>
          <w:ins w:id="2565" w:author="Petnathean Julled" w:date="2021-07-08T08:01:00Z"/>
        </w:rPr>
      </w:pPr>
    </w:p>
    <w:p w14:paraId="528011D3" w14:textId="77777777" w:rsidR="000C6E8E" w:rsidRDefault="000C6E8E" w:rsidP="00444311">
      <w:pPr>
        <w:keepNext/>
        <w:rPr>
          <w:ins w:id="2566" w:author="Petnathean Julled" w:date="2021-07-09T15:36:00Z"/>
        </w:rPr>
      </w:pPr>
      <w:ins w:id="2567" w:author="Petnathean Julled" w:date="2021-07-09T15:36:00Z">
        <w:r>
          <w:br w:type="page"/>
        </w:r>
      </w:ins>
    </w:p>
    <w:p w14:paraId="4E02D8AB" w14:textId="307A5F6E" w:rsidR="00AE1B76" w:rsidRDefault="00AE1B76" w:rsidP="008D301D">
      <w:pPr>
        <w:keepNext/>
        <w:spacing w:line="360" w:lineRule="auto"/>
        <w:jc w:val="thaiDistribute"/>
        <w:rPr>
          <w:ins w:id="2568" w:author="Petnathean Julled" w:date="2021-07-09T15:58:00Z"/>
          <w:rFonts w:cstheme="minorBidi"/>
        </w:rPr>
      </w:pPr>
      <w:ins w:id="2569" w:author="Petnathean Julled" w:date="2021-07-09T15:25:00Z">
        <w:r>
          <w:lastRenderedPageBreak/>
          <w:tab/>
        </w:r>
        <w:r>
          <w:fldChar w:fldCharType="begin"/>
        </w:r>
        <w:r>
          <w:instrText xml:space="preserve"> REF _Ref76736744 \h </w:instrText>
        </w:r>
      </w:ins>
      <w:r w:rsidR="008D301D">
        <w:instrText xml:space="preserve"> \* MERGEFORMAT </w:instrText>
      </w:r>
      <w:r>
        <w:fldChar w:fldCharType="separate"/>
      </w:r>
      <w:ins w:id="2570" w:author="Petnathean Julled" w:date="2021-07-09T21:18:00Z">
        <w:r w:rsidR="00454CE9">
          <w:t xml:space="preserve">Figure </w:t>
        </w:r>
        <w:r w:rsidR="00454CE9">
          <w:rPr>
            <w:noProof/>
          </w:rPr>
          <w:t>4</w:t>
        </w:r>
        <w:r w:rsidR="00454CE9">
          <w:rPr>
            <w:noProof/>
          </w:rPr>
          <w:noBreakHyphen/>
          <w:t>73</w:t>
        </w:r>
      </w:ins>
      <w:ins w:id="2571" w:author="Petnathean Julled" w:date="2021-07-09T15:25:00Z">
        <w:r>
          <w:fldChar w:fldCharType="end"/>
        </w:r>
      </w:ins>
      <w:ins w:id="2572" w:author="Petnathean Julled" w:date="2021-07-09T15:35:00Z">
        <w:r w:rsidR="000C6E8E">
          <w:t xml:space="preserve"> </w:t>
        </w:r>
        <w:r w:rsidR="000C6E8E" w:rsidRPr="000C6E8E">
          <w:t xml:space="preserve">shows the performance comparison between each node number variation setup both when only one node triggering the Document Register function and when all nodes triggering the Document Register function at the same time. The graph shows no significant difference between each setup which means that node number variation and </w:t>
        </w:r>
      </w:ins>
      <w:ins w:id="2573" w:author="Petnathean Julled" w:date="2021-07-09T15:36:00Z">
        <w:r w:rsidR="008D301D" w:rsidRPr="000C6E8E">
          <w:t>number</w:t>
        </w:r>
      </w:ins>
      <w:ins w:id="2574" w:author="Petnathean Julled" w:date="2021-07-09T15:35:00Z">
        <w:r w:rsidR="000C6E8E" w:rsidRPr="000C6E8E">
          <w:t xml:space="preserve"> of transactions entering the Blockchain ledger are not affecting the system performance on performing the Document Register function.</w:t>
        </w:r>
      </w:ins>
    </w:p>
    <w:p w14:paraId="07C1E531" w14:textId="4665D03A" w:rsidR="000A38C6" w:rsidRPr="000A38C6" w:rsidRDefault="000A38C6">
      <w:pPr>
        <w:keepNext/>
        <w:spacing w:line="360" w:lineRule="auto"/>
        <w:jc w:val="thaiDistribute"/>
        <w:rPr>
          <w:ins w:id="2575" w:author="Petnathean Julled" w:date="2021-07-09T15:24:00Z"/>
          <w:rFonts w:cstheme="minorBidi"/>
          <w:rPrChange w:id="2576" w:author="Petnathean Julled" w:date="2021-07-09T15:58:00Z">
            <w:rPr>
              <w:ins w:id="2577" w:author="Petnathean Julled" w:date="2021-07-09T15:24:00Z"/>
            </w:rPr>
          </w:rPrChange>
        </w:rPr>
        <w:pPrChange w:id="2578" w:author="Petnathean Julled" w:date="2021-07-09T15:36:00Z">
          <w:pPr>
            <w:keepNext/>
          </w:pPr>
        </w:pPrChange>
      </w:pPr>
      <w:ins w:id="2579" w:author="Petnathean Julled" w:date="2021-07-09T15:58:00Z">
        <w:r>
          <w:rPr>
            <w:rFonts w:cstheme="minorBidi"/>
            <w:cs/>
          </w:rPr>
          <w:tab/>
        </w:r>
        <w:r w:rsidRPr="000A38C6">
          <w:rPr>
            <w:rFonts w:cstheme="minorBidi"/>
          </w:rPr>
          <w:t xml:space="preserve">The result can be explained as the Document Register function is where each node gathers all transactions broadcasted into the Blockchain network at the time to put into the same Block and validate it for entering the Blockchain ledger. Whether there is a huge number of transactions entering the Blockchain or none, the Blockchain network will only perform the Block validation process based on the </w:t>
        </w:r>
        <w:r w:rsidR="004937E2" w:rsidRPr="000A38C6">
          <w:rPr>
            <w:rFonts w:cstheme="minorBidi"/>
          </w:rPr>
          <w:t>time</w:t>
        </w:r>
        <w:r w:rsidRPr="000A38C6">
          <w:rPr>
            <w:rFonts w:cstheme="minorBidi"/>
          </w:rPr>
          <w:t xml:space="preserve"> interval as the same. That means the number of transactions resulting from the Document Register function is not affecting the performance of the system.</w:t>
        </w:r>
      </w:ins>
    </w:p>
    <w:p w14:paraId="2E0670DD" w14:textId="77777777" w:rsidR="00AE1B76" w:rsidRDefault="00AE1B76" w:rsidP="00444311">
      <w:pPr>
        <w:keepNext/>
        <w:rPr>
          <w:ins w:id="2580" w:author="Petnathean Julled" w:date="2021-07-09T15:24:00Z"/>
        </w:rPr>
      </w:pPr>
    </w:p>
    <w:p w14:paraId="57EA11AC" w14:textId="3238F459" w:rsidR="00444311" w:rsidRDefault="00994D17">
      <w:pPr>
        <w:keepNext/>
        <w:rPr>
          <w:ins w:id="2581" w:author="Petnathean Julled" w:date="2021-07-09T15:11:00Z"/>
        </w:rPr>
        <w:pPrChange w:id="2582" w:author="Petnathean Julled" w:date="2021-07-09T15:11:00Z">
          <w:pPr/>
        </w:pPrChange>
      </w:pPr>
      <w:ins w:id="2583" w:author="Petnathean Julled" w:date="2021-07-08T08:01:00Z">
        <w:r>
          <w:rPr>
            <w:noProof/>
            <w:szCs w:val="22"/>
          </w:rPr>
          <w:drawing>
            <wp:inline distT="0" distB="0" distL="0" distR="0" wp14:anchorId="1EC2BA58" wp14:editId="3DA42324">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ins>
    </w:p>
    <w:p w14:paraId="7C77E255" w14:textId="73D20E59" w:rsidR="00994D17" w:rsidRDefault="00444311">
      <w:pPr>
        <w:pStyle w:val="Caption"/>
        <w:jc w:val="center"/>
        <w:rPr>
          <w:ins w:id="2584" w:author="Petnathean Julled" w:date="2021-07-08T15:29:00Z"/>
          <w:rFonts w:cstheme="minorBidi"/>
        </w:rPr>
        <w:pPrChange w:id="2585" w:author="Petnathean Julled" w:date="2021-07-09T15:11:00Z">
          <w:pPr/>
        </w:pPrChange>
      </w:pPr>
      <w:bookmarkStart w:id="2586" w:name="_Ref76736744"/>
      <w:bookmarkStart w:id="2587" w:name="_Ref76755340"/>
      <w:ins w:id="2588" w:author="Petnathean Julled" w:date="2021-07-09T15:11:00Z">
        <w:r>
          <w:t xml:space="preserve">Figure </w:t>
        </w:r>
      </w:ins>
      <w:ins w:id="258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59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91" w:author="Petnathean Julled" w:date="2021-07-09T21:18:00Z">
        <w:r w:rsidR="00454CE9">
          <w:rPr>
            <w:noProof/>
          </w:rPr>
          <w:t>73</w:t>
        </w:r>
      </w:ins>
      <w:ins w:id="2592" w:author="Petnathean Julled" w:date="2021-07-09T17:21:00Z">
        <w:r w:rsidR="0064710A">
          <w:fldChar w:fldCharType="end"/>
        </w:r>
      </w:ins>
      <w:bookmarkEnd w:id="2586"/>
      <w:ins w:id="2593" w:author="Petnathean Julled" w:date="2021-07-09T15:11:00Z">
        <w:r>
          <w:t xml:space="preserve"> </w:t>
        </w:r>
        <w:bookmarkStart w:id="2594" w:name="_Ref76755230"/>
        <w:r>
          <w:t>Performance comparison of average process time for each node number variation setup</w:t>
        </w:r>
      </w:ins>
      <w:bookmarkEnd w:id="2587"/>
      <w:bookmarkEnd w:id="2594"/>
    </w:p>
    <w:p w14:paraId="6859940F" w14:textId="30904F9E" w:rsidR="00060122" w:rsidRDefault="00060122">
      <w:pPr>
        <w:rPr>
          <w:ins w:id="2595" w:author="Petnathean Julled" w:date="2021-07-09T16:02:00Z"/>
          <w:rFonts w:cstheme="minorBidi"/>
        </w:rPr>
      </w:pPr>
    </w:p>
    <w:p w14:paraId="2B4B3405" w14:textId="4192FAD8" w:rsidR="00060122" w:rsidRDefault="00060122">
      <w:pPr>
        <w:rPr>
          <w:ins w:id="2596" w:author="Petnathean Julled" w:date="2021-07-09T16:02:00Z"/>
          <w:rFonts w:cstheme="minorBidi"/>
          <w:cs/>
        </w:rPr>
      </w:pPr>
      <w:ins w:id="2597" w:author="Petnathean Julled" w:date="2021-07-09T16:02:00Z">
        <w:r>
          <w:rPr>
            <w:rFonts w:cstheme="minorBidi"/>
            <w:cs/>
          </w:rPr>
          <w:br w:type="page"/>
        </w:r>
      </w:ins>
    </w:p>
    <w:p w14:paraId="3EAE061D" w14:textId="114D8A86" w:rsidR="00060122" w:rsidRDefault="007760B1">
      <w:pPr>
        <w:spacing w:line="360" w:lineRule="auto"/>
        <w:jc w:val="thaiDistribute"/>
        <w:rPr>
          <w:ins w:id="2598" w:author="Petnathean Julled" w:date="2021-07-09T16:01:00Z"/>
          <w:rFonts w:cstheme="minorBidi"/>
        </w:rPr>
        <w:pPrChange w:id="2599" w:author="Petnathean Julled" w:date="2021-07-09T16:18:00Z">
          <w:pPr/>
        </w:pPrChange>
      </w:pPr>
      <w:ins w:id="2600" w:author="Petnathean Julled" w:date="2021-07-09T16:18:00Z">
        <w:r>
          <w:rPr>
            <w:rFonts w:cstheme="minorBidi"/>
          </w:rPr>
          <w:lastRenderedPageBreak/>
          <w:tab/>
        </w:r>
      </w:ins>
      <w:ins w:id="2601" w:author="Petnathean Julled" w:date="2021-07-09T16:15:00Z">
        <w:r w:rsidR="00463ED4">
          <w:rPr>
            <w:rFonts w:cstheme="minorBidi"/>
            <w:cs/>
          </w:rPr>
          <w:fldChar w:fldCharType="begin"/>
        </w:r>
        <w:r w:rsidR="00463ED4">
          <w:rPr>
            <w:rFonts w:cstheme="minorBidi"/>
            <w:cs/>
          </w:rPr>
          <w:instrText xml:space="preserve"> </w:instrText>
        </w:r>
        <w:r w:rsidR="00463ED4">
          <w:rPr>
            <w:rFonts w:cstheme="minorBidi" w:hint="cs"/>
          </w:rPr>
          <w:instrText>REF _Ref</w:instrText>
        </w:r>
        <w:r w:rsidR="00463ED4">
          <w:rPr>
            <w:rFonts w:cstheme="minorBidi" w:hint="cs"/>
            <w:cs/>
          </w:rPr>
          <w:instrText xml:space="preserve">76739775 </w:instrText>
        </w:r>
        <w:r w:rsidR="00463ED4">
          <w:rPr>
            <w:rFonts w:cstheme="minorBidi" w:hint="cs"/>
          </w:rPr>
          <w:instrText>\h</w:instrText>
        </w:r>
        <w:r w:rsidR="00463ED4">
          <w:rPr>
            <w:rFonts w:cstheme="minorBidi"/>
            <w:cs/>
          </w:rPr>
          <w:instrText xml:space="preserve"> </w:instrText>
        </w:r>
      </w:ins>
      <w:r>
        <w:rPr>
          <w:rFonts w:cstheme="minorBidi"/>
        </w:rPr>
        <w:instrText xml:space="preserve"> \* MERGEFORMAT </w:instrText>
      </w:r>
      <w:r w:rsidR="00463ED4">
        <w:rPr>
          <w:rFonts w:cstheme="minorBidi"/>
          <w:cs/>
        </w:rPr>
      </w:r>
      <w:r w:rsidR="00463ED4">
        <w:rPr>
          <w:rFonts w:cstheme="minorBidi"/>
          <w:cs/>
        </w:rPr>
        <w:fldChar w:fldCharType="separate"/>
      </w:r>
      <w:ins w:id="2602" w:author="Petnathean Julled" w:date="2021-07-09T21:18:00Z">
        <w:r w:rsidR="00454CE9">
          <w:t xml:space="preserve">Figure </w:t>
        </w:r>
        <w:r w:rsidR="00454CE9">
          <w:rPr>
            <w:noProof/>
          </w:rPr>
          <w:t>4</w:t>
        </w:r>
        <w:r w:rsidR="00454CE9">
          <w:rPr>
            <w:noProof/>
          </w:rPr>
          <w:noBreakHyphen/>
          <w:t>74</w:t>
        </w:r>
      </w:ins>
      <w:ins w:id="2603" w:author="Petnathean Julled" w:date="2021-07-09T16:15:00Z">
        <w:r w:rsidR="00463ED4">
          <w:rPr>
            <w:rFonts w:cstheme="minorBidi"/>
            <w:cs/>
          </w:rPr>
          <w:fldChar w:fldCharType="end"/>
        </w:r>
      </w:ins>
      <w:ins w:id="2604" w:author="Petnathean Julled" w:date="2021-07-09T16:16:00Z">
        <w:r w:rsidR="00463ED4">
          <w:rPr>
            <w:rFonts w:cstheme="minorBidi" w:hint="cs"/>
            <w:cs/>
          </w:rPr>
          <w:t xml:space="preserve"> </w:t>
        </w:r>
        <w:r w:rsidR="00463ED4">
          <w:rPr>
            <w:rFonts w:cstheme="minorBidi"/>
          </w:rPr>
          <w:t xml:space="preserve">to </w:t>
        </w:r>
        <w:r w:rsidR="00463ED4">
          <w:rPr>
            <w:rFonts w:cstheme="minorBidi"/>
          </w:rPr>
          <w:fldChar w:fldCharType="begin"/>
        </w:r>
        <w:r w:rsidR="00463ED4">
          <w:rPr>
            <w:rFonts w:cstheme="minorBidi"/>
          </w:rPr>
          <w:instrText xml:space="preserve"> REF _Ref76739784 \h </w:instrText>
        </w:r>
      </w:ins>
      <w:r>
        <w:rPr>
          <w:rFonts w:cstheme="minorBidi"/>
        </w:rPr>
        <w:instrText xml:space="preserve"> \* MERGEFORMAT </w:instrText>
      </w:r>
      <w:r w:rsidR="00463ED4">
        <w:rPr>
          <w:rFonts w:cstheme="minorBidi"/>
        </w:rPr>
      </w:r>
      <w:r w:rsidR="00463ED4">
        <w:rPr>
          <w:rFonts w:cstheme="minorBidi"/>
        </w:rPr>
        <w:fldChar w:fldCharType="separate"/>
      </w:r>
      <w:ins w:id="2605" w:author="Petnathean Julled" w:date="2021-07-09T21:18:00Z">
        <w:r w:rsidR="00454CE9">
          <w:t xml:space="preserve">Figure </w:t>
        </w:r>
        <w:r w:rsidR="00454CE9">
          <w:rPr>
            <w:noProof/>
          </w:rPr>
          <w:t>4</w:t>
        </w:r>
        <w:r w:rsidR="00454CE9">
          <w:rPr>
            <w:noProof/>
          </w:rPr>
          <w:noBreakHyphen/>
          <w:t>76</w:t>
        </w:r>
      </w:ins>
      <w:ins w:id="2606" w:author="Petnathean Julled" w:date="2021-07-09T16:16:00Z">
        <w:r w:rsidR="00463ED4">
          <w:rPr>
            <w:rFonts w:cstheme="minorBidi"/>
          </w:rPr>
          <w:fldChar w:fldCharType="end"/>
        </w:r>
      </w:ins>
      <w:ins w:id="2607" w:author="Petnathean Julled" w:date="2021-07-09T16:18:00Z">
        <w:r>
          <w:rPr>
            <w:rFonts w:cstheme="minorBidi"/>
          </w:rPr>
          <w:t xml:space="preserve"> </w:t>
        </w:r>
        <w:r w:rsidRPr="007760B1">
          <w:rPr>
            <w:rFonts w:cstheme="minorBidi"/>
          </w:rPr>
          <w:t>shows the processing time the system took to complete the Document Register function inspected from each active node when all nodes triggered both the Document Register function and the Document Query function at the same time. The result shows that all active nodes show no significant difference in performance to perform the Document Register function.</w:t>
        </w:r>
      </w:ins>
    </w:p>
    <w:p w14:paraId="2EA5FAB9" w14:textId="77777777" w:rsidR="00060122" w:rsidRDefault="00060122">
      <w:pPr>
        <w:rPr>
          <w:ins w:id="2608" w:author="Petnathean Julled" w:date="2021-07-09T16:01:00Z"/>
          <w:rFonts w:cstheme="minorBidi"/>
        </w:rPr>
      </w:pPr>
    </w:p>
    <w:p w14:paraId="2CA858D4" w14:textId="77777777" w:rsidR="00AB6813" w:rsidRDefault="00C162D5">
      <w:pPr>
        <w:keepNext/>
        <w:rPr>
          <w:ins w:id="2609" w:author="Petnathean Julled" w:date="2021-07-09T16:05:00Z"/>
        </w:rPr>
        <w:pPrChange w:id="2610" w:author="Petnathean Julled" w:date="2021-07-09T16:05:00Z">
          <w:pPr/>
        </w:pPrChange>
      </w:pPr>
      <w:ins w:id="2611" w:author="Petnathean Julled" w:date="2021-07-08T15:29:00Z">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ins>
    </w:p>
    <w:p w14:paraId="3AA7B9FB" w14:textId="338E43D5" w:rsidR="00C162D5" w:rsidRDefault="00AB6813">
      <w:pPr>
        <w:pStyle w:val="Caption"/>
        <w:jc w:val="center"/>
        <w:rPr>
          <w:ins w:id="2612" w:author="Petnathean Julled" w:date="2021-07-08T15:30:00Z"/>
          <w:rFonts w:cstheme="minorBidi"/>
        </w:rPr>
        <w:pPrChange w:id="2613" w:author="Petnathean Julled" w:date="2021-07-09T16:09:00Z">
          <w:pPr/>
        </w:pPrChange>
      </w:pPr>
      <w:bookmarkStart w:id="2614" w:name="_Ref76739775"/>
      <w:bookmarkStart w:id="2615" w:name="_Ref76755343"/>
      <w:ins w:id="2616" w:author="Petnathean Julled" w:date="2021-07-09T16:05:00Z">
        <w:r>
          <w:t xml:space="preserve">Figure </w:t>
        </w:r>
      </w:ins>
      <w:ins w:id="2617"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61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19" w:author="Petnathean Julled" w:date="2021-07-09T21:18:00Z">
        <w:r w:rsidR="00454CE9">
          <w:rPr>
            <w:noProof/>
          </w:rPr>
          <w:t>74</w:t>
        </w:r>
      </w:ins>
      <w:ins w:id="2620" w:author="Petnathean Julled" w:date="2021-07-09T17:21:00Z">
        <w:r w:rsidR="0064710A">
          <w:fldChar w:fldCharType="end"/>
        </w:r>
      </w:ins>
      <w:bookmarkEnd w:id="2614"/>
      <w:ins w:id="2621" w:author="Petnathean Julled" w:date="2021-07-09T16:05:00Z">
        <w:r>
          <w:rPr>
            <w:rFonts w:cstheme="minorBidi" w:hint="cs"/>
            <w:cs/>
          </w:rPr>
          <w:t xml:space="preserve"> </w:t>
        </w:r>
        <w:bookmarkStart w:id="2622"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ins>
      <w:ins w:id="2623" w:author="Petnathean Julled" w:date="2021-07-09T16:09:00Z">
        <w:r>
          <w:rPr>
            <w:rFonts w:cstheme="minorBidi"/>
            <w:noProof/>
          </w:rPr>
          <w:br/>
          <w:t>trigger both Document Register and</w:t>
        </w:r>
      </w:ins>
      <w:ins w:id="2624" w:author="Petnathean Julled" w:date="2021-07-09T16:05:00Z">
        <w:r>
          <w:rPr>
            <w:rFonts w:cstheme="minorBidi"/>
            <w:noProof/>
          </w:rPr>
          <w:t xml:space="preserve"> Document Query</w:t>
        </w:r>
      </w:ins>
      <w:bookmarkEnd w:id="2615"/>
      <w:bookmarkEnd w:id="2622"/>
    </w:p>
    <w:p w14:paraId="3E61B575" w14:textId="457B1675" w:rsidR="00F339A7" w:rsidRDefault="00F339A7">
      <w:pPr>
        <w:rPr>
          <w:ins w:id="2625" w:author="Petnathean Julled" w:date="2021-07-08T15:30:00Z"/>
          <w:rFonts w:cstheme="minorBidi"/>
        </w:rPr>
      </w:pPr>
    </w:p>
    <w:p w14:paraId="4536D6AC" w14:textId="77777777" w:rsidR="00AB6813" w:rsidRDefault="00F339A7">
      <w:pPr>
        <w:keepNext/>
        <w:rPr>
          <w:ins w:id="2626" w:author="Petnathean Julled" w:date="2021-07-09T16:10:00Z"/>
        </w:rPr>
        <w:pPrChange w:id="2627" w:author="Petnathean Julled" w:date="2021-07-09T16:10:00Z">
          <w:pPr/>
        </w:pPrChange>
      </w:pPr>
      <w:ins w:id="2628" w:author="Petnathean Julled" w:date="2021-07-08T15:30:00Z">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ins>
    </w:p>
    <w:p w14:paraId="1E194EE3" w14:textId="617FDC11" w:rsidR="00F339A7" w:rsidRDefault="00AB6813">
      <w:pPr>
        <w:pStyle w:val="Caption"/>
        <w:jc w:val="center"/>
        <w:rPr>
          <w:ins w:id="2629" w:author="Petnathean Julled" w:date="2021-07-08T15:30:00Z"/>
          <w:rFonts w:cstheme="minorBidi"/>
        </w:rPr>
        <w:pPrChange w:id="2630" w:author="Petnathean Julled" w:date="2021-07-09T16:10:00Z">
          <w:pPr/>
        </w:pPrChange>
      </w:pPr>
      <w:bookmarkStart w:id="2631" w:name="_Ref76755121"/>
      <w:bookmarkStart w:id="2632" w:name="_Ref76755350"/>
      <w:ins w:id="2633" w:author="Petnathean Julled" w:date="2021-07-09T16:10:00Z">
        <w:r>
          <w:t xml:space="preserve">Figure </w:t>
        </w:r>
      </w:ins>
      <w:ins w:id="2634"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63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36" w:author="Petnathean Julled" w:date="2021-07-09T21:18:00Z">
        <w:r w:rsidR="00454CE9">
          <w:rPr>
            <w:noProof/>
          </w:rPr>
          <w:t>75</w:t>
        </w:r>
      </w:ins>
      <w:ins w:id="2637" w:author="Petnathean Julled" w:date="2021-07-09T17:21:00Z">
        <w:r w:rsidR="0064710A">
          <w:fldChar w:fldCharType="end"/>
        </w:r>
      </w:ins>
      <w:bookmarkEnd w:id="2631"/>
      <w:ins w:id="2638" w:author="Petnathean Julled" w:date="2021-07-09T16:10:00Z">
        <w:r>
          <w:t xml:space="preserve"> </w:t>
        </w:r>
        <w:bookmarkStart w:id="2639" w:name="_Ref76755237"/>
        <w:r w:rsidRPr="00613A34">
          <w:t xml:space="preserve">Performance comparison inspected from each node in </w:t>
        </w:r>
        <w:r>
          <w:t>6</w:t>
        </w:r>
        <w:r w:rsidRPr="00613A34">
          <w:t xml:space="preserve"> Nodes setup </w:t>
        </w:r>
        <w:r>
          <w:br/>
        </w:r>
        <w:r w:rsidRPr="00613A34">
          <w:t>trigger both Document Register and Document Query</w:t>
        </w:r>
      </w:ins>
      <w:bookmarkEnd w:id="2632"/>
      <w:bookmarkEnd w:id="2639"/>
    </w:p>
    <w:p w14:paraId="0F024835" w14:textId="5C4514EE" w:rsidR="00F339A7" w:rsidRDefault="00F339A7">
      <w:pPr>
        <w:rPr>
          <w:ins w:id="2640" w:author="Petnathean Julled" w:date="2021-07-08T15:31:00Z"/>
          <w:rFonts w:cstheme="minorBidi"/>
        </w:rPr>
      </w:pPr>
    </w:p>
    <w:p w14:paraId="7EEF71F4" w14:textId="77777777" w:rsidR="00684374" w:rsidRDefault="00F339A7">
      <w:pPr>
        <w:keepNext/>
        <w:rPr>
          <w:ins w:id="2641" w:author="Petnathean Julled" w:date="2021-07-09T16:10:00Z"/>
        </w:rPr>
        <w:pPrChange w:id="2642" w:author="Petnathean Julled" w:date="2021-07-09T16:10:00Z">
          <w:pPr/>
        </w:pPrChange>
      </w:pPr>
      <w:ins w:id="2643" w:author="Petnathean Julled" w:date="2021-07-08T15:31:00Z">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ins>
    </w:p>
    <w:p w14:paraId="6140CDC5" w14:textId="188EC1A2" w:rsidR="00F339A7" w:rsidRDefault="00684374">
      <w:pPr>
        <w:pStyle w:val="Caption"/>
        <w:jc w:val="center"/>
        <w:rPr>
          <w:ins w:id="2644" w:author="Petnathean Julled" w:date="2021-07-08T15:34:00Z"/>
          <w:rFonts w:cstheme="minorBidi"/>
        </w:rPr>
        <w:pPrChange w:id="2645" w:author="Petnathean Julled" w:date="2021-07-09T16:10:00Z">
          <w:pPr/>
        </w:pPrChange>
      </w:pPr>
      <w:bookmarkStart w:id="2646" w:name="_Ref76739784"/>
      <w:bookmarkStart w:id="2647" w:name="_Ref76755354"/>
      <w:ins w:id="2648" w:author="Petnathean Julled" w:date="2021-07-09T16:10:00Z">
        <w:r>
          <w:t xml:space="preserve">Figure </w:t>
        </w:r>
      </w:ins>
      <w:ins w:id="264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65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51" w:author="Petnathean Julled" w:date="2021-07-09T21:18:00Z">
        <w:r w:rsidR="00454CE9">
          <w:rPr>
            <w:noProof/>
          </w:rPr>
          <w:t>76</w:t>
        </w:r>
      </w:ins>
      <w:ins w:id="2652" w:author="Petnathean Julled" w:date="2021-07-09T17:21:00Z">
        <w:r w:rsidR="0064710A">
          <w:fldChar w:fldCharType="end"/>
        </w:r>
      </w:ins>
      <w:bookmarkEnd w:id="2646"/>
      <w:ins w:id="2653" w:author="Petnathean Julled" w:date="2021-07-09T16:10:00Z">
        <w:r>
          <w:t xml:space="preserve"> </w:t>
        </w:r>
        <w:bookmarkStart w:id="2654" w:name="_Ref76755245"/>
        <w:r w:rsidRPr="00170534">
          <w:t xml:space="preserve">Performance comparison inspected from each node in </w:t>
        </w:r>
        <w:r>
          <w:t>5</w:t>
        </w:r>
        <w:r w:rsidRPr="00170534">
          <w:t xml:space="preserve"> Nodes setup </w:t>
        </w:r>
        <w:r>
          <w:br/>
        </w:r>
        <w:r w:rsidRPr="00170534">
          <w:t>trigger both Document Register and Document Query</w:t>
        </w:r>
      </w:ins>
      <w:bookmarkEnd w:id="2647"/>
      <w:bookmarkEnd w:id="2654"/>
    </w:p>
    <w:p w14:paraId="19E40D33" w14:textId="2EC8125E" w:rsidR="00574CF8" w:rsidRDefault="00574CF8">
      <w:pPr>
        <w:rPr>
          <w:ins w:id="2655" w:author="Petnathean Julled" w:date="2021-07-09T16:19:00Z"/>
          <w:rFonts w:cstheme="minorBidi"/>
        </w:rPr>
      </w:pPr>
    </w:p>
    <w:p w14:paraId="4C756049" w14:textId="4D8C3D05" w:rsidR="00AF5149" w:rsidRDefault="00AF5149">
      <w:pPr>
        <w:rPr>
          <w:ins w:id="2656" w:author="Petnathean Julled" w:date="2021-07-09T16:20:00Z"/>
          <w:rFonts w:cstheme="minorBidi"/>
        </w:rPr>
      </w:pPr>
      <w:ins w:id="2657" w:author="Petnathean Julled" w:date="2021-07-09T16:20:00Z">
        <w:r>
          <w:rPr>
            <w:rFonts w:cstheme="minorBidi"/>
          </w:rPr>
          <w:br w:type="page"/>
        </w:r>
      </w:ins>
    </w:p>
    <w:p w14:paraId="180DCFFF" w14:textId="0D454214" w:rsidR="00AF5149" w:rsidRDefault="000F1FE9">
      <w:pPr>
        <w:spacing w:line="360" w:lineRule="auto"/>
        <w:jc w:val="thaiDistribute"/>
        <w:rPr>
          <w:ins w:id="2658" w:author="Petnathean Julled" w:date="2021-07-09T16:20:00Z"/>
          <w:rFonts w:cstheme="minorBidi"/>
          <w:cs/>
        </w:rPr>
        <w:pPrChange w:id="2659" w:author="Petnathean Julled" w:date="2021-07-09T16:26:00Z">
          <w:pPr/>
        </w:pPrChange>
      </w:pPr>
      <w:ins w:id="2660" w:author="Petnathean Julled" w:date="2021-07-09T16:22:00Z">
        <w:r>
          <w:rPr>
            <w:rFonts w:cstheme="minorBidi"/>
          </w:rPr>
          <w:lastRenderedPageBreak/>
          <w:tab/>
        </w:r>
        <w:r>
          <w:rPr>
            <w:rFonts w:cstheme="minorBidi"/>
          </w:rPr>
          <w:fldChar w:fldCharType="begin"/>
        </w:r>
        <w:r>
          <w:rPr>
            <w:rFonts w:cstheme="minorBidi"/>
          </w:rPr>
          <w:instrText xml:space="preserve"> REF _Ref76740145 \h </w:instrText>
        </w:r>
      </w:ins>
      <w:r w:rsidR="00E30E3D">
        <w:rPr>
          <w:rFonts w:cstheme="minorBidi"/>
        </w:rPr>
        <w:instrText xml:space="preserve"> \* MERGEFORMAT </w:instrText>
      </w:r>
      <w:r>
        <w:rPr>
          <w:rFonts w:cstheme="minorBidi"/>
        </w:rPr>
      </w:r>
      <w:r>
        <w:rPr>
          <w:rFonts w:cstheme="minorBidi"/>
        </w:rPr>
        <w:fldChar w:fldCharType="separate"/>
      </w:r>
      <w:ins w:id="2661" w:author="Petnathean Julled" w:date="2021-07-09T21:18:00Z">
        <w:r w:rsidR="00454CE9">
          <w:t xml:space="preserve">Figure </w:t>
        </w:r>
        <w:r w:rsidR="00454CE9">
          <w:rPr>
            <w:noProof/>
          </w:rPr>
          <w:t>4</w:t>
        </w:r>
        <w:r w:rsidR="00454CE9">
          <w:rPr>
            <w:noProof/>
          </w:rPr>
          <w:noBreakHyphen/>
          <w:t>77</w:t>
        </w:r>
      </w:ins>
      <w:ins w:id="2662" w:author="Petnathean Julled" w:date="2021-07-09T16:22:00Z">
        <w:r>
          <w:rPr>
            <w:rFonts w:cstheme="minorBidi"/>
          </w:rPr>
          <w:fldChar w:fldCharType="end"/>
        </w:r>
        <w:r>
          <w:rPr>
            <w:rFonts w:cstheme="minorBidi"/>
          </w:rPr>
          <w:t xml:space="preserve"> </w:t>
        </w:r>
      </w:ins>
      <w:ins w:id="2663" w:author="Petnathean Julled" w:date="2021-07-09T16:34:00Z">
        <w:r w:rsidR="00940FB3" w:rsidRPr="00940FB3">
          <w:rPr>
            <w:rFonts w:cstheme="minorBidi"/>
          </w:rPr>
          <w:t>shows the performance comparison between each node number variation setup when all nodes triggering both the Document Register function and the Document Query function at the same time. The graph shows no significant difference between each setup which means that node number variation is not affecting the system performance on performing the Document Register function even all nodes also triggered the Document Query function at the same time.</w:t>
        </w:r>
      </w:ins>
    </w:p>
    <w:p w14:paraId="11A60B52" w14:textId="77777777" w:rsidR="00AF5149" w:rsidRDefault="00AF5149">
      <w:pPr>
        <w:rPr>
          <w:ins w:id="2664" w:author="Petnathean Julled" w:date="2021-07-08T15:34:00Z"/>
          <w:rFonts w:cstheme="minorBidi"/>
        </w:rPr>
      </w:pPr>
    </w:p>
    <w:p w14:paraId="5C3A21C6" w14:textId="77777777" w:rsidR="000F1FE9" w:rsidRDefault="00574CF8">
      <w:pPr>
        <w:keepNext/>
        <w:rPr>
          <w:ins w:id="2665" w:author="Petnathean Julled" w:date="2021-07-09T16:21:00Z"/>
        </w:rPr>
        <w:pPrChange w:id="2666" w:author="Petnathean Julled" w:date="2021-07-09T16:21:00Z">
          <w:pPr/>
        </w:pPrChange>
      </w:pPr>
      <w:ins w:id="2667" w:author="Petnathean Julled" w:date="2021-07-08T15:34:00Z">
        <w:r>
          <w:rPr>
            <w:noProof/>
            <w:szCs w:val="22"/>
          </w:rPr>
          <w:drawing>
            <wp:inline distT="0" distB="0" distL="0" distR="0" wp14:anchorId="5597F01F" wp14:editId="1A02747B">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ins>
    </w:p>
    <w:p w14:paraId="5B928040" w14:textId="010DA581" w:rsidR="00574CF8" w:rsidRPr="00C162D5" w:rsidRDefault="000F1FE9">
      <w:pPr>
        <w:pStyle w:val="Caption"/>
        <w:rPr>
          <w:ins w:id="2668" w:author="Petnathean Julled" w:date="2021-07-08T07:04:00Z"/>
          <w:rFonts w:cstheme="minorBidi"/>
          <w:rPrChange w:id="2669" w:author="Petnathean Julled" w:date="2021-07-08T15:21:00Z">
            <w:rPr>
              <w:ins w:id="2670" w:author="Petnathean Julled" w:date="2021-07-08T07:04:00Z"/>
            </w:rPr>
          </w:rPrChange>
        </w:rPr>
        <w:pPrChange w:id="2671" w:author="Petnathean Julled" w:date="2021-07-09T16:21:00Z">
          <w:pPr/>
        </w:pPrChange>
      </w:pPr>
      <w:bookmarkStart w:id="2672" w:name="_Ref76740145"/>
      <w:bookmarkStart w:id="2673" w:name="_Ref76755364"/>
      <w:ins w:id="2674" w:author="Petnathean Julled" w:date="2021-07-09T16:21:00Z">
        <w:r>
          <w:t xml:space="preserve">Figure </w:t>
        </w:r>
      </w:ins>
      <w:ins w:id="2675"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67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77" w:author="Petnathean Julled" w:date="2021-07-09T21:18:00Z">
        <w:r w:rsidR="00454CE9">
          <w:rPr>
            <w:noProof/>
          </w:rPr>
          <w:t>77</w:t>
        </w:r>
      </w:ins>
      <w:ins w:id="2678" w:author="Petnathean Julled" w:date="2021-07-09T17:21:00Z">
        <w:r w:rsidR="0064710A">
          <w:fldChar w:fldCharType="end"/>
        </w:r>
      </w:ins>
      <w:bookmarkEnd w:id="2672"/>
      <w:ins w:id="2679" w:author="Petnathean Julled" w:date="2021-07-09T16:21:00Z">
        <w:r>
          <w:t xml:space="preserve"> </w:t>
        </w:r>
        <w:bookmarkStart w:id="2680" w:name="_Ref76755249"/>
        <w:r w:rsidRPr="0020439F">
          <w:t>Performance comparison of average process time for each node number variation setup</w:t>
        </w:r>
      </w:ins>
      <w:bookmarkEnd w:id="2673"/>
      <w:bookmarkEnd w:id="2680"/>
    </w:p>
    <w:p w14:paraId="4CE61DC0" w14:textId="553B6662" w:rsidR="007C28AB" w:rsidRDefault="007C28AB" w:rsidP="007C28AB">
      <w:pPr>
        <w:rPr>
          <w:ins w:id="2681" w:author="Petnathean Julled" w:date="2021-07-09T16:31:00Z"/>
        </w:rPr>
      </w:pPr>
    </w:p>
    <w:p w14:paraId="0F6DCDA3" w14:textId="77777777" w:rsidR="00143DF4" w:rsidRDefault="00143DF4" w:rsidP="007C28AB">
      <w:pPr>
        <w:rPr>
          <w:ins w:id="2682" w:author="Petnathean Julled" w:date="2021-07-09T16:45:00Z"/>
        </w:rPr>
      </w:pPr>
      <w:ins w:id="2683" w:author="Petnathean Julled" w:date="2021-07-09T16:45:00Z">
        <w:r>
          <w:br w:type="page"/>
        </w:r>
      </w:ins>
    </w:p>
    <w:p w14:paraId="768F206D" w14:textId="40B90D3C" w:rsidR="00C0235D" w:rsidRDefault="00C0235D">
      <w:pPr>
        <w:spacing w:line="360" w:lineRule="auto"/>
        <w:jc w:val="thaiDistribute"/>
        <w:rPr>
          <w:ins w:id="2684" w:author="Petnathean Julled" w:date="2021-07-09T16:56:00Z"/>
        </w:rPr>
        <w:pPrChange w:id="2685" w:author="Petnathean Julled" w:date="2021-07-09T16:56:00Z">
          <w:pPr>
            <w:spacing w:after="240" w:line="360" w:lineRule="auto"/>
            <w:jc w:val="thaiDistribute"/>
          </w:pPr>
        </w:pPrChange>
      </w:pPr>
      <w:ins w:id="2686" w:author="Petnathean Julled" w:date="2021-07-09T16:50:00Z">
        <w:r>
          <w:lastRenderedPageBreak/>
          <w:tab/>
        </w:r>
      </w:ins>
      <w:ins w:id="2687" w:author="Petnathean Julled" w:date="2021-07-09T16:47:00Z">
        <w:r>
          <w:fldChar w:fldCharType="begin"/>
        </w:r>
        <w:r>
          <w:instrText xml:space="preserve"> REF _Ref76741656 \h </w:instrText>
        </w:r>
      </w:ins>
      <w:r>
        <w:instrText xml:space="preserve"> \* MERGEFORMAT </w:instrText>
      </w:r>
      <w:r>
        <w:fldChar w:fldCharType="separate"/>
      </w:r>
      <w:ins w:id="2688" w:author="Petnathean Julled" w:date="2021-07-09T21:18:00Z">
        <w:r w:rsidR="00454CE9">
          <w:t xml:space="preserve">Figure </w:t>
        </w:r>
        <w:r w:rsidR="00454CE9">
          <w:rPr>
            <w:noProof/>
          </w:rPr>
          <w:t>4</w:t>
        </w:r>
        <w:r w:rsidR="00454CE9">
          <w:rPr>
            <w:noProof/>
          </w:rPr>
          <w:noBreakHyphen/>
          <w:t>78</w:t>
        </w:r>
      </w:ins>
      <w:ins w:id="2689" w:author="Petnathean Julled" w:date="2021-07-09T16:47:00Z">
        <w:r>
          <w:fldChar w:fldCharType="end"/>
        </w:r>
        <w:r>
          <w:rPr>
            <w:rFonts w:cstheme="minorBidi" w:hint="cs"/>
            <w:cs/>
          </w:rPr>
          <w:t xml:space="preserve"> </w:t>
        </w:r>
      </w:ins>
      <w:ins w:id="2690" w:author="Petnathean Julled" w:date="2021-07-09T16:50:00Z">
        <w:r w:rsidRPr="00C0235D">
          <w:t>shows the performance comparison between the setup when all nodes triggering only the Document Register function and when all nodes triggering both the Document Register function and the Document Query function at the same time. The graph shows no significant difference between each setup which means that triggering the Document Query function at the same time as the Document Register function is not affecting the performance of the system to perform the Document Register</w:t>
        </w:r>
        <w:r>
          <w:t xml:space="preserve"> </w:t>
        </w:r>
        <w:r w:rsidRPr="00C0235D">
          <w:t>function.</w:t>
        </w:r>
      </w:ins>
    </w:p>
    <w:p w14:paraId="187DC406" w14:textId="040DCFCA" w:rsidR="00B82767" w:rsidRDefault="00B82767">
      <w:pPr>
        <w:spacing w:after="240" w:line="360" w:lineRule="auto"/>
        <w:jc w:val="thaiDistribute"/>
        <w:rPr>
          <w:ins w:id="2691" w:author="Petnathean Julled" w:date="2021-07-09T16:50:00Z"/>
        </w:rPr>
        <w:pPrChange w:id="2692" w:author="Petnathean Julled" w:date="2021-07-09T16:50:00Z">
          <w:pPr>
            <w:spacing w:line="360" w:lineRule="auto"/>
            <w:jc w:val="thaiDistribute"/>
          </w:pPr>
        </w:pPrChange>
      </w:pPr>
      <w:ins w:id="2693" w:author="Petnathean Julled" w:date="2021-07-09T16:56:00Z">
        <w:r>
          <w:tab/>
        </w:r>
        <w:r w:rsidRPr="00B82767">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ins>
    </w:p>
    <w:p w14:paraId="512CC83F" w14:textId="2F089028" w:rsidR="00940FB3" w:rsidRDefault="00724C36">
      <w:pPr>
        <w:spacing w:line="360" w:lineRule="auto"/>
        <w:jc w:val="thaiDistribute"/>
        <w:rPr>
          <w:ins w:id="2694" w:author="Petnathean Julled" w:date="2021-07-09T16:30:00Z"/>
        </w:rPr>
        <w:pPrChange w:id="2695" w:author="Petnathean Julled" w:date="2021-07-09T16:50:00Z">
          <w:pPr/>
        </w:pPrChange>
      </w:pPr>
      <w:ins w:id="2696" w:author="Petnathean Julled" w:date="2021-07-08T08:17:00Z">
        <w:r>
          <w:rPr>
            <w:noProof/>
            <w:szCs w:val="22"/>
          </w:rPr>
          <w:drawing>
            <wp:inline distT="0" distB="0" distL="0" distR="0" wp14:anchorId="5A014922" wp14:editId="036EBA4B">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ins>
    </w:p>
    <w:p w14:paraId="0F05EE1E" w14:textId="314E5AB2" w:rsidR="007C28AB" w:rsidRDefault="00940FB3">
      <w:pPr>
        <w:pStyle w:val="Caption"/>
        <w:jc w:val="center"/>
        <w:rPr>
          <w:ins w:id="2697" w:author="Petnathean Julled" w:date="2021-07-08T13:47:00Z"/>
          <w:rFonts w:cstheme="minorBidi"/>
        </w:rPr>
        <w:pPrChange w:id="2698" w:author="Petnathean Julled" w:date="2021-07-09T16:30:00Z">
          <w:pPr/>
        </w:pPrChange>
      </w:pPr>
      <w:bookmarkStart w:id="2699" w:name="_Ref76741656"/>
      <w:bookmarkStart w:id="2700" w:name="_Ref76755367"/>
      <w:ins w:id="2701" w:author="Petnathean Julled" w:date="2021-07-09T16:30:00Z">
        <w:r>
          <w:t xml:space="preserve">Figure </w:t>
        </w:r>
      </w:ins>
      <w:ins w:id="2702"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70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04" w:author="Petnathean Julled" w:date="2021-07-09T21:18:00Z">
        <w:r w:rsidR="00454CE9">
          <w:rPr>
            <w:noProof/>
          </w:rPr>
          <w:t>78</w:t>
        </w:r>
      </w:ins>
      <w:ins w:id="2705" w:author="Petnathean Julled" w:date="2021-07-09T17:21:00Z">
        <w:r w:rsidR="0064710A">
          <w:fldChar w:fldCharType="end"/>
        </w:r>
      </w:ins>
      <w:bookmarkEnd w:id="2699"/>
      <w:ins w:id="2706" w:author="Petnathean Julled" w:date="2021-07-09T16:30:00Z">
        <w:r>
          <w:t xml:space="preserve"> </w:t>
        </w:r>
        <w:bookmarkStart w:id="2707" w:name="_Ref76755252"/>
        <w:r>
          <w:t xml:space="preserve">Performance comparison between trigger the Document Register function, </w:t>
        </w:r>
      </w:ins>
      <w:ins w:id="2708" w:author="Petnathean Julled" w:date="2021-07-09T16:47:00Z">
        <w:r w:rsidR="00143DF4">
          <w:rPr>
            <w:rFonts w:cstheme="minorBidi"/>
            <w:cs/>
          </w:rPr>
          <w:br/>
        </w:r>
      </w:ins>
      <w:ins w:id="2709" w:author="Petnathean Julled" w:date="2021-07-09T16:30:00Z">
        <w:r>
          <w:t>with and without the Document Query function</w:t>
        </w:r>
      </w:ins>
      <w:bookmarkEnd w:id="2700"/>
      <w:bookmarkEnd w:id="2707"/>
    </w:p>
    <w:p w14:paraId="2E408A89" w14:textId="37EBAB25" w:rsidR="0038395A" w:rsidRDefault="0038395A" w:rsidP="007C28AB">
      <w:pPr>
        <w:rPr>
          <w:ins w:id="2710" w:author="Petnathean Julled" w:date="2021-07-09T17:07:00Z"/>
          <w:rFonts w:cstheme="minorBidi"/>
        </w:rPr>
      </w:pPr>
    </w:p>
    <w:p w14:paraId="6711833B" w14:textId="431CC6F0" w:rsidR="0064710A" w:rsidRDefault="0064710A" w:rsidP="007C28AB">
      <w:pPr>
        <w:rPr>
          <w:ins w:id="2711" w:author="Petnathean Julled" w:date="2021-07-09T17:07:00Z"/>
          <w:rFonts w:cstheme="minorBidi"/>
        </w:rPr>
      </w:pPr>
      <w:ins w:id="2712" w:author="Petnathean Julled" w:date="2021-07-09T17:07:00Z">
        <w:r>
          <w:rPr>
            <w:rFonts w:cstheme="minorBidi"/>
          </w:rPr>
          <w:br w:type="page"/>
        </w:r>
      </w:ins>
    </w:p>
    <w:p w14:paraId="4208AE2B" w14:textId="14654E32" w:rsidR="0064710A" w:rsidRDefault="00792DEB">
      <w:pPr>
        <w:spacing w:line="360" w:lineRule="auto"/>
        <w:jc w:val="thaiDistribute"/>
        <w:rPr>
          <w:ins w:id="2713" w:author="Petnathean Julled" w:date="2021-07-09T17:07:00Z"/>
          <w:rFonts w:cstheme="minorBidi"/>
        </w:rPr>
        <w:pPrChange w:id="2714" w:author="Petnathean Julled" w:date="2021-07-09T17:42:00Z">
          <w:pPr/>
        </w:pPrChange>
      </w:pPr>
      <w:ins w:id="2715" w:author="Petnathean Julled" w:date="2021-07-09T17:43:00Z">
        <w:r>
          <w:rPr>
            <w:rFonts w:cstheme="minorBidi"/>
          </w:rPr>
          <w:lastRenderedPageBreak/>
          <w:tab/>
        </w:r>
      </w:ins>
      <w:ins w:id="2716" w:author="Petnathean Julled" w:date="2021-07-09T17:07:00Z">
        <w:r w:rsidR="0064710A">
          <w:rPr>
            <w:rFonts w:cstheme="minorBidi"/>
          </w:rPr>
          <w:fldChar w:fldCharType="begin"/>
        </w:r>
        <w:r w:rsidR="0064710A">
          <w:rPr>
            <w:rFonts w:cstheme="minorBidi"/>
          </w:rPr>
          <w:instrText xml:space="preserve"> REF _Ref76742881 \h </w:instrText>
        </w:r>
      </w:ins>
      <w:r w:rsidR="00FA6F40">
        <w:rPr>
          <w:rFonts w:cstheme="minorBidi"/>
        </w:rPr>
        <w:instrText xml:space="preserve"> \* MERGEFORMAT </w:instrText>
      </w:r>
      <w:r w:rsidR="0064710A">
        <w:rPr>
          <w:rFonts w:cstheme="minorBidi"/>
        </w:rPr>
      </w:r>
      <w:r w:rsidR="0064710A">
        <w:rPr>
          <w:rFonts w:cstheme="minorBidi"/>
        </w:rPr>
        <w:fldChar w:fldCharType="separate"/>
      </w:r>
      <w:ins w:id="2717" w:author="Petnathean Julled" w:date="2021-07-09T21:18:00Z">
        <w:r w:rsidR="00454CE9">
          <w:t xml:space="preserve">Figure </w:t>
        </w:r>
        <w:r w:rsidR="00454CE9">
          <w:rPr>
            <w:noProof/>
          </w:rPr>
          <w:t>4</w:t>
        </w:r>
        <w:r w:rsidR="00454CE9">
          <w:rPr>
            <w:noProof/>
          </w:rPr>
          <w:noBreakHyphen/>
          <w:t>79</w:t>
        </w:r>
      </w:ins>
      <w:ins w:id="2718" w:author="Petnathean Julled" w:date="2021-07-09T17:07:00Z">
        <w:r w:rsidR="0064710A">
          <w:rPr>
            <w:rFonts w:cstheme="minorBidi"/>
          </w:rPr>
          <w:fldChar w:fldCharType="end"/>
        </w:r>
        <w:r w:rsidR="0064710A">
          <w:rPr>
            <w:rFonts w:cstheme="minorBidi"/>
          </w:rPr>
          <w:t xml:space="preserve"> and </w:t>
        </w:r>
        <w:r w:rsidR="0064710A">
          <w:rPr>
            <w:rFonts w:cstheme="minorBidi"/>
          </w:rPr>
          <w:fldChar w:fldCharType="begin"/>
        </w:r>
        <w:r w:rsidR="0064710A">
          <w:rPr>
            <w:rFonts w:cstheme="minorBidi"/>
          </w:rPr>
          <w:instrText xml:space="preserve"> REF _Ref76742893 \h </w:instrText>
        </w:r>
      </w:ins>
      <w:r w:rsidR="00FA6F40">
        <w:rPr>
          <w:rFonts w:cstheme="minorBidi"/>
        </w:rPr>
        <w:instrText xml:space="preserve"> \* MERGEFORMAT </w:instrText>
      </w:r>
      <w:r w:rsidR="0064710A">
        <w:rPr>
          <w:rFonts w:cstheme="minorBidi"/>
        </w:rPr>
      </w:r>
      <w:r w:rsidR="0064710A">
        <w:rPr>
          <w:rFonts w:cstheme="minorBidi"/>
        </w:rPr>
        <w:fldChar w:fldCharType="separate"/>
      </w:r>
      <w:ins w:id="2719" w:author="Petnathean Julled" w:date="2021-07-09T21:18:00Z">
        <w:r w:rsidR="00454CE9">
          <w:t xml:space="preserve">Figure </w:t>
        </w:r>
        <w:r w:rsidR="00454CE9">
          <w:rPr>
            <w:noProof/>
          </w:rPr>
          <w:t>4</w:t>
        </w:r>
        <w:r w:rsidR="00454CE9">
          <w:rPr>
            <w:noProof/>
          </w:rPr>
          <w:noBreakHyphen/>
          <w:t>80</w:t>
        </w:r>
      </w:ins>
      <w:ins w:id="2720" w:author="Petnathean Julled" w:date="2021-07-09T17:07:00Z">
        <w:r w:rsidR="0064710A">
          <w:rPr>
            <w:rFonts w:cstheme="minorBidi"/>
          </w:rPr>
          <w:fldChar w:fldCharType="end"/>
        </w:r>
      </w:ins>
      <w:ins w:id="2721" w:author="Petnathean Julled" w:date="2021-07-09T17:42:00Z">
        <w:r w:rsidR="00FA6F40">
          <w:rPr>
            <w:rFonts w:cstheme="minorBidi"/>
          </w:rPr>
          <w:t xml:space="preserve"> </w:t>
        </w:r>
        <w:r w:rsidR="00FA6F40" w:rsidRPr="00FA6F40">
          <w:rPr>
            <w:rFonts w:cstheme="minorBidi"/>
          </w:rPr>
          <w:t xml:space="preserve">show the performance comparison between each node number variation setup. </w:t>
        </w:r>
        <w:r w:rsidR="00F66962">
          <w:rPr>
            <w:rFonts w:cstheme="minorBidi"/>
          </w:rPr>
          <w:fldChar w:fldCharType="begin"/>
        </w:r>
        <w:r w:rsidR="00F66962">
          <w:rPr>
            <w:rFonts w:cstheme="minorBidi"/>
          </w:rPr>
          <w:instrText xml:space="preserve"> REF _Ref76742881 \h </w:instrText>
        </w:r>
      </w:ins>
      <w:r w:rsidR="00F66962">
        <w:rPr>
          <w:rFonts w:cstheme="minorBidi"/>
        </w:rPr>
      </w:r>
      <w:r w:rsidR="00F66962">
        <w:rPr>
          <w:rFonts w:cstheme="minorBidi"/>
        </w:rPr>
        <w:fldChar w:fldCharType="separate"/>
      </w:r>
      <w:ins w:id="2722" w:author="Petnathean Julled" w:date="2021-07-09T21:18:00Z">
        <w:r w:rsidR="00454CE9">
          <w:t xml:space="preserve">Figure </w:t>
        </w:r>
        <w:r w:rsidR="00454CE9">
          <w:rPr>
            <w:noProof/>
          </w:rPr>
          <w:t>4</w:t>
        </w:r>
        <w:r w:rsidR="00454CE9">
          <w:noBreakHyphen/>
        </w:r>
        <w:r w:rsidR="00454CE9">
          <w:rPr>
            <w:noProof/>
          </w:rPr>
          <w:t>79</w:t>
        </w:r>
      </w:ins>
      <w:ins w:id="2723" w:author="Petnathean Julled" w:date="2021-07-09T17:42:00Z">
        <w:r w:rsidR="00F66962">
          <w:rPr>
            <w:rFonts w:cstheme="minorBidi"/>
          </w:rPr>
          <w:fldChar w:fldCharType="end"/>
        </w:r>
        <w:r w:rsidR="00FA6F40" w:rsidRPr="00FA6F40">
          <w:rPr>
            <w:rFonts w:cstheme="minorBidi"/>
          </w:rPr>
          <w:t xml:space="preserve"> is when the XDS Blockchain node trigger only the Document Query function without the Document Register function being triggered. </w:t>
        </w:r>
      </w:ins>
      <w:ins w:id="2724" w:author="Petnathean Julled" w:date="2021-07-09T17:43:00Z">
        <w:r w:rsidR="00F66962">
          <w:rPr>
            <w:rFonts w:cstheme="minorBidi"/>
          </w:rPr>
          <w:fldChar w:fldCharType="begin"/>
        </w:r>
        <w:r w:rsidR="00F66962">
          <w:rPr>
            <w:rFonts w:cstheme="minorBidi"/>
          </w:rPr>
          <w:instrText xml:space="preserve"> REF _Ref76742893 \h </w:instrText>
        </w:r>
      </w:ins>
      <w:r w:rsidR="00F66962">
        <w:rPr>
          <w:rFonts w:cstheme="minorBidi"/>
        </w:rPr>
      </w:r>
      <w:r w:rsidR="00F66962">
        <w:rPr>
          <w:rFonts w:cstheme="minorBidi"/>
        </w:rPr>
        <w:fldChar w:fldCharType="separate"/>
      </w:r>
      <w:ins w:id="2725" w:author="Petnathean Julled" w:date="2021-07-09T21:18:00Z">
        <w:r w:rsidR="00454CE9">
          <w:t xml:space="preserve">Figure </w:t>
        </w:r>
        <w:r w:rsidR="00454CE9">
          <w:rPr>
            <w:noProof/>
          </w:rPr>
          <w:t>4</w:t>
        </w:r>
        <w:r w:rsidR="00454CE9">
          <w:noBreakHyphen/>
        </w:r>
        <w:r w:rsidR="00454CE9">
          <w:rPr>
            <w:noProof/>
          </w:rPr>
          <w:t>80</w:t>
        </w:r>
      </w:ins>
      <w:ins w:id="2726" w:author="Petnathean Julled" w:date="2021-07-09T17:43:00Z">
        <w:r w:rsidR="00F66962">
          <w:rPr>
            <w:rFonts w:cstheme="minorBidi"/>
          </w:rPr>
          <w:fldChar w:fldCharType="end"/>
        </w:r>
      </w:ins>
      <w:ins w:id="2727" w:author="Petnathean Julled" w:date="2021-07-09T17:42:00Z">
        <w:r w:rsidR="00FA6F40" w:rsidRPr="00FA6F40">
          <w:rPr>
            <w:rFonts w:cstheme="minorBidi"/>
          </w:rPr>
          <w:t xml:space="preserve"> is when all nodes triggering both the Document Register function and the Document Query function at the same time. The graph shows no significant difference between each setup which means that node number variation is not affecting the system performance on performing the Document </w:t>
        </w:r>
      </w:ins>
      <w:ins w:id="2728" w:author="Petnathean Julled" w:date="2021-07-09T17:43:00Z">
        <w:r w:rsidR="00F66962">
          <w:rPr>
            <w:rFonts w:cstheme="minorBidi"/>
          </w:rPr>
          <w:t>Query</w:t>
        </w:r>
      </w:ins>
      <w:ins w:id="2729" w:author="Petnathean Julled" w:date="2021-07-09T17:42:00Z">
        <w:r w:rsidR="00FA6F40" w:rsidRPr="00FA6F40">
          <w:rPr>
            <w:rFonts w:cstheme="minorBidi"/>
          </w:rPr>
          <w:t xml:space="preserve"> function</w:t>
        </w:r>
      </w:ins>
      <w:ins w:id="2730" w:author="Petnathean Julled" w:date="2021-07-09T17:43:00Z">
        <w:r w:rsidR="00F66962">
          <w:rPr>
            <w:rFonts w:cstheme="minorBidi"/>
          </w:rPr>
          <w:t>.</w:t>
        </w:r>
      </w:ins>
    </w:p>
    <w:p w14:paraId="6110A2F8" w14:textId="77777777" w:rsidR="0064710A" w:rsidRDefault="0064710A" w:rsidP="007C28AB">
      <w:pPr>
        <w:rPr>
          <w:ins w:id="2731" w:author="Petnathean Julled" w:date="2021-07-08T13:47:00Z"/>
          <w:rFonts w:cstheme="minorBidi"/>
        </w:rPr>
      </w:pPr>
    </w:p>
    <w:p w14:paraId="1D3DFB98" w14:textId="77777777" w:rsidR="00290195" w:rsidRDefault="0038395A">
      <w:pPr>
        <w:keepNext/>
        <w:spacing w:after="240"/>
        <w:jc w:val="center"/>
        <w:rPr>
          <w:ins w:id="2732" w:author="Petnathean Julled" w:date="2021-07-09T16:58:00Z"/>
        </w:rPr>
        <w:pPrChange w:id="2733" w:author="Petnathean Julled" w:date="2021-07-09T16:58:00Z">
          <w:pPr/>
        </w:pPrChange>
      </w:pPr>
      <w:ins w:id="2734" w:author="Petnathean Julled" w:date="2021-07-08T13:47:00Z">
        <w:r>
          <w:rPr>
            <w:noProof/>
            <w:szCs w:val="22"/>
          </w:rPr>
          <w:drawing>
            <wp:inline distT="0" distB="0" distL="0" distR="0" wp14:anchorId="20D1A4FC" wp14:editId="2F92E903">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ins>
    </w:p>
    <w:p w14:paraId="55DCF8FE" w14:textId="1912E739" w:rsidR="0038395A" w:rsidRDefault="00290195">
      <w:pPr>
        <w:pStyle w:val="Caption"/>
        <w:jc w:val="center"/>
        <w:rPr>
          <w:ins w:id="2735" w:author="Petnathean Julled" w:date="2021-07-08T13:47:00Z"/>
          <w:rFonts w:cstheme="minorBidi"/>
        </w:rPr>
        <w:pPrChange w:id="2736" w:author="Petnathean Julled" w:date="2021-07-09T16:58:00Z">
          <w:pPr/>
        </w:pPrChange>
      </w:pPr>
      <w:bookmarkStart w:id="2737" w:name="_Ref76742881"/>
      <w:bookmarkStart w:id="2738" w:name="_Ref76755375"/>
      <w:ins w:id="2739" w:author="Petnathean Julled" w:date="2021-07-09T16:58:00Z">
        <w:r>
          <w:t xml:space="preserve">Figure </w:t>
        </w:r>
      </w:ins>
      <w:ins w:id="2740"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74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42" w:author="Petnathean Julled" w:date="2021-07-09T21:18:00Z">
        <w:r w:rsidR="00454CE9">
          <w:rPr>
            <w:noProof/>
          </w:rPr>
          <w:t>79</w:t>
        </w:r>
      </w:ins>
      <w:ins w:id="2743" w:author="Petnathean Julled" w:date="2021-07-09T17:21:00Z">
        <w:r w:rsidR="0064710A">
          <w:fldChar w:fldCharType="end"/>
        </w:r>
      </w:ins>
      <w:bookmarkEnd w:id="2737"/>
      <w:ins w:id="2744" w:author="Petnathean Julled" w:date="2021-07-09T16:58:00Z">
        <w:r>
          <w:t xml:space="preserve"> </w:t>
        </w:r>
        <w:bookmarkStart w:id="2745" w:name="_Ref76755260"/>
        <w:r w:rsidRPr="005405F3">
          <w:t xml:space="preserve">Performance comparison of Document </w:t>
        </w:r>
        <w:r>
          <w:t>Query</w:t>
        </w:r>
        <w:r w:rsidRPr="005405F3">
          <w:t xml:space="preserve"> on node number variation setup</w:t>
        </w:r>
      </w:ins>
      <w:ins w:id="2746" w:author="Petnathean Julled" w:date="2021-07-09T16:59:00Z">
        <w:r w:rsidR="00CB25D3">
          <w:br/>
        </w:r>
      </w:ins>
      <w:ins w:id="2747" w:author="Petnathean Julled" w:date="2021-07-09T17:13:00Z">
        <w:r w:rsidR="0064710A">
          <w:t>without trigger Document register</w:t>
        </w:r>
      </w:ins>
      <w:bookmarkEnd w:id="2738"/>
      <w:bookmarkEnd w:id="2745"/>
    </w:p>
    <w:p w14:paraId="17C2B95A" w14:textId="7A8B557A" w:rsidR="0038395A" w:rsidRDefault="0038395A" w:rsidP="007C28AB">
      <w:pPr>
        <w:rPr>
          <w:ins w:id="2748" w:author="Petnathean Julled" w:date="2021-07-08T13:47:00Z"/>
          <w:rFonts w:cstheme="minorBidi"/>
        </w:rPr>
      </w:pPr>
    </w:p>
    <w:p w14:paraId="47F5384C" w14:textId="77777777" w:rsidR="00D35CB2" w:rsidRDefault="0038395A">
      <w:pPr>
        <w:keepNext/>
        <w:spacing w:after="240"/>
        <w:jc w:val="center"/>
        <w:rPr>
          <w:ins w:id="2749" w:author="Petnathean Julled" w:date="2021-07-09T16:59:00Z"/>
        </w:rPr>
        <w:pPrChange w:id="2750" w:author="Petnathean Julled" w:date="2021-07-09T17:44:00Z">
          <w:pPr/>
        </w:pPrChange>
      </w:pPr>
      <w:ins w:id="2751" w:author="Petnathean Julled" w:date="2021-07-08T13:47:00Z">
        <w:r>
          <w:rPr>
            <w:noProof/>
            <w:szCs w:val="22"/>
          </w:rPr>
          <w:lastRenderedPageBreak/>
          <w:drawing>
            <wp:inline distT="0" distB="0" distL="0" distR="0" wp14:anchorId="34DEB57D" wp14:editId="7007232C">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ins>
    </w:p>
    <w:p w14:paraId="4E5B11C5" w14:textId="6A906074" w:rsidR="0038395A" w:rsidRPr="0038395A" w:rsidRDefault="00D35CB2">
      <w:pPr>
        <w:pStyle w:val="Caption"/>
        <w:jc w:val="center"/>
        <w:rPr>
          <w:ins w:id="2752" w:author="Petnathean Julled" w:date="2021-07-08T07:04:00Z"/>
          <w:rFonts w:cstheme="minorBidi"/>
          <w:rPrChange w:id="2753" w:author="Petnathean Julled" w:date="2021-07-08T13:47:00Z">
            <w:rPr>
              <w:ins w:id="2754" w:author="Petnathean Julled" w:date="2021-07-08T07:04:00Z"/>
            </w:rPr>
          </w:rPrChange>
        </w:rPr>
        <w:pPrChange w:id="2755" w:author="Petnathean Julled" w:date="2021-07-09T16:59:00Z">
          <w:pPr/>
        </w:pPrChange>
      </w:pPr>
      <w:bookmarkStart w:id="2756" w:name="_Ref76742893"/>
      <w:bookmarkStart w:id="2757" w:name="_Ref76755379"/>
      <w:ins w:id="2758" w:author="Petnathean Julled" w:date="2021-07-09T16:59:00Z">
        <w:r>
          <w:t xml:space="preserve">Figure </w:t>
        </w:r>
      </w:ins>
      <w:ins w:id="2759" w:author="Petnathean Julled" w:date="2021-07-09T17:21:00Z">
        <w:r w:rsidR="0064710A">
          <w:fldChar w:fldCharType="begin"/>
        </w:r>
        <w:r w:rsidR="0064710A">
          <w:instrText xml:space="preserve"> STYLEREF 1 \s </w:instrText>
        </w:r>
      </w:ins>
      <w:r w:rsidR="0064710A">
        <w:fldChar w:fldCharType="separate"/>
      </w:r>
      <w:r w:rsidR="00454CE9">
        <w:rPr>
          <w:noProof/>
        </w:rPr>
        <w:t>4</w:t>
      </w:r>
      <w:ins w:id="276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61" w:author="Petnathean Julled" w:date="2021-07-09T21:18:00Z">
        <w:r w:rsidR="00454CE9">
          <w:rPr>
            <w:noProof/>
          </w:rPr>
          <w:t>80</w:t>
        </w:r>
      </w:ins>
      <w:ins w:id="2762" w:author="Petnathean Julled" w:date="2021-07-09T17:21:00Z">
        <w:r w:rsidR="0064710A">
          <w:fldChar w:fldCharType="end"/>
        </w:r>
      </w:ins>
      <w:bookmarkEnd w:id="2756"/>
      <w:ins w:id="2763" w:author="Petnathean Julled" w:date="2021-07-09T16:59:00Z">
        <w:r>
          <w:t xml:space="preserve"> </w:t>
        </w:r>
        <w:bookmarkStart w:id="2764" w:name="_Ref76755265"/>
        <w:r w:rsidRPr="00BA2E8D">
          <w:t>Performance comparison of Document Query on node number variation setup</w:t>
        </w:r>
      </w:ins>
      <w:ins w:id="2765" w:author="Petnathean Julled" w:date="2021-07-09T17:00:00Z">
        <w:r w:rsidR="00CB25D3">
          <w:br/>
        </w:r>
      </w:ins>
      <w:ins w:id="2766" w:author="Petnathean Julled" w:date="2021-07-09T17:13:00Z">
        <w:r w:rsidR="0064710A">
          <w:t>with Document register triggered at the same time</w:t>
        </w:r>
      </w:ins>
      <w:bookmarkEnd w:id="2757"/>
      <w:bookmarkEnd w:id="2764"/>
    </w:p>
    <w:p w14:paraId="3A471204" w14:textId="77777777" w:rsidR="007C28AB" w:rsidRDefault="007C28AB" w:rsidP="007C28AB">
      <w:pPr>
        <w:rPr>
          <w:ins w:id="2767" w:author="Petnathean Julled" w:date="2021-07-08T07:04:00Z"/>
        </w:rPr>
      </w:pPr>
    </w:p>
    <w:p w14:paraId="151B83D2" w14:textId="1C22D08A" w:rsidR="007C28AB" w:rsidRDefault="00163CE3" w:rsidP="00163CE3">
      <w:pPr>
        <w:spacing w:line="360" w:lineRule="auto"/>
        <w:jc w:val="thaiDistribute"/>
        <w:rPr>
          <w:ins w:id="2768" w:author="Petnathean Julled" w:date="2021-07-09T17:36:00Z"/>
        </w:rPr>
      </w:pPr>
      <w:ins w:id="2769" w:author="Petnathean Julled" w:date="2021-07-09T17:22:00Z">
        <w:r>
          <w:tab/>
        </w:r>
        <w:r w:rsidR="00CB24E9">
          <w:fldChar w:fldCharType="begin"/>
        </w:r>
        <w:r w:rsidR="00CB24E9">
          <w:instrText xml:space="preserve"> REF _Ref76743757 \h </w:instrText>
        </w:r>
      </w:ins>
      <w:r>
        <w:instrText xml:space="preserve"> \* MERGEFORMAT </w:instrText>
      </w:r>
      <w:r w:rsidR="00CB24E9">
        <w:fldChar w:fldCharType="separate"/>
      </w:r>
      <w:ins w:id="2770" w:author="Petnathean Julled" w:date="2021-07-09T21:18:00Z">
        <w:r w:rsidR="00454CE9">
          <w:t xml:space="preserve">Figure </w:t>
        </w:r>
        <w:r w:rsidR="00454CE9">
          <w:rPr>
            <w:noProof/>
          </w:rPr>
          <w:t>4</w:t>
        </w:r>
        <w:r w:rsidR="00454CE9">
          <w:rPr>
            <w:noProof/>
          </w:rPr>
          <w:noBreakHyphen/>
          <w:t>81</w:t>
        </w:r>
      </w:ins>
      <w:ins w:id="2771" w:author="Petnathean Julled" w:date="2021-07-09T17:22:00Z">
        <w:r w:rsidR="00CB24E9">
          <w:fldChar w:fldCharType="end"/>
        </w:r>
        <w:r w:rsidR="00CB24E9">
          <w:t xml:space="preserve"> </w:t>
        </w:r>
        <w:r w:rsidR="00CB24E9" w:rsidRPr="00CB24E9">
          <w:t>show the average processing time the system took to complete the Document Query function inspected from the 1st node compare the performance between the situation when the Document Query function was triggered at the same time as the Document Registry function and when the Document Query function was triggered without triggering the Document Register function. The result shows a significant difference in the performance of the system to perform the Document Query function.</w:t>
        </w:r>
      </w:ins>
    </w:p>
    <w:p w14:paraId="69F8A435" w14:textId="407ABD7B" w:rsidR="00FA2823" w:rsidRDefault="00FA2823">
      <w:pPr>
        <w:spacing w:after="240" w:line="360" w:lineRule="auto"/>
        <w:jc w:val="thaiDistribute"/>
        <w:rPr>
          <w:ins w:id="2772" w:author="Petnathean Julled" w:date="2021-07-09T17:22:00Z"/>
        </w:rPr>
        <w:pPrChange w:id="2773" w:author="Petnathean Julled" w:date="2021-07-09T17:36:00Z">
          <w:pPr/>
        </w:pPrChange>
      </w:pPr>
      <w:ins w:id="2774" w:author="Petnathean Julled" w:date="2021-07-09T17:36:00Z">
        <w:r>
          <w:tab/>
        </w:r>
        <w:r w:rsidRPr="00FA2823">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ins>
    </w:p>
    <w:p w14:paraId="6FDF5B44" w14:textId="77777777" w:rsidR="00CB24E9" w:rsidRDefault="00CB24E9" w:rsidP="007C28AB">
      <w:pPr>
        <w:rPr>
          <w:ins w:id="2775" w:author="Petnathean Julled" w:date="2021-07-08T07:04:00Z"/>
        </w:rPr>
      </w:pPr>
    </w:p>
    <w:p w14:paraId="75E8029F" w14:textId="77777777" w:rsidR="0064710A" w:rsidRDefault="003E707E">
      <w:pPr>
        <w:keepNext/>
        <w:rPr>
          <w:ins w:id="2776" w:author="Petnathean Julled" w:date="2021-07-09T17:21:00Z"/>
        </w:rPr>
        <w:pPrChange w:id="2777" w:author="Petnathean Julled" w:date="2021-07-09T17:21:00Z">
          <w:pPr/>
        </w:pPrChange>
      </w:pPr>
      <w:ins w:id="2778" w:author="Petnathean Julled" w:date="2021-07-08T13:55:00Z">
        <w:r>
          <w:rPr>
            <w:noProof/>
            <w:szCs w:val="22"/>
          </w:rPr>
          <w:lastRenderedPageBreak/>
          <w:drawing>
            <wp:inline distT="0" distB="0" distL="0" distR="0" wp14:anchorId="3FD02093" wp14:editId="0C2B3DC2">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ins>
    </w:p>
    <w:p w14:paraId="03A6C3AC" w14:textId="2B68B83A" w:rsidR="00FD667B" w:rsidRPr="00FD667B" w:rsidRDefault="0064710A" w:rsidP="00FD667B">
      <w:pPr>
        <w:pStyle w:val="Caption"/>
        <w:jc w:val="center"/>
        <w:rPr>
          <w:rPrChange w:id="2779" w:author="Petnathean Julled" w:date="2021-07-08T07:04:00Z">
            <w:rPr>
              <w:szCs w:val="22"/>
            </w:rPr>
          </w:rPrChange>
        </w:rPr>
        <w:sectPr w:rsidR="00FD667B" w:rsidRPr="00FD667B" w:rsidSect="008C5EA2">
          <w:headerReference w:type="even" r:id="rId230"/>
          <w:pgSz w:w="11906" w:h="16838"/>
          <w:pgMar w:top="2126" w:right="1418" w:bottom="1418" w:left="2126" w:header="720" w:footer="720" w:gutter="0"/>
          <w:cols w:space="720"/>
          <w:docGrid w:linePitch="360"/>
        </w:sectPr>
        <w:pPrChange w:id="2780" w:author="Petnathean Julled" w:date="2021-07-09T17:21:00Z">
          <w:pPr>
            <w:jc w:val="thaiDistribute"/>
          </w:pPr>
        </w:pPrChange>
      </w:pPr>
      <w:bookmarkStart w:id="2781" w:name="_Ref76743757"/>
      <w:bookmarkStart w:id="2782" w:name="_Ref76755382"/>
      <w:ins w:id="2783" w:author="Petnathean Julled" w:date="2021-07-09T17:21:00Z">
        <w:r>
          <w:t xml:space="preserve">Figure </w:t>
        </w:r>
        <w:r>
          <w:fldChar w:fldCharType="begin"/>
        </w:r>
        <w:r>
          <w:instrText xml:space="preserve"> STYLEREF 1 \s </w:instrText>
        </w:r>
      </w:ins>
      <w:r>
        <w:fldChar w:fldCharType="separate"/>
      </w:r>
      <w:r w:rsidR="00454CE9">
        <w:rPr>
          <w:noProof/>
        </w:rPr>
        <w:t>4</w:t>
      </w:r>
      <w:ins w:id="2784" w:author="Petnathean Julled" w:date="2021-07-09T17:21:00Z">
        <w:r>
          <w:fldChar w:fldCharType="end"/>
        </w:r>
        <w:r>
          <w:noBreakHyphen/>
        </w:r>
        <w:r>
          <w:fldChar w:fldCharType="begin"/>
        </w:r>
        <w:r>
          <w:instrText xml:space="preserve"> SEQ Figure \* ARABIC \s 1 </w:instrText>
        </w:r>
      </w:ins>
      <w:r>
        <w:fldChar w:fldCharType="separate"/>
      </w:r>
      <w:ins w:id="2785" w:author="Petnathean Julled" w:date="2021-07-09T21:18:00Z">
        <w:r w:rsidR="00454CE9">
          <w:rPr>
            <w:noProof/>
          </w:rPr>
          <w:t>81</w:t>
        </w:r>
      </w:ins>
      <w:ins w:id="2786" w:author="Petnathean Julled" w:date="2021-07-09T17:21:00Z">
        <w:r>
          <w:fldChar w:fldCharType="end"/>
        </w:r>
        <w:bookmarkEnd w:id="2781"/>
        <w:r>
          <w:t xml:space="preserve"> </w:t>
        </w:r>
        <w:bookmarkStart w:id="2787" w:name="_Ref76755269"/>
        <w:r>
          <w:t xml:space="preserve">Performance Comparison between trigger Document Query, </w:t>
        </w:r>
      </w:ins>
      <w:ins w:id="2788" w:author="Petnathean Julled" w:date="2021-07-09T17:22:00Z">
        <w:r>
          <w:br/>
        </w:r>
      </w:ins>
      <w:ins w:id="2789" w:author="Petnathean Julled" w:date="2021-07-09T17:21:00Z">
        <w:r>
          <w:t>with and without Document Register</w:t>
        </w:r>
      </w:ins>
      <w:bookmarkEnd w:id="2782"/>
      <w:bookmarkEnd w:id="2787"/>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2790"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2790"/>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520999D4" w:rsidR="00F67F9B" w:rsidRPr="00B853EC" w:rsidRDefault="00F67F9B" w:rsidP="002C772A">
      <w:pPr>
        <w:tabs>
          <w:tab w:val="left" w:pos="709"/>
        </w:tabs>
        <w:spacing w:after="240" w:line="360" w:lineRule="auto"/>
        <w:jc w:val="thaiDistribute"/>
        <w:rPr>
          <w:spacing w:val="-4"/>
          <w:rPrChange w:id="2791" w:author="Petnathean Julled" w:date="2021-07-09T21:13:00Z">
            <w:rPr/>
          </w:rPrChange>
        </w:rPr>
      </w:pPr>
      <w:r w:rsidRPr="006A7D30">
        <w:rPr>
          <w:b/>
          <w:bCs/>
          <w:cs/>
        </w:rPr>
        <w:tab/>
      </w:r>
      <w:r w:rsidR="00793D19" w:rsidRPr="00B853EC">
        <w:rPr>
          <w:spacing w:val="-4"/>
          <w:rPrChange w:id="2792" w:author="Petnathean Julled" w:date="2021-07-09T21:13:00Z">
            <w:rPr/>
          </w:rPrChange>
        </w:rPr>
        <w:t xml:space="preserve">This chapter comprises two main sections including the </w:t>
      </w:r>
      <w:del w:id="2793" w:author="Petnathean Julled" w:date="2021-07-09T21:13:00Z">
        <w:r w:rsidR="00793D19" w:rsidRPr="00B853EC" w:rsidDel="00B853EC">
          <w:rPr>
            <w:spacing w:val="-4"/>
            <w:rPrChange w:id="2794" w:author="Petnathean Julled" w:date="2021-07-09T21:13:00Z">
              <w:rPr/>
            </w:rPrChange>
          </w:rPr>
          <w:delText>conc</w:delText>
        </w:r>
      </w:del>
      <w:del w:id="2795" w:author="Petnathean Julled" w:date="2021-07-09T21:12:00Z">
        <w:r w:rsidR="00793D19" w:rsidRPr="00B853EC" w:rsidDel="00B853EC">
          <w:rPr>
            <w:spacing w:val="-4"/>
            <w:rPrChange w:id="2796" w:author="Petnathean Julled" w:date="2021-07-09T21:13:00Z">
              <w:rPr/>
            </w:rPrChange>
          </w:rPr>
          <w:delText>lusion</w:delText>
        </w:r>
      </w:del>
      <w:del w:id="2797" w:author="Petnathean Julled" w:date="2021-07-09T21:13:00Z">
        <w:r w:rsidR="00793D19" w:rsidRPr="00B853EC" w:rsidDel="00B853EC">
          <w:rPr>
            <w:spacing w:val="-4"/>
            <w:rPrChange w:id="2798" w:author="Petnathean Julled" w:date="2021-07-09T21:13:00Z">
              <w:rPr/>
            </w:rPrChange>
          </w:rPr>
          <w:delText xml:space="preserve"> and </w:delText>
        </w:r>
      </w:del>
      <w:r w:rsidR="00793D19" w:rsidRPr="00B853EC">
        <w:rPr>
          <w:spacing w:val="-4"/>
          <w:rPrChange w:id="2799" w:author="Petnathean Julled" w:date="2021-07-09T21:13:00Z">
            <w:rPr/>
          </w:rPrChange>
        </w:rPr>
        <w:t>discussion</w:t>
      </w:r>
      <w:ins w:id="2800" w:author="Petnathean Julled" w:date="2021-07-09T21:13:00Z">
        <w:r w:rsidR="00B853EC" w:rsidRPr="00B853EC">
          <w:rPr>
            <w:spacing w:val="-4"/>
            <w:rPrChange w:id="2801" w:author="Petnathean Julled" w:date="2021-07-09T21:13:00Z">
              <w:rPr/>
            </w:rPrChange>
          </w:rPr>
          <w:t xml:space="preserve"> and </w:t>
        </w:r>
        <w:proofErr w:type="spellStart"/>
        <w:r w:rsidR="00B853EC" w:rsidRPr="00B853EC">
          <w:rPr>
            <w:spacing w:val="-4"/>
            <w:rPrChange w:id="2802" w:author="Petnathean Julled" w:date="2021-07-09T21:13:00Z">
              <w:rPr/>
            </w:rPrChange>
          </w:rPr>
          <w:t>conslusion</w:t>
        </w:r>
      </w:ins>
      <w:proofErr w:type="spellEnd"/>
      <w:r w:rsidR="00793D19" w:rsidRPr="00B853EC">
        <w:rPr>
          <w:spacing w:val="-4"/>
          <w:rPrChange w:id="2803" w:author="Petnathean Julled" w:date="2021-07-09T21:13:00Z">
            <w:rPr/>
          </w:rPrChange>
        </w:rPr>
        <w:t>.</w:t>
      </w:r>
    </w:p>
    <w:p w14:paraId="33D65645" w14:textId="2BE0ED6F" w:rsidR="00EF6201" w:rsidRDefault="00646239" w:rsidP="00B57D7B">
      <w:pPr>
        <w:spacing w:line="360" w:lineRule="auto"/>
        <w:jc w:val="thaiDistribute"/>
        <w:rPr>
          <w:rFonts w:cstheme="minorBidi"/>
          <w:b/>
          <w:bCs/>
          <w:sz w:val="28"/>
          <w:szCs w:val="35"/>
        </w:rPr>
      </w:pPr>
      <w:bookmarkStart w:id="2804" w:name="CHAPTERV_52"/>
      <w:r w:rsidRPr="00820112">
        <w:rPr>
          <w:b/>
          <w:bCs/>
          <w:sz w:val="28"/>
        </w:rPr>
        <w:t>5.</w:t>
      </w:r>
      <w:r w:rsidR="002C772A">
        <w:rPr>
          <w:rFonts w:cstheme="minorBidi"/>
          <w:b/>
          <w:bCs/>
          <w:sz w:val="28"/>
        </w:rPr>
        <w:t>1</w:t>
      </w:r>
      <w:r w:rsidR="00820112" w:rsidRPr="00820112">
        <w:rPr>
          <w:b/>
          <w:bCs/>
          <w:sz w:val="28"/>
        </w:rPr>
        <w:t xml:space="preserve"> Discussion</w:t>
      </w:r>
    </w:p>
    <w:bookmarkEnd w:id="2804"/>
    <w:p w14:paraId="12251EE3" w14:textId="5E9E4345" w:rsidR="004D5F7D" w:rsidRDefault="004D5F7D" w:rsidP="00B57D7B">
      <w:pPr>
        <w:spacing w:line="360" w:lineRule="auto"/>
        <w:jc w:val="thaiDistribute"/>
        <w:rPr>
          <w:ins w:id="2805" w:author="Petnathean Julled" w:date="2021-07-09T19:21:00Z"/>
          <w:rFonts w:cstheme="minorBidi"/>
        </w:rPr>
      </w:pPr>
      <w:ins w:id="2806" w:author="Petnathean Julled" w:date="2021-07-09T19:37:00Z">
        <w:r>
          <w:rPr>
            <w:rFonts w:cstheme="minorBidi"/>
          </w:rPr>
          <w:tab/>
        </w:r>
        <w:r w:rsidRPr="004D5F7D">
          <w:rPr>
            <w:rFonts w:cstheme="minorBidi"/>
          </w:rPr>
          <w:t>Amongst many metadata attributes, there are attributes that value can expose patients' confidential information into the Blockchain network. For example, "</w:t>
        </w:r>
        <w:proofErr w:type="spellStart"/>
        <w:r w:rsidRPr="004D5F7D">
          <w:rPr>
            <w:rFonts w:cstheme="minorBidi"/>
          </w:rPr>
          <w:t>DocumentEntry.sourcePatientInfo</w:t>
        </w:r>
        <w:proofErr w:type="spellEnd"/>
        <w:r w:rsidRPr="004D5F7D">
          <w:rPr>
            <w:rFonts w:cstheme="minorBidi"/>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ins>
      <w:ins w:id="2807" w:author="Petnathean Julled" w:date="2021-07-09T19:39:00Z">
        <w:r w:rsidR="00B823E6" w:rsidRPr="00B823E6">
          <w:rPr>
            <w:rFonts w:cstheme="minorBidi"/>
          </w:rPr>
          <w:t>use the hash to</w:t>
        </w:r>
        <w:r w:rsidR="00B823E6">
          <w:rPr>
            <w:rFonts w:cstheme="minorBidi"/>
          </w:rPr>
          <w:t xml:space="preserve"> </w:t>
        </w:r>
      </w:ins>
      <w:ins w:id="2808" w:author="Petnathean Julled" w:date="2021-07-09T19:37:00Z">
        <w:r w:rsidRPr="004D5F7D">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ins>
    </w:p>
    <w:p w14:paraId="592AD8FB" w14:textId="7A6BBC56" w:rsidR="00076EAE" w:rsidRDefault="00076EAE" w:rsidP="00B57D7B">
      <w:pPr>
        <w:spacing w:line="360" w:lineRule="auto"/>
        <w:jc w:val="thaiDistribute"/>
        <w:rPr>
          <w:ins w:id="2809" w:author="Petnathean Julled" w:date="2021-07-04T20:06:00Z"/>
          <w:rFonts w:cstheme="minorBidi"/>
        </w:rPr>
      </w:pPr>
      <w:ins w:id="2810" w:author="Petnathean Julled" w:date="2021-07-04T20:00:00Z">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ins>
    </w:p>
    <w:p w14:paraId="7D69B222" w14:textId="53993051" w:rsidR="000411D0" w:rsidRDefault="000411D0">
      <w:pPr>
        <w:spacing w:after="240" w:line="360" w:lineRule="auto"/>
        <w:jc w:val="thaiDistribute"/>
        <w:rPr>
          <w:ins w:id="2811" w:author="Petnathean Julled" w:date="2021-07-04T20:00:00Z"/>
          <w:rFonts w:cstheme="minorBidi"/>
        </w:rPr>
        <w:pPrChange w:id="2812" w:author="Petnathean Julled" w:date="2021-07-04T21:07:00Z">
          <w:pPr>
            <w:spacing w:line="360" w:lineRule="auto"/>
            <w:jc w:val="thaiDistribute"/>
          </w:pPr>
        </w:pPrChange>
      </w:pPr>
      <w:ins w:id="2813" w:author="Petnathean Julled" w:date="2021-07-04T20:06:00Z">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ins>
      <w:ins w:id="2814" w:author="Petnathean Julled" w:date="2021-07-04T20:07:00Z">
        <w:r w:rsidR="00E10FF5" w:rsidRPr="000411D0">
          <w:rPr>
            <w:rFonts w:cstheme="minorBidi"/>
          </w:rPr>
          <w:t>networks</w:t>
        </w:r>
      </w:ins>
      <w:ins w:id="2815" w:author="Petnathean Julled" w:date="2021-07-04T20:06:00Z">
        <w:r w:rsidRPr="000411D0">
          <w:rPr>
            <w:rFonts w:cstheme="minorBidi"/>
          </w:rPr>
          <w:t>.</w:t>
        </w:r>
      </w:ins>
    </w:p>
    <w:p w14:paraId="2F5BC3B9" w14:textId="4F68DCD4" w:rsidR="00023017" w:rsidDel="00E10FF5" w:rsidRDefault="00023017" w:rsidP="00B57D7B">
      <w:pPr>
        <w:spacing w:line="360" w:lineRule="auto"/>
        <w:jc w:val="thaiDistribute"/>
        <w:rPr>
          <w:del w:id="2816" w:author="Petnathean Julled" w:date="2021-07-04T20:07:00Z"/>
          <w:rFonts w:cstheme="minorBidi"/>
        </w:rPr>
      </w:pPr>
      <w:del w:id="2817" w:author="Petnathean Julled" w:date="2021-07-04T20:07:00Z">
        <w:r w:rsidDel="00E10FF5">
          <w:rPr>
            <w:rFonts w:cstheme="minorBidi"/>
          </w:rPr>
          <w:tab/>
        </w:r>
        <w:r w:rsidRPr="00023017" w:rsidDel="00E10FF5">
          <w:rPr>
            <w:rFonts w:cstheme="minorBidi"/>
          </w:rPr>
          <w:delText>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 where the XDS Document Consumer negotiates with XDS Document Repository for retrieving actual health document,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delText>
        </w:r>
      </w:del>
    </w:p>
    <w:p w14:paraId="238579AE" w14:textId="76849EAA" w:rsidR="00E65012" w:rsidDel="0067240B" w:rsidRDefault="00E65012" w:rsidP="00B57D7B">
      <w:pPr>
        <w:spacing w:line="360" w:lineRule="auto"/>
        <w:jc w:val="thaiDistribute"/>
        <w:rPr>
          <w:del w:id="2818" w:author="Petnathean Julled" w:date="2021-07-04T21:05:00Z"/>
          <w:rFonts w:cstheme="minorBidi"/>
        </w:rPr>
      </w:pPr>
      <w:del w:id="2819" w:author="Petnathean Julled" w:date="2021-07-04T21:05:00Z">
        <w:r w:rsidDel="0067240B">
          <w:rPr>
            <w:rFonts w:cstheme="minorBidi"/>
            <w:cs/>
          </w:rPr>
          <w:tab/>
        </w:r>
        <w:r w:rsidR="00D3190F" w:rsidRPr="00D3190F" w:rsidDel="0067240B">
          <w:rPr>
            <w:rFonts w:cstheme="minorBidi"/>
          </w:rPr>
          <w:delText xml:space="preserve">In this work, we try to focus only on using the Blockchain technology to act as an exchange medium for health document metadata because the idea of putting health documents directly into the persistent Blockchain ledger still has a high risk of exposing the data to the unintentional actor who would cause harm to the industry. The Smartcontract technology may provide a way to prevent further access to some Blockchain content by deleting its access pathway but if someone going to seriously </w:delText>
        </w:r>
        <w:r w:rsidR="00D56131" w:rsidRPr="00D3190F" w:rsidDel="0067240B">
          <w:rPr>
            <w:rFonts w:cstheme="minorBidi"/>
          </w:rPr>
          <w:delText>investigate</w:delText>
        </w:r>
        <w:r w:rsidR="00D3190F" w:rsidRPr="00D3190F" w:rsidDel="0067240B">
          <w:rPr>
            <w:rFonts w:cstheme="minorBidi"/>
          </w:rPr>
          <w:delText xml:space="preserve"> the ledger and spend their effort to excavate the data, it remains possible for them to recover the data because the data is still there, just buried in the Blockchain ledger. </w:delText>
        </w:r>
        <w:r w:rsidR="00D56131" w:rsidRPr="00D3190F" w:rsidDel="0067240B">
          <w:rPr>
            <w:rFonts w:cstheme="minorBidi"/>
          </w:rPr>
          <w:delText>Therefore,</w:delText>
        </w:r>
        <w:r w:rsidR="00D3190F" w:rsidRPr="00D3190F" w:rsidDel="0067240B">
          <w:rPr>
            <w:rFonts w:cstheme="minorBidi"/>
          </w:rPr>
          <w:delText xml:space="preserve"> we proposed the alternative way of using Blockchain technology in sharing health information.</w:delText>
        </w:r>
      </w:del>
    </w:p>
    <w:p w14:paraId="1F0DFAEF" w14:textId="0B3C05F3" w:rsidR="009F6A58" w:rsidDel="0067240B" w:rsidRDefault="009F6A58" w:rsidP="00B57D7B">
      <w:pPr>
        <w:spacing w:line="360" w:lineRule="auto"/>
        <w:jc w:val="thaiDistribute"/>
        <w:rPr>
          <w:moveFrom w:id="2820" w:author="Petnathean Julled" w:date="2021-07-04T21:06:00Z"/>
          <w:rFonts w:cstheme="minorBidi"/>
        </w:rPr>
      </w:pPr>
      <w:moveFromRangeStart w:id="2821" w:author="Petnathean Julled" w:date="2021-07-04T21:06:00Z" w:name="move76325233"/>
      <w:moveFrom w:id="2822" w:author="Petnathean Julled" w:date="2021-07-04T21:06:00Z">
        <w:r w:rsidDel="0067240B">
          <w:rPr>
            <w:rFonts w:cstheme="minorBidi"/>
          </w:rPr>
          <w:tab/>
        </w:r>
        <w:r w:rsidRPr="009F6A58" w:rsidDel="0067240B">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moveFrom>
    </w:p>
    <w:p w14:paraId="03FE1C35" w14:textId="7DA0C196" w:rsidR="009521CC" w:rsidRPr="002C772A" w:rsidDel="0067240B" w:rsidRDefault="00B57D7B" w:rsidP="002C772A">
      <w:pPr>
        <w:spacing w:after="240" w:line="360" w:lineRule="auto"/>
        <w:jc w:val="thaiDistribute"/>
        <w:rPr>
          <w:moveFrom w:id="2823" w:author="Petnathean Julled" w:date="2021-07-04T21:06:00Z"/>
          <w:rFonts w:cstheme="minorBidi"/>
        </w:rPr>
      </w:pPr>
      <w:moveFrom w:id="2824" w:author="Petnathean Julled" w:date="2021-07-04T21:06:00Z">
        <w:r w:rsidDel="0067240B">
          <w:rPr>
            <w:rFonts w:cstheme="minorBidi"/>
          </w:rPr>
          <w:tab/>
        </w:r>
        <w:r w:rsidRPr="00B57D7B" w:rsidDel="0067240B">
          <w:rPr>
            <w:rFonts w:cstheme="minorBidi"/>
          </w:rPr>
          <w:t>As Blockchain technology still has a long way of development and research path to go through, the concept proposed in this work also could be further developed into a more advanced version for actual adoption in the future.</w:t>
        </w:r>
      </w:moveFrom>
    </w:p>
    <w:p w14:paraId="0C8BD7F4" w14:textId="77777777" w:rsidR="002C772A" w:rsidRPr="00820112" w:rsidRDefault="002C772A" w:rsidP="002C772A">
      <w:pPr>
        <w:spacing w:line="360" w:lineRule="auto"/>
        <w:jc w:val="thaiDistribute"/>
        <w:rPr>
          <w:b/>
          <w:bCs/>
          <w:sz w:val="28"/>
        </w:rPr>
      </w:pPr>
      <w:bookmarkStart w:id="2825" w:name="CHAPTERV_51"/>
      <w:moveFromRangeEnd w:id="2821"/>
      <w:r w:rsidRPr="00820112">
        <w:rPr>
          <w:b/>
          <w:bCs/>
          <w:sz w:val="28"/>
        </w:rPr>
        <w:t>5.</w:t>
      </w:r>
      <w:r>
        <w:rPr>
          <w:b/>
          <w:bCs/>
          <w:sz w:val="28"/>
        </w:rPr>
        <w:t>2</w:t>
      </w:r>
      <w:r w:rsidRPr="00820112">
        <w:rPr>
          <w:b/>
          <w:bCs/>
          <w:sz w:val="28"/>
        </w:rPr>
        <w:t xml:space="preserve"> Conclusion</w:t>
      </w:r>
    </w:p>
    <w:bookmarkEnd w:id="2825"/>
    <w:p w14:paraId="6BE85A78" w14:textId="579F22D5" w:rsidR="002C772A" w:rsidDel="00E10FF5" w:rsidRDefault="002C772A" w:rsidP="002C772A">
      <w:pPr>
        <w:spacing w:line="360" w:lineRule="auto"/>
        <w:jc w:val="thaiDistribute"/>
        <w:rPr>
          <w:del w:id="2826" w:author="Petnathean Julled" w:date="2021-07-04T20:08:00Z"/>
        </w:rPr>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ins w:id="2827" w:author="Petnathean Julled" w:date="2021-07-04T20:08:00Z">
        <w:r w:rsidR="00E10FF5">
          <w:t xml:space="preserve"> </w:t>
        </w:r>
      </w:ins>
    </w:p>
    <w:p w14:paraId="5DF50A93" w14:textId="77777777" w:rsidR="00E10FF5" w:rsidRDefault="002C772A">
      <w:pPr>
        <w:spacing w:line="360" w:lineRule="auto"/>
        <w:jc w:val="thaiDistribute"/>
        <w:rPr>
          <w:ins w:id="2828" w:author="Petnathean Julled" w:date="2021-07-04T20:08:00Z"/>
        </w:rPr>
        <w:pPrChange w:id="2829" w:author="Petnathean Julled" w:date="2021-07-04T20:08:00Z">
          <w:pPr>
            <w:spacing w:after="240" w:line="360" w:lineRule="auto"/>
            <w:jc w:val="thaiDistribute"/>
          </w:pPr>
        </w:pPrChange>
      </w:pPr>
      <w:del w:id="2830" w:author="Petnathean Julled" w:date="2021-07-04T20:08:00Z">
        <w:r w:rsidDel="00E10FF5">
          <w:tab/>
        </w:r>
      </w:del>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pPr>
        <w:spacing w:line="360" w:lineRule="auto"/>
        <w:jc w:val="thaiDistribute"/>
        <w:rPr>
          <w:ins w:id="2831" w:author="Petnathean Julled" w:date="2021-07-04T21:06:00Z"/>
          <w:rFonts w:cstheme="minorBidi"/>
        </w:rPr>
        <w:pPrChange w:id="2832" w:author="Petnathean Julled" w:date="2021-07-04T21:07:00Z">
          <w:pPr>
            <w:spacing w:after="240" w:line="360" w:lineRule="auto"/>
            <w:jc w:val="thaiDistribute"/>
          </w:pPr>
        </w:pPrChange>
      </w:pPr>
      <w:ins w:id="2833" w:author="Petnathean Julled" w:date="2021-07-04T20:08:00Z">
        <w:r>
          <w:tab/>
        </w:r>
      </w:ins>
      <w:ins w:id="2834" w:author="Petnathean Julled" w:date="2021-07-09T19:41:00Z">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p>
    <w:p w14:paraId="434A69E8" w14:textId="3922E7F5" w:rsidR="0067240B" w:rsidRDefault="0067240B" w:rsidP="0067240B">
      <w:pPr>
        <w:spacing w:line="360" w:lineRule="auto"/>
        <w:jc w:val="thaiDistribute"/>
        <w:rPr>
          <w:moveTo w:id="2835" w:author="Petnathean Julled" w:date="2021-07-04T21:06:00Z"/>
          <w:rFonts w:cstheme="minorBidi"/>
        </w:rPr>
      </w:pPr>
      <w:moveToRangeStart w:id="2836" w:author="Petnathean Julled" w:date="2021-07-04T21:06:00Z" w:name="move76325233"/>
      <w:moveTo w:id="2837" w:author="Petnathean Julled" w:date="2021-07-04T21:06:00Z">
        <w:r>
          <w:rPr>
            <w:rFonts w:cstheme="minorBidi"/>
          </w:rPr>
          <w:tab/>
        </w:r>
      </w:moveTo>
      <w:ins w:id="2838" w:author="Petnathean Julled" w:date="2021-07-09T19:41:00Z">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moveTo w:id="2839" w:author="Petnathean Julled" w:date="2021-07-04T21:06:00Z">
        <w:del w:id="2840" w:author="Petnathean Julled" w:date="2021-07-09T19:41:00Z">
          <w:r w:rsidRPr="009F6A58" w:rsidDel="00A47285">
            <w:rPr>
              <w:rFonts w:cstheme="minorBidi"/>
            </w:rPr>
            <w:delTex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delText>
          </w:r>
        </w:del>
      </w:moveTo>
    </w:p>
    <w:p w14:paraId="18CDC286" w14:textId="2406719E" w:rsidR="0067240B" w:rsidRPr="002C772A" w:rsidDel="0073195E" w:rsidRDefault="0067240B" w:rsidP="0067240B">
      <w:pPr>
        <w:spacing w:after="240" w:line="360" w:lineRule="auto"/>
        <w:jc w:val="thaiDistribute"/>
        <w:rPr>
          <w:del w:id="2841" w:author="Petnathean Julled" w:date="2021-07-04T21:07:00Z"/>
          <w:moveTo w:id="2842" w:author="Petnathean Julled" w:date="2021-07-04T21:06:00Z"/>
          <w:rFonts w:cstheme="minorBidi"/>
        </w:rPr>
      </w:pPr>
      <w:moveTo w:id="2843" w:author="Petnathean Julled" w:date="2021-07-04T21:06:00Z">
        <w:r>
          <w:rPr>
            <w:rFonts w:cstheme="minorBidi"/>
          </w:rPr>
          <w:tab/>
        </w:r>
      </w:moveTo>
      <w:ins w:id="2844" w:author="Petnathean Julled" w:date="2021-07-09T19:41:00Z">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ins>
      <w:moveTo w:id="2845" w:author="Petnathean Julled" w:date="2021-07-04T21:06:00Z">
        <w:del w:id="2846" w:author="Petnathean Julled" w:date="2021-07-09T19:41:00Z">
          <w:r w:rsidRPr="00B57D7B" w:rsidDel="001640EA">
            <w:rPr>
              <w:rFonts w:cstheme="minorBidi"/>
            </w:rPr>
            <w:delText>As Blockchain technology still has a long way of development and research path to go through, the concept proposed in this work also could be further developed into a more advanced version for actual adoption in the future.</w:delText>
          </w:r>
        </w:del>
      </w:moveTo>
    </w:p>
    <w:moveToRangeEnd w:id="2836"/>
    <w:p w14:paraId="0D0EEBA7" w14:textId="77777777" w:rsidR="0067240B" w:rsidRPr="00E10FF5" w:rsidRDefault="0067240B">
      <w:pPr>
        <w:spacing w:after="240" w:line="360" w:lineRule="auto"/>
        <w:jc w:val="thaiDistribute"/>
        <w:rPr>
          <w:ins w:id="2847" w:author="Petnathean Julled" w:date="2021-07-04T20:08:00Z"/>
          <w:rPrChange w:id="2848" w:author="Petnathean Julled" w:date="2021-07-04T20:08:00Z">
            <w:rPr>
              <w:ins w:id="2849" w:author="Petnathean Julled" w:date="2021-07-04T20:08:00Z"/>
              <w:rFonts w:cstheme="minorBidi"/>
            </w:rPr>
          </w:rPrChange>
        </w:rPr>
        <w:pPrChange w:id="2850" w:author="Petnathean Julled" w:date="2021-07-04T20:08:00Z">
          <w:pPr>
            <w:spacing w:line="360" w:lineRule="auto"/>
            <w:jc w:val="thaiDistribute"/>
          </w:pPr>
        </w:pPrChange>
      </w:pPr>
    </w:p>
    <w:p w14:paraId="6D33D8F0" w14:textId="77777777" w:rsidR="00E10FF5" w:rsidRDefault="00E10FF5" w:rsidP="002C772A">
      <w:pPr>
        <w:spacing w:after="240" w:line="360" w:lineRule="auto"/>
        <w:jc w:val="thaiDistribute"/>
        <w:rPr>
          <w:ins w:id="2851" w:author="Petnathean Julled" w:date="2021-07-04T20:07:00Z"/>
        </w:rPr>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1"/>
          <w:pgSz w:w="11906" w:h="16838"/>
          <w:pgMar w:top="2126" w:right="1418" w:bottom="1418" w:left="2126" w:header="720" w:footer="720" w:gutter="0"/>
          <w:cols w:space="720"/>
          <w:docGrid w:linePitch="360"/>
        </w:sectPr>
      </w:pPr>
    </w:p>
    <w:p w14:paraId="40B8616B" w14:textId="15A6EBB9" w:rsidR="0099645B" w:rsidRPr="00212F19" w:rsidRDefault="0099645B">
      <w:pPr>
        <w:spacing w:line="360" w:lineRule="auto"/>
        <w:jc w:val="center"/>
        <w:rPr>
          <w:b/>
          <w:bCs/>
          <w:sz w:val="28"/>
          <w:szCs w:val="28"/>
        </w:rPr>
        <w:pPrChange w:id="2852" w:author="Petnathean Julled" w:date="2021-07-09T20:51:00Z">
          <w:pPr>
            <w:jc w:val="center"/>
          </w:pPr>
        </w:pPrChange>
      </w:pPr>
      <w:bookmarkStart w:id="2853" w:name="REFERENCE"/>
      <w:r w:rsidRPr="00212F19">
        <w:rPr>
          <w:b/>
          <w:bCs/>
          <w:sz w:val="28"/>
          <w:szCs w:val="28"/>
        </w:rPr>
        <w:lastRenderedPageBreak/>
        <w:t>REFERENCE</w:t>
      </w:r>
    </w:p>
    <w:bookmarkEnd w:id="2853"/>
    <w:p w14:paraId="01EEDB8A" w14:textId="74171423" w:rsidR="0057661A" w:rsidRDefault="0057661A">
      <w:pPr>
        <w:spacing w:line="360" w:lineRule="auto"/>
        <w:rPr>
          <w:ins w:id="2854" w:author="Petnathean Julled" w:date="2021-07-09T20:51:00Z"/>
        </w:rPr>
        <w:pPrChange w:id="2855" w:author="Petnathean Julled" w:date="2021-07-09T20:51:00Z">
          <w:pPr/>
        </w:pPrChange>
      </w:pPr>
    </w:p>
    <w:p w14:paraId="346C7668" w14:textId="77777777" w:rsidR="00176134" w:rsidRPr="0057661A" w:rsidRDefault="00176134">
      <w:pPr>
        <w:spacing w:after="240"/>
        <w:pPrChange w:id="2856" w:author="Petnathean Julled" w:date="2021-07-09T21:13:00Z">
          <w:pPr/>
        </w:pPrChange>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ins w:id="2857" w:author="Petnathean Julled" w:date="2021-07-09T20:44:00Z"/>
          <w:rFonts w:ascii="Times New Roman" w:hAnsi="Times New Roman" w:cs="Angsana New"/>
          <w:color w:val="FF0000"/>
          <w:sz w:val="28"/>
          <w:cs/>
        </w:rPr>
        <w:sectPr w:rsidR="00C82C3C" w:rsidSect="008C5EA2">
          <w:headerReference w:type="even" r:id="rId232"/>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ins w:id="2858" w:author="Petnathean Julled" w:date="2021-07-09T21:10:00Z"/>
          <w:b/>
          <w:bCs/>
          <w:caps/>
          <w:sz w:val="28"/>
        </w:rPr>
      </w:pPr>
      <w:ins w:id="2859" w:author="Petnathean Julled" w:date="2021-07-09T21:10:00Z">
        <w:r>
          <w:rPr>
            <w:b/>
            <w:bCs/>
            <w:caps/>
            <w:sz w:val="28"/>
          </w:rPr>
          <w:lastRenderedPageBreak/>
          <w:br w:type="page"/>
        </w:r>
      </w:ins>
    </w:p>
    <w:p w14:paraId="06E51A9C" w14:textId="120D426C" w:rsidR="00C82C3C" w:rsidRPr="00C77849" w:rsidRDefault="00C82C3C" w:rsidP="00C82C3C">
      <w:pPr>
        <w:spacing w:line="360" w:lineRule="auto"/>
        <w:jc w:val="center"/>
        <w:rPr>
          <w:ins w:id="2860" w:author="Petnathean Julled" w:date="2021-07-09T20:44:00Z"/>
          <w:b/>
          <w:bCs/>
          <w:sz w:val="28"/>
        </w:rPr>
      </w:pPr>
      <w:bookmarkStart w:id="2861" w:name="Appendix"/>
      <w:ins w:id="2862" w:author="Petnathean Julled" w:date="2021-07-09T20:44:00Z">
        <w:r w:rsidRPr="00C77849">
          <w:rPr>
            <w:b/>
            <w:bCs/>
            <w:caps/>
            <w:sz w:val="28"/>
          </w:rPr>
          <w:lastRenderedPageBreak/>
          <w:t>APPENDI</w:t>
        </w:r>
        <w:r w:rsidRPr="00C77849">
          <w:rPr>
            <w:b/>
            <w:bCs/>
            <w:sz w:val="28"/>
          </w:rPr>
          <w:t>X</w:t>
        </w:r>
      </w:ins>
    </w:p>
    <w:bookmarkEnd w:id="2861"/>
    <w:p w14:paraId="1E3A7571" w14:textId="77777777" w:rsidR="00C82C3C" w:rsidRPr="00E84CC0" w:rsidRDefault="00C82C3C" w:rsidP="00C82C3C">
      <w:pPr>
        <w:spacing w:line="360" w:lineRule="auto"/>
        <w:jc w:val="center"/>
        <w:rPr>
          <w:ins w:id="2863" w:author="Petnathean Julled" w:date="2021-07-09T20:44:00Z"/>
          <w:b/>
          <w:bCs/>
          <w:sz w:val="28"/>
        </w:rPr>
      </w:pPr>
    </w:p>
    <w:p w14:paraId="43B82E51" w14:textId="556FBA29" w:rsidR="00C82C3C" w:rsidRDefault="00C82C3C" w:rsidP="00C82C3C">
      <w:pPr>
        <w:tabs>
          <w:tab w:val="left" w:pos="1120"/>
          <w:tab w:val="left" w:pos="2240"/>
        </w:tabs>
        <w:spacing w:line="360" w:lineRule="auto"/>
        <w:jc w:val="center"/>
        <w:rPr>
          <w:ins w:id="2864" w:author="Petnathean Julled" w:date="2021-07-09T20:53:00Z"/>
          <w:b/>
          <w:bCs/>
        </w:rPr>
      </w:pPr>
    </w:p>
    <w:p w14:paraId="3A458D4A" w14:textId="16B689D7" w:rsidR="00176134" w:rsidRDefault="00176134" w:rsidP="00176134">
      <w:pPr>
        <w:rPr>
          <w:ins w:id="2865" w:author="Petnathean Julled" w:date="2021-07-09T20:54:00Z"/>
        </w:rPr>
      </w:pPr>
      <w:ins w:id="2866" w:author="Petnathean Julled" w:date="2021-07-09T20:53:00Z">
        <w:r>
          <w:tab/>
        </w:r>
      </w:ins>
      <w:ins w:id="2867" w:author="Petnathean Julled" w:date="2021-07-09T21:01:00Z">
        <w:r w:rsidR="003B5A42" w:rsidRPr="003B5A42">
          <w:t>These are full content of transaction samples created for the experiment in Sections 4.3 and 4.4.</w:t>
        </w:r>
      </w:ins>
    </w:p>
    <w:p w14:paraId="4D3CAD0F" w14:textId="77777777" w:rsidR="00247B31" w:rsidRPr="00E84CC0" w:rsidRDefault="00247B31">
      <w:pPr>
        <w:rPr>
          <w:ins w:id="2868" w:author="Petnathean Julled" w:date="2021-07-09T20:44:00Z"/>
        </w:rPr>
        <w:pPrChange w:id="2869" w:author="Petnathean Julled" w:date="2021-07-09T20:53:00Z">
          <w:pPr>
            <w:tabs>
              <w:tab w:val="left" w:pos="1120"/>
              <w:tab w:val="left" w:pos="2240"/>
            </w:tabs>
            <w:spacing w:line="360" w:lineRule="auto"/>
            <w:jc w:val="center"/>
          </w:pPr>
        </w:pPrChange>
      </w:pPr>
    </w:p>
    <w:bookmarkStart w:id="2870" w:name="_MON_1687377659"/>
    <w:bookmarkEnd w:id="2870"/>
    <w:p w14:paraId="0BD5B118" w14:textId="77C4B7A4" w:rsidR="00C82C3C" w:rsidRPr="00E84CC0" w:rsidRDefault="00247B31" w:rsidP="00C82C3C">
      <w:pPr>
        <w:tabs>
          <w:tab w:val="left" w:pos="1120"/>
          <w:tab w:val="left" w:pos="2240"/>
        </w:tabs>
        <w:spacing w:line="360" w:lineRule="auto"/>
        <w:jc w:val="center"/>
        <w:rPr>
          <w:ins w:id="2871" w:author="Petnathean Julled" w:date="2021-07-09T20:44:00Z"/>
          <w:b/>
          <w:bCs/>
        </w:rPr>
      </w:pPr>
      <w:ins w:id="2872" w:author="Petnathean Julled" w:date="2021-07-09T20:52:00Z">
        <w:r>
          <w:rPr>
            <w:b/>
            <w:bCs/>
          </w:rPr>
          <w:object w:dxaOrig="9360" w:dyaOrig="12847" w14:anchorId="46E96040">
            <v:shape id="_x0000_i1103" type="#_x0000_t75" style="width:400.05pt;height:548.45pt" o:ole="" o:bordertopcolor="this" o:borderleftcolor="this" o:borderbottomcolor="this" o:borderrightcolor="this">
              <v:imagedata r:id="rId233" o:title=""/>
              <w10:bordertop type="single" width="4"/>
              <w10:borderleft type="single" width="4"/>
              <w10:borderbottom type="single" width="4"/>
              <w10:borderright type="single" width="4"/>
            </v:shape>
            <o:OLEObject Type="Embed" ProgID="Word.OpenDocumentText.12" ShapeID="_x0000_i1103" DrawAspect="Content" ObjectID="_1687372061" r:id="rId234"/>
          </w:object>
        </w:r>
      </w:ins>
    </w:p>
    <w:bookmarkStart w:id="2873" w:name="_MON_1687378009"/>
    <w:bookmarkEnd w:id="2873"/>
    <w:p w14:paraId="4D555728" w14:textId="1F349B28" w:rsidR="00C82C3C" w:rsidRPr="00E84CC0" w:rsidRDefault="007014D0" w:rsidP="00C82C3C">
      <w:pPr>
        <w:tabs>
          <w:tab w:val="left" w:pos="1120"/>
          <w:tab w:val="left" w:pos="2240"/>
        </w:tabs>
        <w:spacing w:line="360" w:lineRule="auto"/>
        <w:jc w:val="center"/>
        <w:rPr>
          <w:ins w:id="2874" w:author="Petnathean Julled" w:date="2021-07-09T20:44:00Z"/>
          <w:b/>
          <w:bCs/>
        </w:rPr>
      </w:pPr>
      <w:ins w:id="2875" w:author="Petnathean Julled" w:date="2021-07-09T20:55:00Z">
        <w:r>
          <w:rPr>
            <w:b/>
            <w:bCs/>
          </w:rPr>
          <w:object w:dxaOrig="9360" w:dyaOrig="13014" w14:anchorId="26D9CC6A">
            <v:shape id="_x0000_i1104" type="#_x0000_t75" style="width:446.4pt;height:619.85pt" o:ole="" o:bordertopcolor="this" o:borderleftcolor="this" o:borderbottomcolor="this" o:borderrightcolor="this">
              <v:imagedata r:id="rId235" o:title=""/>
              <w10:bordertop type="single" width="4"/>
              <w10:borderleft type="single" width="4"/>
              <w10:borderbottom type="single" width="4"/>
              <w10:borderright type="single" width="4"/>
            </v:shape>
            <o:OLEObject Type="Embed" ProgID="Word.OpenDocumentText.12" ShapeID="_x0000_i1104" DrawAspect="Content" ObjectID="_1687372062" r:id="rId236"/>
          </w:object>
        </w:r>
      </w:ins>
    </w:p>
    <w:p w14:paraId="05458619" w14:textId="77777777" w:rsidR="007014D0" w:rsidRDefault="007014D0" w:rsidP="00C82C3C">
      <w:pPr>
        <w:pStyle w:val="ListParagraph"/>
        <w:spacing w:line="360" w:lineRule="auto"/>
        <w:ind w:left="0"/>
        <w:rPr>
          <w:ins w:id="2876" w:author="Petnathean Julled" w:date="2021-07-09T20:56:00Z"/>
          <w:rFonts w:ascii="Times New Roman" w:hAnsi="Times New Roman" w:cs="Times New Roman"/>
          <w:color w:val="FF0000"/>
          <w:sz w:val="28"/>
        </w:rPr>
      </w:pPr>
    </w:p>
    <w:bookmarkStart w:id="2877" w:name="_MON_1687378067"/>
    <w:bookmarkEnd w:id="2877"/>
    <w:p w14:paraId="0C25B5BD" w14:textId="77777777" w:rsidR="007014D0" w:rsidRDefault="007014D0" w:rsidP="00C82C3C">
      <w:pPr>
        <w:pStyle w:val="ListParagraph"/>
        <w:spacing w:line="360" w:lineRule="auto"/>
        <w:ind w:left="0"/>
        <w:rPr>
          <w:ins w:id="2878" w:author="Petnathean Julled" w:date="2021-07-09T20:56:00Z"/>
          <w:rFonts w:ascii="Times New Roman" w:hAnsi="Times New Roman" w:cs="Times New Roman"/>
          <w:color w:val="FF0000"/>
          <w:sz w:val="28"/>
        </w:rPr>
      </w:pPr>
      <w:ins w:id="2879" w:author="Petnathean Julled" w:date="2021-07-09T20:56:00Z">
        <w:r>
          <w:rPr>
            <w:rFonts w:ascii="Times New Roman" w:hAnsi="Times New Roman" w:cs="Times New Roman"/>
            <w:color w:val="FF0000"/>
            <w:sz w:val="28"/>
          </w:rPr>
          <w:object w:dxaOrig="9360" w:dyaOrig="13014" w14:anchorId="38AC52A5">
            <v:shape id="_x0000_i1105" type="#_x0000_t75" style="width:445.75pt;height:619.2pt" o:ole="" o:bordertopcolor="this" o:borderleftcolor="this" o:borderbottomcolor="this" o:borderrightcolor="this">
              <v:imagedata r:id="rId237" o:title=""/>
              <w10:bordertop type="single" width="4"/>
              <w10:borderleft type="single" width="4"/>
              <w10:borderbottom type="single" width="4"/>
              <w10:borderright type="single" width="4"/>
            </v:shape>
            <o:OLEObject Type="Embed" ProgID="Word.OpenDocumentText.12" ShapeID="_x0000_i1105" DrawAspect="Content" ObjectID="_1687372063" r:id="rId238"/>
          </w:object>
        </w:r>
      </w:ins>
    </w:p>
    <w:p w14:paraId="7C4CED8C" w14:textId="77777777" w:rsidR="007014D0" w:rsidRDefault="007014D0" w:rsidP="00C82C3C">
      <w:pPr>
        <w:pStyle w:val="ListParagraph"/>
        <w:spacing w:line="360" w:lineRule="auto"/>
        <w:ind w:left="0"/>
        <w:rPr>
          <w:ins w:id="2880" w:author="Petnathean Julled" w:date="2021-07-09T20:56:00Z"/>
          <w:rFonts w:ascii="Times New Roman" w:hAnsi="Times New Roman" w:cs="Times New Roman"/>
          <w:color w:val="FF0000"/>
          <w:sz w:val="28"/>
        </w:rPr>
      </w:pPr>
    </w:p>
    <w:bookmarkStart w:id="2881" w:name="_MON_1687378109"/>
    <w:bookmarkEnd w:id="2881"/>
    <w:p w14:paraId="7322EE13" w14:textId="77777777" w:rsidR="007014D0" w:rsidRDefault="007014D0" w:rsidP="00C82C3C">
      <w:pPr>
        <w:pStyle w:val="ListParagraph"/>
        <w:spacing w:line="360" w:lineRule="auto"/>
        <w:ind w:left="0"/>
        <w:rPr>
          <w:ins w:id="2882" w:author="Petnathean Julled" w:date="2021-07-09T20:57:00Z"/>
          <w:rFonts w:ascii="Times New Roman" w:hAnsi="Times New Roman" w:cs="Times New Roman"/>
          <w:color w:val="FF0000"/>
          <w:sz w:val="28"/>
        </w:rPr>
      </w:pPr>
      <w:ins w:id="2883" w:author="Petnathean Julled" w:date="2021-07-09T20:57:00Z">
        <w:r>
          <w:rPr>
            <w:rFonts w:ascii="Times New Roman" w:hAnsi="Times New Roman" w:cs="Times New Roman"/>
            <w:color w:val="FF0000"/>
            <w:sz w:val="28"/>
          </w:rPr>
          <w:object w:dxaOrig="9360" w:dyaOrig="13014" w14:anchorId="4BFF80B4">
            <v:shape id="_x0000_i1106" type="#_x0000_t75" style="width:445.75pt;height:619.85pt" o:ole="" o:bordertopcolor="this" o:borderleftcolor="this" o:borderbottomcolor="this" o:borderrightcolor="this">
              <v:imagedata r:id="rId239" o:title=""/>
              <w10:bordertop type="single" width="4"/>
              <w10:borderleft type="single" width="4"/>
              <w10:borderbottom type="single" width="4"/>
              <w10:borderright type="single" width="4"/>
            </v:shape>
            <o:OLEObject Type="Embed" ProgID="Word.OpenDocumentText.12" ShapeID="_x0000_i1106" DrawAspect="Content" ObjectID="_1687372064" r:id="rId240"/>
          </w:object>
        </w:r>
      </w:ins>
    </w:p>
    <w:p w14:paraId="0876FB3D" w14:textId="77777777" w:rsidR="007014D0" w:rsidRDefault="007014D0" w:rsidP="00C82C3C">
      <w:pPr>
        <w:pStyle w:val="ListParagraph"/>
        <w:spacing w:line="360" w:lineRule="auto"/>
        <w:ind w:left="0"/>
        <w:rPr>
          <w:ins w:id="2884" w:author="Petnathean Julled" w:date="2021-07-09T20:57:00Z"/>
          <w:rFonts w:ascii="Times New Roman" w:hAnsi="Times New Roman" w:cs="Times New Roman"/>
          <w:color w:val="FF0000"/>
          <w:sz w:val="28"/>
        </w:rPr>
      </w:pPr>
    </w:p>
    <w:bookmarkStart w:id="2885" w:name="_MON_1687378147"/>
    <w:bookmarkEnd w:id="2885"/>
    <w:p w14:paraId="35427A1A" w14:textId="77777777" w:rsidR="007014D0" w:rsidRDefault="007014D0" w:rsidP="00C82C3C">
      <w:pPr>
        <w:pStyle w:val="ListParagraph"/>
        <w:spacing w:line="360" w:lineRule="auto"/>
        <w:ind w:left="0"/>
        <w:rPr>
          <w:ins w:id="2886" w:author="Petnathean Julled" w:date="2021-07-09T20:58:00Z"/>
          <w:rFonts w:ascii="Times New Roman" w:hAnsi="Times New Roman" w:cs="Times New Roman"/>
          <w:color w:val="FF0000"/>
          <w:sz w:val="28"/>
        </w:rPr>
      </w:pPr>
      <w:ins w:id="2887" w:author="Petnathean Julled" w:date="2021-07-09T20:57:00Z">
        <w:r>
          <w:rPr>
            <w:rFonts w:ascii="Times New Roman" w:hAnsi="Times New Roman" w:cs="Times New Roman"/>
            <w:color w:val="FF0000"/>
            <w:sz w:val="28"/>
          </w:rPr>
          <w:object w:dxaOrig="9360" w:dyaOrig="13014" w14:anchorId="65F32F68">
            <v:shape id="_x0000_i1107" type="#_x0000_t75" style="width:442pt;height:613.55pt" o:ole="" o:bordertopcolor="this" o:borderleftcolor="this" o:borderbottomcolor="this" o:borderrightcolor="this">
              <v:imagedata r:id="rId241" o:title=""/>
              <w10:bordertop type="single" width="4"/>
              <w10:borderleft type="single" width="4"/>
              <w10:borderbottom type="single" width="4"/>
              <w10:borderright type="single" width="4"/>
            </v:shape>
            <o:OLEObject Type="Embed" ProgID="Word.OpenDocumentText.12" ShapeID="_x0000_i1107" DrawAspect="Content" ObjectID="_1687372065" r:id="rId242"/>
          </w:object>
        </w:r>
      </w:ins>
    </w:p>
    <w:p w14:paraId="57C52F73" w14:textId="77777777" w:rsidR="007014D0" w:rsidRDefault="007014D0" w:rsidP="00C82C3C">
      <w:pPr>
        <w:pStyle w:val="ListParagraph"/>
        <w:spacing w:line="360" w:lineRule="auto"/>
        <w:ind w:left="0"/>
        <w:rPr>
          <w:ins w:id="2888" w:author="Petnathean Julled" w:date="2021-07-09T20:58:00Z"/>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ins w:id="2889" w:author="Petnathean Julled" w:date="2021-07-09T20:58:00Z"/>
          <w:rFonts w:ascii="Times New Roman" w:hAnsi="Times New Roman" w:cs="Times New Roman"/>
          <w:color w:val="FF0000"/>
          <w:sz w:val="28"/>
        </w:rPr>
      </w:pPr>
    </w:p>
    <w:bookmarkStart w:id="2890" w:name="_MON_1687378190"/>
    <w:bookmarkEnd w:id="2890"/>
    <w:p w14:paraId="1D5A12D2" w14:textId="77777777" w:rsidR="007014D0" w:rsidRDefault="007014D0" w:rsidP="00C82C3C">
      <w:pPr>
        <w:pStyle w:val="ListParagraph"/>
        <w:spacing w:line="360" w:lineRule="auto"/>
        <w:ind w:left="0"/>
        <w:rPr>
          <w:ins w:id="2891" w:author="Petnathean Julled" w:date="2021-07-09T20:58:00Z"/>
          <w:rFonts w:ascii="Times New Roman" w:hAnsi="Times New Roman" w:cs="Times New Roman"/>
          <w:color w:val="FF0000"/>
          <w:sz w:val="28"/>
        </w:rPr>
      </w:pPr>
      <w:ins w:id="2892" w:author="Petnathean Julled" w:date="2021-07-09T20:58:00Z">
        <w:r>
          <w:rPr>
            <w:rFonts w:ascii="Times New Roman" w:hAnsi="Times New Roman" w:cs="Times New Roman"/>
            <w:color w:val="FF0000"/>
            <w:sz w:val="28"/>
          </w:rPr>
          <w:object w:dxaOrig="9360" w:dyaOrig="13014" w14:anchorId="438C5C61">
            <v:shape id="_x0000_i1108" type="#_x0000_t75" style="width:438.25pt;height:609.2pt" o:ole="" o:bordertopcolor="this" o:borderleftcolor="this" o:borderbottomcolor="this" o:borderrightcolor="this">
              <v:imagedata r:id="rId243" o:title=""/>
              <w10:bordertop type="single" width="4"/>
              <w10:borderleft type="single" width="4"/>
              <w10:borderbottom type="single" width="4"/>
              <w10:borderright type="single" width="4"/>
            </v:shape>
            <o:OLEObject Type="Embed" ProgID="Word.OpenDocumentText.12" ShapeID="_x0000_i1108" DrawAspect="Content" ObjectID="_1687372066" r:id="rId244"/>
          </w:object>
        </w:r>
      </w:ins>
    </w:p>
    <w:p w14:paraId="02ED229E" w14:textId="77777777" w:rsidR="007014D0" w:rsidRDefault="007014D0" w:rsidP="00C82C3C">
      <w:pPr>
        <w:pStyle w:val="ListParagraph"/>
        <w:spacing w:line="360" w:lineRule="auto"/>
        <w:ind w:left="0"/>
        <w:rPr>
          <w:ins w:id="2893" w:author="Petnathean Julled" w:date="2021-07-09T20:58:00Z"/>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ins w:id="2894" w:author="Petnathean Julled" w:date="2021-07-09T20:58:00Z"/>
          <w:rFonts w:ascii="Times New Roman" w:hAnsi="Times New Roman" w:cs="Times New Roman"/>
          <w:color w:val="FF0000"/>
          <w:sz w:val="28"/>
        </w:rPr>
      </w:pPr>
    </w:p>
    <w:bookmarkStart w:id="2895" w:name="_MON_1687378227"/>
    <w:bookmarkEnd w:id="2895"/>
    <w:p w14:paraId="7D037769" w14:textId="77777777" w:rsidR="007014D0" w:rsidRDefault="007014D0" w:rsidP="00C82C3C">
      <w:pPr>
        <w:pStyle w:val="ListParagraph"/>
        <w:spacing w:line="360" w:lineRule="auto"/>
        <w:ind w:left="0"/>
        <w:rPr>
          <w:ins w:id="2896" w:author="Petnathean Julled" w:date="2021-07-09T20:59:00Z"/>
          <w:rFonts w:ascii="Times New Roman" w:hAnsi="Times New Roman" w:cs="Times New Roman"/>
          <w:color w:val="FF0000"/>
          <w:sz w:val="28"/>
        </w:rPr>
      </w:pPr>
      <w:ins w:id="2897" w:author="Petnathean Julled" w:date="2021-07-09T20:58:00Z">
        <w:r>
          <w:rPr>
            <w:rFonts w:ascii="Times New Roman" w:hAnsi="Times New Roman" w:cs="Times New Roman"/>
            <w:color w:val="FF0000"/>
            <w:sz w:val="28"/>
          </w:rPr>
          <w:object w:dxaOrig="9360" w:dyaOrig="13014" w14:anchorId="4E930A5F">
            <v:shape id="_x0000_i1109" type="#_x0000_t75" style="width:442.65pt;height:615.45pt" o:ole="" o:bordertopcolor="this" o:borderleftcolor="this" o:borderbottomcolor="this" o:borderrightcolor="this">
              <v:imagedata r:id="rId245" o:title=""/>
              <w10:bordertop type="single" width="4"/>
              <w10:borderleft type="single" width="4"/>
              <w10:borderbottom type="single" width="4"/>
              <w10:borderright type="single" width="4"/>
            </v:shape>
            <o:OLEObject Type="Embed" ProgID="Word.OpenDocumentText.12" ShapeID="_x0000_i1109" DrawAspect="Content" ObjectID="_1687372067" r:id="rId246"/>
          </w:object>
        </w:r>
      </w:ins>
    </w:p>
    <w:p w14:paraId="37E6446D" w14:textId="77777777" w:rsidR="007014D0" w:rsidRDefault="007014D0" w:rsidP="00C82C3C">
      <w:pPr>
        <w:pStyle w:val="ListParagraph"/>
        <w:spacing w:line="360" w:lineRule="auto"/>
        <w:ind w:left="0"/>
        <w:rPr>
          <w:ins w:id="2898" w:author="Petnathean Julled" w:date="2021-07-09T20:59:00Z"/>
          <w:rFonts w:ascii="Times New Roman" w:hAnsi="Times New Roman" w:cs="Times New Roman"/>
          <w:color w:val="FF0000"/>
          <w:sz w:val="28"/>
        </w:rPr>
      </w:pPr>
    </w:p>
    <w:bookmarkStart w:id="2899" w:name="_MON_1687378263"/>
    <w:bookmarkEnd w:id="2899"/>
    <w:p w14:paraId="1D0EE02E" w14:textId="77777777" w:rsidR="007014D0" w:rsidRDefault="007014D0" w:rsidP="00C82C3C">
      <w:pPr>
        <w:pStyle w:val="ListParagraph"/>
        <w:spacing w:line="360" w:lineRule="auto"/>
        <w:ind w:left="0"/>
        <w:rPr>
          <w:ins w:id="2900" w:author="Petnathean Julled" w:date="2021-07-09T20:59:00Z"/>
          <w:rFonts w:ascii="Times New Roman" w:hAnsi="Times New Roman" w:cs="Times New Roman"/>
          <w:color w:val="FF0000"/>
          <w:sz w:val="28"/>
        </w:rPr>
      </w:pPr>
      <w:ins w:id="2901" w:author="Petnathean Julled" w:date="2021-07-09T20:59:00Z">
        <w:r>
          <w:rPr>
            <w:rFonts w:ascii="Times New Roman" w:hAnsi="Times New Roman" w:cs="Times New Roman"/>
            <w:color w:val="FF0000"/>
            <w:sz w:val="28"/>
          </w:rPr>
          <w:object w:dxaOrig="9360" w:dyaOrig="13014" w14:anchorId="4F80E8D0">
            <v:shape id="_x0000_i1110" type="#_x0000_t75" style="width:442pt;height:613.55pt" o:ole="" o:bordertopcolor="this" o:borderleftcolor="this" o:borderbottomcolor="this" o:borderrightcolor="this">
              <v:imagedata r:id="rId247" o:title=""/>
              <w10:bordertop type="single" width="4"/>
              <w10:borderleft type="single" width="4"/>
              <w10:borderbottom type="single" width="4"/>
              <w10:borderright type="single" width="4"/>
            </v:shape>
            <o:OLEObject Type="Embed" ProgID="Word.OpenDocumentText.12" ShapeID="_x0000_i1110" DrawAspect="Content" ObjectID="_1687372068" r:id="rId248"/>
          </w:object>
        </w:r>
      </w:ins>
    </w:p>
    <w:p w14:paraId="47EF62AB" w14:textId="77777777" w:rsidR="007014D0" w:rsidRDefault="007014D0" w:rsidP="00C82C3C">
      <w:pPr>
        <w:pStyle w:val="ListParagraph"/>
        <w:spacing w:line="360" w:lineRule="auto"/>
        <w:ind w:left="0"/>
        <w:rPr>
          <w:ins w:id="2902" w:author="Petnathean Julled" w:date="2021-07-09T20:59:00Z"/>
          <w:rFonts w:ascii="Times New Roman" w:hAnsi="Times New Roman" w:cs="Times New Roman"/>
          <w:color w:val="FF0000"/>
          <w:sz w:val="28"/>
        </w:rPr>
      </w:pPr>
    </w:p>
    <w:p w14:paraId="00A0CADD" w14:textId="77777777" w:rsidR="007014D0" w:rsidRDefault="007014D0" w:rsidP="00C82C3C">
      <w:pPr>
        <w:pStyle w:val="ListParagraph"/>
        <w:spacing w:line="360" w:lineRule="auto"/>
        <w:ind w:left="0"/>
        <w:rPr>
          <w:ins w:id="2903" w:author="Petnathean Julled" w:date="2021-07-09T20:59:00Z"/>
          <w:rFonts w:ascii="Times New Roman" w:hAnsi="Times New Roman" w:cs="Times New Roman"/>
          <w:color w:val="FF0000"/>
          <w:sz w:val="28"/>
        </w:rPr>
      </w:pPr>
    </w:p>
    <w:bookmarkStart w:id="2904" w:name="_MON_1687378301"/>
    <w:bookmarkEnd w:id="2904"/>
    <w:p w14:paraId="22B19CA2" w14:textId="77777777" w:rsidR="00E571B7" w:rsidRDefault="007014D0" w:rsidP="00C82C3C">
      <w:pPr>
        <w:pStyle w:val="ListParagraph"/>
        <w:spacing w:line="360" w:lineRule="auto"/>
        <w:ind w:left="0"/>
        <w:rPr>
          <w:ins w:id="2905" w:author="Petnathean Julled" w:date="2021-07-09T21:00:00Z"/>
          <w:rFonts w:ascii="Times New Roman" w:hAnsi="Times New Roman" w:cs="Times New Roman"/>
          <w:color w:val="FF0000"/>
          <w:sz w:val="28"/>
        </w:rPr>
      </w:pPr>
      <w:ins w:id="2906" w:author="Petnathean Julled" w:date="2021-07-09T20:59:00Z">
        <w:r>
          <w:rPr>
            <w:rFonts w:ascii="Times New Roman" w:hAnsi="Times New Roman" w:cs="Times New Roman"/>
            <w:color w:val="FF0000"/>
            <w:sz w:val="28"/>
          </w:rPr>
          <w:object w:dxaOrig="9360" w:dyaOrig="13014" w14:anchorId="1335FECD">
            <v:shape id="_x0000_i1111" type="#_x0000_t75" style="width:440.15pt;height:612.3pt" o:ole="" o:bordertopcolor="this" o:borderleftcolor="this" o:borderbottomcolor="this" o:borderrightcolor="this">
              <v:imagedata r:id="rId249" o:title=""/>
              <w10:bordertop type="single" width="4"/>
              <w10:borderleft type="single" width="4"/>
              <w10:borderbottom type="single" width="4"/>
              <w10:borderright type="single" width="4"/>
            </v:shape>
            <o:OLEObject Type="Embed" ProgID="Word.OpenDocumentText.12" ShapeID="_x0000_i1111" DrawAspect="Content" ObjectID="_1687372069" r:id="rId250"/>
          </w:object>
        </w:r>
      </w:ins>
    </w:p>
    <w:p w14:paraId="366ED440" w14:textId="77777777" w:rsidR="00E571B7" w:rsidRDefault="00E571B7" w:rsidP="00C82C3C">
      <w:pPr>
        <w:pStyle w:val="ListParagraph"/>
        <w:spacing w:line="360" w:lineRule="auto"/>
        <w:ind w:left="0"/>
        <w:rPr>
          <w:ins w:id="2907" w:author="Petnathean Julled" w:date="2021-07-09T21:00:00Z"/>
          <w:rFonts w:ascii="Times New Roman" w:hAnsi="Times New Roman" w:cs="Times New Roman"/>
          <w:color w:val="FF0000"/>
          <w:sz w:val="28"/>
        </w:rPr>
      </w:pPr>
    </w:p>
    <w:p w14:paraId="7EF0CE47" w14:textId="77777777" w:rsidR="00E571B7" w:rsidRDefault="00E571B7" w:rsidP="00C82C3C">
      <w:pPr>
        <w:pStyle w:val="ListParagraph"/>
        <w:spacing w:line="360" w:lineRule="auto"/>
        <w:ind w:left="0"/>
        <w:rPr>
          <w:ins w:id="2908" w:author="Petnathean Julled" w:date="2021-07-09T21:00:00Z"/>
          <w:rFonts w:ascii="Times New Roman" w:hAnsi="Times New Roman" w:cs="Times New Roman"/>
          <w:color w:val="FF0000"/>
          <w:sz w:val="28"/>
        </w:rPr>
      </w:pPr>
    </w:p>
    <w:bookmarkStart w:id="2909" w:name="_MON_1687378429"/>
    <w:bookmarkEnd w:id="2909"/>
    <w:p w14:paraId="478B26E4" w14:textId="77777777" w:rsidR="00550A97" w:rsidRDefault="00E571B7" w:rsidP="00C82C3C">
      <w:pPr>
        <w:pStyle w:val="ListParagraph"/>
        <w:spacing w:line="360" w:lineRule="auto"/>
        <w:ind w:left="0"/>
        <w:rPr>
          <w:ins w:id="2910" w:author="Petnathean Julled" w:date="2021-07-09T21:02:00Z"/>
          <w:rFonts w:ascii="Times New Roman" w:hAnsi="Times New Roman" w:cs="Times New Roman"/>
          <w:color w:val="FF0000"/>
          <w:sz w:val="28"/>
        </w:rPr>
      </w:pPr>
      <w:ins w:id="2911" w:author="Petnathean Julled" w:date="2021-07-09T21:00:00Z">
        <w:r>
          <w:rPr>
            <w:rFonts w:ascii="Times New Roman" w:hAnsi="Times New Roman" w:cs="Times New Roman"/>
            <w:color w:val="FF0000"/>
            <w:sz w:val="28"/>
          </w:rPr>
          <w:object w:dxaOrig="9360" w:dyaOrig="13014" w14:anchorId="5C6EF52F">
            <v:shape id="_x0000_i1112" type="#_x0000_t75" style="width:442pt;height:614.2pt" o:ole="" o:bordertopcolor="this" o:borderleftcolor="this" o:borderbottomcolor="this" o:borderrightcolor="this">
              <v:imagedata r:id="rId251" o:title=""/>
              <w10:bordertop type="single" width="4"/>
              <w10:borderleft type="single" width="4"/>
              <w10:borderbottom type="single" width="4"/>
              <w10:borderright type="single" width="4"/>
            </v:shape>
            <o:OLEObject Type="Embed" ProgID="Word.OpenDocumentText.12" ShapeID="_x0000_i1112" DrawAspect="Content" ObjectID="_1687372070" r:id="rId252"/>
          </w:object>
        </w:r>
      </w:ins>
    </w:p>
    <w:p w14:paraId="35DA0A89" w14:textId="77777777" w:rsidR="00550A97" w:rsidRDefault="00550A97" w:rsidP="00C82C3C">
      <w:pPr>
        <w:pStyle w:val="ListParagraph"/>
        <w:spacing w:line="360" w:lineRule="auto"/>
        <w:ind w:left="0"/>
        <w:rPr>
          <w:ins w:id="2912" w:author="Petnathean Julled" w:date="2021-07-09T21:02:00Z"/>
          <w:rFonts w:ascii="Times New Roman" w:hAnsi="Times New Roman" w:cs="Times New Roman"/>
          <w:color w:val="FF0000"/>
          <w:sz w:val="28"/>
        </w:rPr>
        <w:sectPr w:rsidR="00550A97" w:rsidSect="008C5EA2">
          <w:headerReference w:type="even" r:id="rId253"/>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ins w:id="2916" w:author="Petnathean Julled" w:date="2021-07-09T21:03:00Z"/>
          <w:rFonts w:ascii="Times New Roman" w:hAnsi="Times New Roman" w:cs="Times New Roman"/>
          <w:b/>
          <w:bCs/>
          <w:sz w:val="28"/>
        </w:rPr>
      </w:pPr>
      <w:bookmarkStart w:id="2917" w:name="Biography"/>
      <w:ins w:id="2918" w:author="Petnathean Julled" w:date="2021-07-09T21:02:00Z">
        <w:r w:rsidRPr="00682D9D">
          <w:rPr>
            <w:rFonts w:ascii="Times New Roman" w:hAnsi="Times New Roman" w:cs="Times New Roman"/>
            <w:b/>
            <w:bCs/>
            <w:sz w:val="28"/>
            <w:rPrChange w:id="2919" w:author="Petnathean Julled" w:date="2021-07-09T21:03:00Z">
              <w:rPr>
                <w:rFonts w:ascii="Times New Roman" w:hAnsi="Times New Roman" w:cs="Times New Roman"/>
                <w:color w:val="FF0000"/>
                <w:sz w:val="28"/>
              </w:rPr>
            </w:rPrChange>
          </w:rPr>
          <w:lastRenderedPageBreak/>
          <w:t>B</w:t>
        </w:r>
      </w:ins>
      <w:ins w:id="2920" w:author="Petnathean Julled" w:date="2021-07-09T21:09:00Z">
        <w:r w:rsidR="008D71DE">
          <w:rPr>
            <w:rFonts w:ascii="Times New Roman" w:hAnsi="Times New Roman" w:cs="Times New Roman"/>
            <w:b/>
            <w:bCs/>
            <w:sz w:val="28"/>
          </w:rPr>
          <w:t>IOGRAPHY</w:t>
        </w:r>
      </w:ins>
    </w:p>
    <w:bookmarkEnd w:id="2917"/>
    <w:p w14:paraId="316AB459" w14:textId="65958D94" w:rsidR="00682D9D" w:rsidRDefault="00682D9D" w:rsidP="00682D9D">
      <w:pPr>
        <w:pStyle w:val="ListParagraph"/>
        <w:spacing w:line="360" w:lineRule="auto"/>
        <w:ind w:left="0"/>
        <w:jc w:val="center"/>
        <w:rPr>
          <w:ins w:id="2921" w:author="Petnathean Julled" w:date="2021-07-09T21:03:00Z"/>
          <w:rFonts w:ascii="Times New Roman" w:hAnsi="Times New Roman" w:cs="Times New Roman"/>
          <w:b/>
          <w:bCs/>
          <w:sz w:val="28"/>
        </w:rPr>
      </w:pPr>
    </w:p>
    <w:p w14:paraId="3565500A" w14:textId="77777777" w:rsidR="00682D9D" w:rsidRPr="00682D9D" w:rsidRDefault="00682D9D">
      <w:pPr>
        <w:pStyle w:val="ListParagraph"/>
        <w:spacing w:after="0" w:line="360" w:lineRule="auto"/>
        <w:ind w:left="0"/>
        <w:jc w:val="center"/>
        <w:rPr>
          <w:ins w:id="2922" w:author="Petnathean Julled" w:date="2021-07-09T20:44:00Z"/>
          <w:rFonts w:ascii="Times New Roman" w:hAnsi="Times New Roman" w:cs="Times New Roman"/>
          <w:b/>
          <w:bCs/>
          <w:sz w:val="28"/>
          <w:rPrChange w:id="2923" w:author="Petnathean Julled" w:date="2021-07-09T21:03:00Z">
            <w:rPr>
              <w:ins w:id="2924" w:author="Petnathean Julled" w:date="2021-07-09T20:44:00Z"/>
              <w:rFonts w:ascii="Times New Roman" w:hAnsi="Times New Roman" w:cs="Times New Roman"/>
              <w:color w:val="FF0000"/>
              <w:sz w:val="28"/>
            </w:rPr>
          </w:rPrChange>
        </w:rPr>
        <w:pPrChange w:id="2925" w:author="Petnathean Julled" w:date="2021-07-09T21:04:00Z">
          <w:pPr>
            <w:pStyle w:val="ListParagraph"/>
            <w:spacing w:line="360" w:lineRule="auto"/>
            <w:ind w:left="0"/>
          </w:pPr>
        </w:pPrChange>
      </w:pPr>
    </w:p>
    <w:tbl>
      <w:tblPr>
        <w:tblW w:w="0" w:type="auto"/>
        <w:tblInd w:w="108" w:type="dxa"/>
        <w:tblLayout w:type="fixed"/>
        <w:tblLook w:val="04A0" w:firstRow="1" w:lastRow="0" w:firstColumn="1" w:lastColumn="0" w:noHBand="0" w:noVBand="1"/>
        <w:tblPrChange w:id="2926" w:author="Petnathean Julled" w:date="2021-07-09T21:12:00Z">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847"/>
        <w:gridCol w:w="4397"/>
        <w:tblGridChange w:id="2927">
          <w:tblGrid>
            <w:gridCol w:w="2651"/>
            <w:gridCol w:w="1196"/>
            <w:gridCol w:w="4397"/>
          </w:tblGrid>
        </w:tblGridChange>
      </w:tblGrid>
      <w:tr w:rsidR="00F85974" w:rsidRPr="00C77849" w14:paraId="0D8FFE73" w14:textId="77777777" w:rsidTr="00B62B5E">
        <w:trPr>
          <w:ins w:id="2928" w:author="Petnathean Julled" w:date="2021-07-09T20:44:00Z"/>
        </w:trPr>
        <w:tc>
          <w:tcPr>
            <w:tcW w:w="3847" w:type="dxa"/>
            <w:shd w:val="clear" w:color="auto" w:fill="auto"/>
            <w:tcPrChange w:id="2929" w:author="Petnathean Julled" w:date="2021-07-09T21:12:00Z">
              <w:tcPr>
                <w:tcW w:w="3847" w:type="dxa"/>
                <w:gridSpan w:val="2"/>
                <w:shd w:val="clear" w:color="auto" w:fill="auto"/>
              </w:tcPr>
            </w:tcPrChange>
          </w:tcPr>
          <w:p w14:paraId="34AC3361" w14:textId="3C32F79B" w:rsidR="00176134" w:rsidRPr="00C77849" w:rsidRDefault="00774B47">
            <w:pPr>
              <w:spacing w:after="200" w:line="276" w:lineRule="auto"/>
              <w:rPr>
                <w:ins w:id="2930" w:author="Petnathean Julled" w:date="2021-07-09T20:44:00Z"/>
                <w:b/>
                <w:bCs/>
              </w:rPr>
              <w:pPrChange w:id="2931" w:author="Petnathean Julled" w:date="2021-07-09T20:47:00Z">
                <w:pPr>
                  <w:tabs>
                    <w:tab w:val="left" w:pos="4111"/>
                  </w:tabs>
                  <w:spacing w:line="360" w:lineRule="auto"/>
                </w:pPr>
              </w:pPrChange>
            </w:pPr>
            <w:ins w:id="2932" w:author="Petnathean Julled" w:date="2021-07-09T21:04:00Z">
              <w:r>
                <w:rPr>
                  <w:b/>
                  <w:bCs/>
                </w:rPr>
                <w:t>NAM</w:t>
              </w:r>
            </w:ins>
            <w:ins w:id="2933" w:author="Petnathean Julled" w:date="2021-07-09T21:05:00Z">
              <w:r>
                <w:rPr>
                  <w:b/>
                  <w:bCs/>
                </w:rPr>
                <w:t>E</w:t>
              </w:r>
            </w:ins>
          </w:p>
        </w:tc>
        <w:tc>
          <w:tcPr>
            <w:tcW w:w="4397" w:type="dxa"/>
            <w:shd w:val="clear" w:color="auto" w:fill="auto"/>
            <w:tcPrChange w:id="2934" w:author="Petnathean Julled" w:date="2021-07-09T21:12:00Z">
              <w:tcPr>
                <w:tcW w:w="4397" w:type="dxa"/>
                <w:shd w:val="clear" w:color="auto" w:fill="auto"/>
              </w:tcPr>
            </w:tcPrChange>
          </w:tcPr>
          <w:p w14:paraId="4D3BE369" w14:textId="22D136B2" w:rsidR="00774B47" w:rsidRPr="00C77849" w:rsidRDefault="00774B47" w:rsidP="00E5701C">
            <w:pPr>
              <w:tabs>
                <w:tab w:val="left" w:pos="317"/>
                <w:tab w:val="left" w:pos="4111"/>
              </w:tabs>
              <w:spacing w:line="360" w:lineRule="auto"/>
              <w:ind w:left="4110" w:hanging="4110"/>
              <w:rPr>
                <w:ins w:id="2935" w:author="Petnathean Julled" w:date="2021-07-09T20:44:00Z"/>
                <w:color w:val="333333"/>
                <w:spacing w:val="-2"/>
              </w:rPr>
            </w:pPr>
            <w:ins w:id="2936" w:author="Petnathean Julled" w:date="2021-07-09T21:05:00Z">
              <w:r>
                <w:rPr>
                  <w:color w:val="333333"/>
                  <w:spacing w:val="-2"/>
                </w:rPr>
                <w:t>Petnathean Julled</w:t>
              </w:r>
            </w:ins>
          </w:p>
        </w:tc>
      </w:tr>
      <w:tr w:rsidR="00774B47" w:rsidRPr="00C77849" w14:paraId="5374A36B" w14:textId="77777777" w:rsidTr="00B62B5E">
        <w:trPr>
          <w:ins w:id="2937" w:author="Petnathean Julled" w:date="2021-07-09T21:05:00Z"/>
        </w:trPr>
        <w:tc>
          <w:tcPr>
            <w:tcW w:w="3847" w:type="dxa"/>
            <w:shd w:val="clear" w:color="auto" w:fill="auto"/>
            <w:tcPrChange w:id="2938" w:author="Petnathean Julled" w:date="2021-07-09T21:12:00Z">
              <w:tcPr>
                <w:tcW w:w="2651" w:type="dxa"/>
                <w:shd w:val="clear" w:color="auto" w:fill="auto"/>
              </w:tcPr>
            </w:tcPrChange>
          </w:tcPr>
          <w:p w14:paraId="22825844" w14:textId="1682A28E" w:rsidR="00774B47" w:rsidRDefault="00774B47" w:rsidP="00176134">
            <w:pPr>
              <w:spacing w:after="200" w:line="276" w:lineRule="auto"/>
              <w:rPr>
                <w:ins w:id="2939" w:author="Petnathean Julled" w:date="2021-07-09T21:05:00Z"/>
                <w:b/>
                <w:bCs/>
              </w:rPr>
            </w:pPr>
            <w:ins w:id="2940" w:author="Petnathean Julled" w:date="2021-07-09T21:05:00Z">
              <w:r>
                <w:rPr>
                  <w:b/>
                  <w:bCs/>
                </w:rPr>
                <w:t>DATE OF BIRTH</w:t>
              </w:r>
            </w:ins>
          </w:p>
        </w:tc>
        <w:tc>
          <w:tcPr>
            <w:tcW w:w="4397" w:type="dxa"/>
            <w:shd w:val="clear" w:color="auto" w:fill="auto"/>
            <w:tcPrChange w:id="2941" w:author="Petnathean Julled" w:date="2021-07-09T21:12:00Z">
              <w:tcPr>
                <w:tcW w:w="5593" w:type="dxa"/>
                <w:gridSpan w:val="2"/>
                <w:shd w:val="clear" w:color="auto" w:fill="auto"/>
              </w:tcPr>
            </w:tcPrChange>
          </w:tcPr>
          <w:p w14:paraId="7D80DB93" w14:textId="41EC56F8" w:rsidR="00774B47" w:rsidRDefault="00774B47" w:rsidP="00E5701C">
            <w:pPr>
              <w:tabs>
                <w:tab w:val="left" w:pos="317"/>
                <w:tab w:val="left" w:pos="4111"/>
              </w:tabs>
              <w:spacing w:line="360" w:lineRule="auto"/>
              <w:ind w:left="4110" w:hanging="4110"/>
              <w:rPr>
                <w:ins w:id="2942" w:author="Petnathean Julled" w:date="2021-07-09T21:05:00Z"/>
                <w:color w:val="333333"/>
                <w:spacing w:val="-2"/>
              </w:rPr>
            </w:pPr>
            <w:ins w:id="2943" w:author="Petnathean Julled" w:date="2021-07-09T21:05:00Z">
              <w:r>
                <w:rPr>
                  <w:color w:val="333333"/>
                  <w:spacing w:val="-2"/>
                </w:rPr>
                <w:t>22 October</w:t>
              </w:r>
            </w:ins>
            <w:ins w:id="2944" w:author="Petnathean Julled" w:date="2021-07-09T21:06:00Z">
              <w:r>
                <w:rPr>
                  <w:color w:val="333333"/>
                  <w:spacing w:val="-2"/>
                </w:rPr>
                <w:t xml:space="preserve"> 1992</w:t>
              </w:r>
            </w:ins>
          </w:p>
        </w:tc>
      </w:tr>
      <w:tr w:rsidR="00774B47" w:rsidRPr="00C77849" w14:paraId="718CFEAA" w14:textId="77777777" w:rsidTr="00B62B5E">
        <w:trPr>
          <w:ins w:id="2945" w:author="Petnathean Julled" w:date="2021-07-09T21:06:00Z"/>
        </w:trPr>
        <w:tc>
          <w:tcPr>
            <w:tcW w:w="3847" w:type="dxa"/>
            <w:shd w:val="clear" w:color="auto" w:fill="auto"/>
            <w:tcPrChange w:id="2946" w:author="Petnathean Julled" w:date="2021-07-09T21:12:00Z">
              <w:tcPr>
                <w:tcW w:w="2651" w:type="dxa"/>
                <w:shd w:val="clear" w:color="auto" w:fill="auto"/>
              </w:tcPr>
            </w:tcPrChange>
          </w:tcPr>
          <w:p w14:paraId="2EFA37C7" w14:textId="77F5DD54" w:rsidR="00774B47" w:rsidRDefault="00774B47" w:rsidP="00176134">
            <w:pPr>
              <w:spacing w:after="200" w:line="276" w:lineRule="auto"/>
              <w:rPr>
                <w:ins w:id="2947" w:author="Petnathean Julled" w:date="2021-07-09T21:06:00Z"/>
                <w:b/>
                <w:bCs/>
              </w:rPr>
            </w:pPr>
            <w:ins w:id="2948" w:author="Petnathean Julled" w:date="2021-07-09T21:06:00Z">
              <w:r>
                <w:rPr>
                  <w:b/>
                  <w:bCs/>
                </w:rPr>
                <w:t>PLACE OF BIRTH</w:t>
              </w:r>
            </w:ins>
          </w:p>
        </w:tc>
        <w:tc>
          <w:tcPr>
            <w:tcW w:w="4397" w:type="dxa"/>
            <w:shd w:val="clear" w:color="auto" w:fill="auto"/>
            <w:tcPrChange w:id="2949" w:author="Petnathean Julled" w:date="2021-07-09T21:12:00Z">
              <w:tcPr>
                <w:tcW w:w="5593" w:type="dxa"/>
                <w:gridSpan w:val="2"/>
                <w:shd w:val="clear" w:color="auto" w:fill="auto"/>
              </w:tcPr>
            </w:tcPrChange>
          </w:tcPr>
          <w:p w14:paraId="503A8F01" w14:textId="45DE5FA0" w:rsidR="00774B47" w:rsidRDefault="00774B47" w:rsidP="00E5701C">
            <w:pPr>
              <w:tabs>
                <w:tab w:val="left" w:pos="317"/>
                <w:tab w:val="left" w:pos="4111"/>
              </w:tabs>
              <w:spacing w:line="360" w:lineRule="auto"/>
              <w:ind w:left="4110" w:hanging="4110"/>
              <w:rPr>
                <w:ins w:id="2950" w:author="Petnathean Julled" w:date="2021-07-09T21:06:00Z"/>
                <w:color w:val="333333"/>
                <w:spacing w:val="-2"/>
              </w:rPr>
            </w:pPr>
            <w:ins w:id="2951" w:author="Petnathean Julled" w:date="2021-07-09T21:06:00Z">
              <w:r>
                <w:rPr>
                  <w:color w:val="333333"/>
                  <w:spacing w:val="-2"/>
                </w:rPr>
                <w:t xml:space="preserve">Nakhon Si </w:t>
              </w:r>
              <w:proofErr w:type="spellStart"/>
              <w:r>
                <w:rPr>
                  <w:color w:val="333333"/>
                  <w:spacing w:val="-2"/>
                </w:rPr>
                <w:t>Thammarat</w:t>
              </w:r>
            </w:ins>
            <w:proofErr w:type="spellEnd"/>
            <w:ins w:id="2952" w:author="Petnathean Julled" w:date="2021-07-09T21:11:00Z">
              <w:r w:rsidR="00676F85">
                <w:rPr>
                  <w:color w:val="333333"/>
                  <w:spacing w:val="-2"/>
                </w:rPr>
                <w:t>, Thailand</w:t>
              </w:r>
            </w:ins>
          </w:p>
        </w:tc>
      </w:tr>
      <w:tr w:rsidR="00774B47" w:rsidRPr="00C77849" w14:paraId="634ACC67" w14:textId="77777777" w:rsidTr="00B62B5E">
        <w:trPr>
          <w:ins w:id="2953" w:author="Petnathean Julled" w:date="2021-07-09T21:04:00Z"/>
        </w:trPr>
        <w:tc>
          <w:tcPr>
            <w:tcW w:w="3847" w:type="dxa"/>
            <w:shd w:val="clear" w:color="auto" w:fill="auto"/>
            <w:tcPrChange w:id="2954" w:author="Petnathean Julled" w:date="2021-07-09T21:12:00Z">
              <w:tcPr>
                <w:tcW w:w="2651" w:type="dxa"/>
                <w:shd w:val="clear" w:color="auto" w:fill="auto"/>
              </w:tcPr>
            </w:tcPrChange>
          </w:tcPr>
          <w:p w14:paraId="58FEDC10" w14:textId="55349CBC" w:rsidR="00774B47" w:rsidRPr="00C77849" w:rsidRDefault="00774B47" w:rsidP="00774B47">
            <w:pPr>
              <w:spacing w:after="200" w:line="276" w:lineRule="auto"/>
              <w:rPr>
                <w:ins w:id="2955" w:author="Petnathean Julled" w:date="2021-07-09T21:04:00Z"/>
                <w:b/>
                <w:bCs/>
              </w:rPr>
            </w:pPr>
            <w:ins w:id="2956" w:author="Petnathean Julled" w:date="2021-07-09T21:07:00Z">
              <w:r>
                <w:rPr>
                  <w:b/>
                  <w:bCs/>
                </w:rPr>
                <w:t>INSTITUTIONS ATTENDED</w:t>
              </w:r>
            </w:ins>
          </w:p>
        </w:tc>
        <w:tc>
          <w:tcPr>
            <w:tcW w:w="4397" w:type="dxa"/>
            <w:shd w:val="clear" w:color="auto" w:fill="auto"/>
            <w:tcPrChange w:id="2957" w:author="Petnathean Julled" w:date="2021-07-09T21:12:00Z">
              <w:tcPr>
                <w:tcW w:w="5593" w:type="dxa"/>
                <w:gridSpan w:val="2"/>
                <w:shd w:val="clear" w:color="auto" w:fill="auto"/>
              </w:tcPr>
            </w:tcPrChange>
          </w:tcPr>
          <w:p w14:paraId="0886CA68" w14:textId="77777777" w:rsidR="00F85974" w:rsidRDefault="00F85974" w:rsidP="00774B47">
            <w:pPr>
              <w:tabs>
                <w:tab w:val="left" w:pos="317"/>
                <w:tab w:val="left" w:pos="4111"/>
              </w:tabs>
              <w:spacing w:line="360" w:lineRule="auto"/>
              <w:ind w:left="4110" w:hanging="4110"/>
              <w:rPr>
                <w:ins w:id="2958" w:author="Petnathean Julled" w:date="2021-07-09T21:11:00Z"/>
              </w:rPr>
            </w:pPr>
            <w:ins w:id="2959" w:author="Petnathean Julled" w:date="2021-07-09T21:11:00Z">
              <w:r>
                <w:t>Mahidol</w:t>
              </w:r>
              <w:r w:rsidRPr="00C77849">
                <w:t xml:space="preserve"> University, 20</w:t>
              </w:r>
              <w:r>
                <w:t>11</w:t>
              </w:r>
              <w:r w:rsidRPr="00C77849">
                <w:t>-20</w:t>
              </w:r>
              <w:r>
                <w:t>15</w:t>
              </w:r>
            </w:ins>
          </w:p>
          <w:p w14:paraId="444D4487" w14:textId="5A1C3E16" w:rsidR="00774B47" w:rsidRPr="00F85974" w:rsidRDefault="00774B47" w:rsidP="00774B47">
            <w:pPr>
              <w:tabs>
                <w:tab w:val="left" w:pos="317"/>
                <w:tab w:val="left" w:pos="4111"/>
              </w:tabs>
              <w:spacing w:line="360" w:lineRule="auto"/>
              <w:ind w:left="4110" w:hanging="4110"/>
              <w:rPr>
                <w:ins w:id="2960" w:author="Petnathean Julled" w:date="2021-07-09T21:04:00Z"/>
                <w:cs/>
                <w:rPrChange w:id="2961" w:author="Petnathean Julled" w:date="2021-07-09T21:11:00Z">
                  <w:rPr>
                    <w:ins w:id="2962" w:author="Petnathean Julled" w:date="2021-07-09T21:04:00Z"/>
                    <w:color w:val="333333"/>
                    <w:spacing w:val="-2"/>
                    <w:cs/>
                  </w:rPr>
                </w:rPrChange>
              </w:rPr>
            </w:pPr>
            <w:ins w:id="2963" w:author="Petnathean Julled" w:date="2021-07-09T21:04:00Z">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ins>
          </w:p>
        </w:tc>
      </w:tr>
      <w:tr w:rsidR="00F85974" w:rsidRPr="00C77849" w14:paraId="52A36EE4" w14:textId="77777777" w:rsidTr="00B62B5E">
        <w:trPr>
          <w:ins w:id="2964" w:author="Petnathean Julled" w:date="2021-07-09T20:44:00Z"/>
        </w:trPr>
        <w:tc>
          <w:tcPr>
            <w:tcW w:w="3847" w:type="dxa"/>
            <w:shd w:val="clear" w:color="auto" w:fill="auto"/>
            <w:tcPrChange w:id="2965" w:author="Petnathean Julled" w:date="2021-07-09T21:12:00Z">
              <w:tcPr>
                <w:tcW w:w="3847" w:type="dxa"/>
                <w:gridSpan w:val="2"/>
                <w:shd w:val="clear" w:color="auto" w:fill="auto"/>
              </w:tcPr>
            </w:tcPrChange>
          </w:tcPr>
          <w:p w14:paraId="5FC516D8" w14:textId="77777777" w:rsidR="00774B47" w:rsidRPr="00C77849" w:rsidRDefault="00774B47" w:rsidP="00774B47">
            <w:pPr>
              <w:tabs>
                <w:tab w:val="left" w:pos="4111"/>
              </w:tabs>
              <w:spacing w:line="360" w:lineRule="auto"/>
              <w:rPr>
                <w:ins w:id="2966" w:author="Petnathean Julled" w:date="2021-07-09T20:44:00Z"/>
                <w:b/>
                <w:bCs/>
              </w:rPr>
            </w:pPr>
          </w:p>
        </w:tc>
        <w:tc>
          <w:tcPr>
            <w:tcW w:w="4397" w:type="dxa"/>
            <w:shd w:val="clear" w:color="auto" w:fill="auto"/>
            <w:tcPrChange w:id="2967" w:author="Petnathean Julled" w:date="2021-07-09T21:12:00Z">
              <w:tcPr>
                <w:tcW w:w="4397" w:type="dxa"/>
                <w:shd w:val="clear" w:color="auto" w:fill="auto"/>
              </w:tcPr>
            </w:tcPrChange>
          </w:tcPr>
          <w:p w14:paraId="270A5674" w14:textId="3C182442" w:rsidR="00774B47" w:rsidRPr="00C77849" w:rsidRDefault="00774B47" w:rsidP="00774B47">
            <w:pPr>
              <w:tabs>
                <w:tab w:val="left" w:pos="4111"/>
              </w:tabs>
              <w:spacing w:line="360" w:lineRule="auto"/>
              <w:ind w:firstLine="1"/>
              <w:rPr>
                <w:ins w:id="2968" w:author="Petnathean Julled" w:date="2021-07-09T20:44:00Z"/>
                <w:caps/>
              </w:rPr>
            </w:pPr>
            <w:ins w:id="2969" w:author="Petnathean Julled" w:date="2021-07-09T20:44:00Z">
              <w:r w:rsidRPr="00C77849">
                <w:rPr>
                  <w:color w:val="333333"/>
                  <w:spacing w:val="-2"/>
                </w:rPr>
                <w:t xml:space="preserve">Master of Science </w:t>
              </w:r>
            </w:ins>
            <w:ins w:id="2970" w:author="Petnathean Julled" w:date="2021-07-09T21:08:00Z">
              <w:r>
                <w:rPr>
                  <w:color w:val="333333"/>
                  <w:spacing w:val="-2"/>
                </w:rPr>
                <w:br/>
              </w:r>
            </w:ins>
            <w:ins w:id="2971" w:author="Petnathean Julled" w:date="2021-07-09T20:44:00Z">
              <w:r w:rsidRPr="00C77849">
                <w:t>(</w:t>
              </w:r>
              <w:r>
                <w:t>Cybersecurity and Information Assurance</w:t>
              </w:r>
              <w:r w:rsidRPr="00C77849">
                <w:t>)</w:t>
              </w:r>
            </w:ins>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4"/>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28790D" w14:textId="77777777" w:rsidR="00231AC5" w:rsidRDefault="00231AC5" w:rsidP="008C5EA2">
      <w:r>
        <w:separator/>
      </w:r>
    </w:p>
  </w:endnote>
  <w:endnote w:type="continuationSeparator" w:id="0">
    <w:p w14:paraId="022206CC" w14:textId="77777777" w:rsidR="00231AC5" w:rsidRDefault="00231AC5"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76BF80" w14:textId="77777777" w:rsidR="00231AC5" w:rsidRDefault="00231AC5" w:rsidP="008C5EA2">
      <w:r>
        <w:separator/>
      </w:r>
    </w:p>
  </w:footnote>
  <w:footnote w:type="continuationSeparator" w:id="0">
    <w:p w14:paraId="23744516" w14:textId="77777777" w:rsidR="00231AC5" w:rsidRDefault="00231AC5"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0CB5F9B0"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2913" w:author="Petnathean Julled" w:date="2021-07-09T20:45:00Z">
      <w:r>
        <w:rPr>
          <w:sz w:val="20"/>
          <w:szCs w:val="20"/>
        </w:rPr>
        <w:t>Appendi</w:t>
      </w:r>
    </w:ins>
    <w:ins w:id="2914" w:author="Petnathean Julled" w:date="2021-07-09T21:10:00Z">
      <w:r w:rsidR="00225698">
        <w:rPr>
          <w:sz w:val="20"/>
          <w:szCs w:val="20"/>
        </w:rPr>
        <w:t>ces</w:t>
      </w:r>
    </w:ins>
    <w:del w:id="2915"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182839C4"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2972" w:author="Petnathean Julled" w:date="2021-07-09T21:02:00Z">
      <w:r>
        <w:rPr>
          <w:sz w:val="20"/>
          <w:szCs w:val="20"/>
        </w:rPr>
        <w:t>Biography</w:t>
      </w:r>
    </w:ins>
    <w:del w:id="2973"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6EAE"/>
    <w:rsid w:val="000771EA"/>
    <w:rsid w:val="0008124E"/>
    <w:rsid w:val="00081DE6"/>
    <w:rsid w:val="0008338D"/>
    <w:rsid w:val="00083AD4"/>
    <w:rsid w:val="000845E1"/>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3ED4"/>
    <w:rsid w:val="000D4B48"/>
    <w:rsid w:val="000D5E74"/>
    <w:rsid w:val="000D7F02"/>
    <w:rsid w:val="000E07F3"/>
    <w:rsid w:val="000E22E1"/>
    <w:rsid w:val="000E232A"/>
    <w:rsid w:val="000E2527"/>
    <w:rsid w:val="000E40A9"/>
    <w:rsid w:val="000E5874"/>
    <w:rsid w:val="000E5FCF"/>
    <w:rsid w:val="000E6A45"/>
    <w:rsid w:val="000E7D8A"/>
    <w:rsid w:val="000F0242"/>
    <w:rsid w:val="000F1A85"/>
    <w:rsid w:val="000F1FE9"/>
    <w:rsid w:val="000F3C4E"/>
    <w:rsid w:val="000F43E9"/>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B044E"/>
    <w:rsid w:val="001B07B1"/>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1AC5"/>
    <w:rsid w:val="002336F7"/>
    <w:rsid w:val="00233893"/>
    <w:rsid w:val="00233A31"/>
    <w:rsid w:val="00233B36"/>
    <w:rsid w:val="00234297"/>
    <w:rsid w:val="00234CAF"/>
    <w:rsid w:val="0023536F"/>
    <w:rsid w:val="0023633A"/>
    <w:rsid w:val="00237839"/>
    <w:rsid w:val="002405F8"/>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5558"/>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6FA"/>
    <w:rsid w:val="002937C6"/>
    <w:rsid w:val="00294693"/>
    <w:rsid w:val="0029589C"/>
    <w:rsid w:val="002958A2"/>
    <w:rsid w:val="00296127"/>
    <w:rsid w:val="0029631F"/>
    <w:rsid w:val="0029632D"/>
    <w:rsid w:val="00297A8E"/>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877"/>
    <w:rsid w:val="003B0572"/>
    <w:rsid w:val="003B0F42"/>
    <w:rsid w:val="003B1302"/>
    <w:rsid w:val="003B134A"/>
    <w:rsid w:val="003B1745"/>
    <w:rsid w:val="003B1A30"/>
    <w:rsid w:val="003B20DE"/>
    <w:rsid w:val="003B2F86"/>
    <w:rsid w:val="003B5A42"/>
    <w:rsid w:val="003B6FCD"/>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AEB"/>
    <w:rsid w:val="00437758"/>
    <w:rsid w:val="004403A8"/>
    <w:rsid w:val="00441267"/>
    <w:rsid w:val="004415CF"/>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D82"/>
    <w:rsid w:val="00456301"/>
    <w:rsid w:val="004565F1"/>
    <w:rsid w:val="00456926"/>
    <w:rsid w:val="00457DCB"/>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2789"/>
    <w:rsid w:val="004D452E"/>
    <w:rsid w:val="004D5199"/>
    <w:rsid w:val="004D5F7D"/>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810"/>
    <w:rsid w:val="005528D8"/>
    <w:rsid w:val="00552940"/>
    <w:rsid w:val="00552B0D"/>
    <w:rsid w:val="005542CD"/>
    <w:rsid w:val="00554895"/>
    <w:rsid w:val="00555AD4"/>
    <w:rsid w:val="00556697"/>
    <w:rsid w:val="00556F7A"/>
    <w:rsid w:val="00557333"/>
    <w:rsid w:val="00560417"/>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827"/>
    <w:rsid w:val="00582B47"/>
    <w:rsid w:val="00582CC1"/>
    <w:rsid w:val="005832FF"/>
    <w:rsid w:val="005847CE"/>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472"/>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2D8F"/>
    <w:rsid w:val="00654650"/>
    <w:rsid w:val="00655287"/>
    <w:rsid w:val="00655E24"/>
    <w:rsid w:val="00660BA6"/>
    <w:rsid w:val="006613D6"/>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D9D"/>
    <w:rsid w:val="00682E1C"/>
    <w:rsid w:val="00683E64"/>
    <w:rsid w:val="00684374"/>
    <w:rsid w:val="00684F59"/>
    <w:rsid w:val="006856C2"/>
    <w:rsid w:val="0068620A"/>
    <w:rsid w:val="00686BC7"/>
    <w:rsid w:val="00687388"/>
    <w:rsid w:val="006876D2"/>
    <w:rsid w:val="00687AFA"/>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5FB"/>
    <w:rsid w:val="006C287E"/>
    <w:rsid w:val="006C3541"/>
    <w:rsid w:val="006C56D4"/>
    <w:rsid w:val="006C5D7D"/>
    <w:rsid w:val="006C6196"/>
    <w:rsid w:val="006C7E4E"/>
    <w:rsid w:val="006C7F09"/>
    <w:rsid w:val="006D0F51"/>
    <w:rsid w:val="006D21CF"/>
    <w:rsid w:val="006D2C92"/>
    <w:rsid w:val="006D3A08"/>
    <w:rsid w:val="006D3ABD"/>
    <w:rsid w:val="006D3D78"/>
    <w:rsid w:val="006D4E73"/>
    <w:rsid w:val="006D7920"/>
    <w:rsid w:val="006E0AC6"/>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321C"/>
    <w:rsid w:val="00714BC8"/>
    <w:rsid w:val="00715B02"/>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0EE"/>
    <w:rsid w:val="00744205"/>
    <w:rsid w:val="00744ED2"/>
    <w:rsid w:val="00745048"/>
    <w:rsid w:val="0074538B"/>
    <w:rsid w:val="007463E4"/>
    <w:rsid w:val="007474E3"/>
    <w:rsid w:val="0075172B"/>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4B47"/>
    <w:rsid w:val="007760B1"/>
    <w:rsid w:val="00776A5C"/>
    <w:rsid w:val="00776E01"/>
    <w:rsid w:val="0078143F"/>
    <w:rsid w:val="007817F4"/>
    <w:rsid w:val="00782592"/>
    <w:rsid w:val="0078304A"/>
    <w:rsid w:val="007832FE"/>
    <w:rsid w:val="007841CA"/>
    <w:rsid w:val="00784CDB"/>
    <w:rsid w:val="00784FF7"/>
    <w:rsid w:val="00785143"/>
    <w:rsid w:val="00790FCD"/>
    <w:rsid w:val="00791210"/>
    <w:rsid w:val="007921B5"/>
    <w:rsid w:val="007928F0"/>
    <w:rsid w:val="00792DEB"/>
    <w:rsid w:val="007937EC"/>
    <w:rsid w:val="00793C59"/>
    <w:rsid w:val="00793D19"/>
    <w:rsid w:val="00794D3B"/>
    <w:rsid w:val="00795AB1"/>
    <w:rsid w:val="00797408"/>
    <w:rsid w:val="00797976"/>
    <w:rsid w:val="00797ABA"/>
    <w:rsid w:val="007A0863"/>
    <w:rsid w:val="007A0B90"/>
    <w:rsid w:val="007A20F7"/>
    <w:rsid w:val="007A2580"/>
    <w:rsid w:val="007A2ED9"/>
    <w:rsid w:val="007A2F1F"/>
    <w:rsid w:val="007A5098"/>
    <w:rsid w:val="007A5A29"/>
    <w:rsid w:val="007A5C10"/>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875"/>
    <w:rsid w:val="007C1AD1"/>
    <w:rsid w:val="007C21E0"/>
    <w:rsid w:val="007C28AB"/>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2143"/>
    <w:rsid w:val="007E34EF"/>
    <w:rsid w:val="007E3E24"/>
    <w:rsid w:val="007E5DC1"/>
    <w:rsid w:val="007E6116"/>
    <w:rsid w:val="007E61AC"/>
    <w:rsid w:val="007F023B"/>
    <w:rsid w:val="007F0F22"/>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4A0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5ED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5406"/>
    <w:rsid w:val="00966193"/>
    <w:rsid w:val="009724F0"/>
    <w:rsid w:val="0097307C"/>
    <w:rsid w:val="009734F0"/>
    <w:rsid w:val="00974057"/>
    <w:rsid w:val="009742E3"/>
    <w:rsid w:val="00974309"/>
    <w:rsid w:val="00974EB1"/>
    <w:rsid w:val="009763FE"/>
    <w:rsid w:val="00976739"/>
    <w:rsid w:val="00976A97"/>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45F"/>
    <w:rsid w:val="009A794E"/>
    <w:rsid w:val="009B0FA1"/>
    <w:rsid w:val="009B2336"/>
    <w:rsid w:val="009B2655"/>
    <w:rsid w:val="009B266F"/>
    <w:rsid w:val="009B2B5A"/>
    <w:rsid w:val="009B330D"/>
    <w:rsid w:val="009B3F40"/>
    <w:rsid w:val="009B4D90"/>
    <w:rsid w:val="009B53EF"/>
    <w:rsid w:val="009B7DAC"/>
    <w:rsid w:val="009C1A5D"/>
    <w:rsid w:val="009C2407"/>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F01BC"/>
    <w:rsid w:val="009F03D0"/>
    <w:rsid w:val="009F10CC"/>
    <w:rsid w:val="009F1B90"/>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68D5"/>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22FE"/>
    <w:rsid w:val="00A328CD"/>
    <w:rsid w:val="00A32C05"/>
    <w:rsid w:val="00A33252"/>
    <w:rsid w:val="00A334C5"/>
    <w:rsid w:val="00A34155"/>
    <w:rsid w:val="00A35415"/>
    <w:rsid w:val="00A354E2"/>
    <w:rsid w:val="00A3569C"/>
    <w:rsid w:val="00A3629E"/>
    <w:rsid w:val="00A3665F"/>
    <w:rsid w:val="00A37232"/>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6913"/>
    <w:rsid w:val="00A67006"/>
    <w:rsid w:val="00A6761E"/>
    <w:rsid w:val="00A70561"/>
    <w:rsid w:val="00A710A0"/>
    <w:rsid w:val="00A71577"/>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4E14"/>
    <w:rsid w:val="00BC57E4"/>
    <w:rsid w:val="00BC586E"/>
    <w:rsid w:val="00BC5A0F"/>
    <w:rsid w:val="00BC7A9E"/>
    <w:rsid w:val="00BC7B53"/>
    <w:rsid w:val="00BC7EAC"/>
    <w:rsid w:val="00BD0654"/>
    <w:rsid w:val="00BD0AE4"/>
    <w:rsid w:val="00BD0FAB"/>
    <w:rsid w:val="00BD1489"/>
    <w:rsid w:val="00BD17F2"/>
    <w:rsid w:val="00BD23E1"/>
    <w:rsid w:val="00BD2BD3"/>
    <w:rsid w:val="00BD2DF0"/>
    <w:rsid w:val="00BD394F"/>
    <w:rsid w:val="00BD4471"/>
    <w:rsid w:val="00BD46A4"/>
    <w:rsid w:val="00BD66CA"/>
    <w:rsid w:val="00BD6972"/>
    <w:rsid w:val="00BD6CA1"/>
    <w:rsid w:val="00BD717E"/>
    <w:rsid w:val="00BD765E"/>
    <w:rsid w:val="00BD78DA"/>
    <w:rsid w:val="00BE028C"/>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5931"/>
    <w:rsid w:val="00CA59DD"/>
    <w:rsid w:val="00CA5C1C"/>
    <w:rsid w:val="00CA5C67"/>
    <w:rsid w:val="00CA63CF"/>
    <w:rsid w:val="00CA6E1B"/>
    <w:rsid w:val="00CA6E6E"/>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6391"/>
    <w:rsid w:val="00CF653E"/>
    <w:rsid w:val="00CF726B"/>
    <w:rsid w:val="00D008CA"/>
    <w:rsid w:val="00D02F46"/>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59F"/>
    <w:rsid w:val="00D41D9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C7AA2"/>
    <w:rsid w:val="00DD0267"/>
    <w:rsid w:val="00DD06DF"/>
    <w:rsid w:val="00DD10A6"/>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6E4"/>
    <w:rsid w:val="00E0394A"/>
    <w:rsid w:val="00E03986"/>
    <w:rsid w:val="00E10FF5"/>
    <w:rsid w:val="00E129EA"/>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CB9"/>
    <w:rsid w:val="00F218DC"/>
    <w:rsid w:val="00F21D22"/>
    <w:rsid w:val="00F21DF9"/>
    <w:rsid w:val="00F22AD1"/>
    <w:rsid w:val="00F25446"/>
    <w:rsid w:val="00F25ADA"/>
    <w:rsid w:val="00F25C7A"/>
    <w:rsid w:val="00F26FE8"/>
    <w:rsid w:val="00F3035F"/>
    <w:rsid w:val="00F315DC"/>
    <w:rsid w:val="00F323CC"/>
    <w:rsid w:val="00F32FF7"/>
    <w:rsid w:val="00F339A7"/>
    <w:rsid w:val="00F35A1B"/>
    <w:rsid w:val="00F3749E"/>
    <w:rsid w:val="00F41030"/>
    <w:rsid w:val="00F41474"/>
    <w:rsid w:val="00F42134"/>
    <w:rsid w:val="00F42F1A"/>
    <w:rsid w:val="00F43559"/>
    <w:rsid w:val="00F43B85"/>
    <w:rsid w:val="00F44FF9"/>
    <w:rsid w:val="00F45E3D"/>
    <w:rsid w:val="00F50F1E"/>
    <w:rsid w:val="00F520B1"/>
    <w:rsid w:val="00F521FE"/>
    <w:rsid w:val="00F52E91"/>
    <w:rsid w:val="00F53548"/>
    <w:rsid w:val="00F53902"/>
    <w:rsid w:val="00F547EB"/>
    <w:rsid w:val="00F55DC6"/>
    <w:rsid w:val="00F56A97"/>
    <w:rsid w:val="00F5739D"/>
    <w:rsid w:val="00F57B99"/>
    <w:rsid w:val="00F60485"/>
    <w:rsid w:val="00F60A4C"/>
    <w:rsid w:val="00F61430"/>
    <w:rsid w:val="00F62AA6"/>
    <w:rsid w:val="00F63466"/>
    <w:rsid w:val="00F639E5"/>
    <w:rsid w:val="00F65230"/>
    <w:rsid w:val="00F65DDF"/>
    <w:rsid w:val="00F66008"/>
    <w:rsid w:val="00F6614B"/>
    <w:rsid w:val="00F663F5"/>
    <w:rsid w:val="00F66962"/>
    <w:rsid w:val="00F67F9B"/>
    <w:rsid w:val="00F705D4"/>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64F"/>
    <w:rsid w:val="00FB3F8A"/>
    <w:rsid w:val="00FB4D48"/>
    <w:rsid w:val="00FB542D"/>
    <w:rsid w:val="00FB57F0"/>
    <w:rsid w:val="00FB6998"/>
    <w:rsid w:val="00FB772F"/>
    <w:rsid w:val="00FC04F4"/>
    <w:rsid w:val="00FC103E"/>
    <w:rsid w:val="00FC27D8"/>
    <w:rsid w:val="00FC3EF3"/>
    <w:rsid w:val="00FC6E8B"/>
    <w:rsid w:val="00FC6EF0"/>
    <w:rsid w:val="00FC702B"/>
    <w:rsid w:val="00FC730B"/>
    <w:rsid w:val="00FD0A53"/>
    <w:rsid w:val="00FD0AB6"/>
    <w:rsid w:val="00FD4747"/>
    <w:rsid w:val="00FD5344"/>
    <w:rsid w:val="00FD5C33"/>
    <w:rsid w:val="00FD61F3"/>
    <w:rsid w:val="00FD64CB"/>
    <w:rsid w:val="00FD667B"/>
    <w:rsid w:val="00FD6794"/>
    <w:rsid w:val="00FD7966"/>
    <w:rsid w:val="00FE018F"/>
    <w:rsid w:val="00FE0FE4"/>
    <w:rsid w:val="00FE1B67"/>
    <w:rsid w:val="00FE206B"/>
    <w:rsid w:val="00FE21C9"/>
    <w:rsid w:val="00FE2617"/>
    <w:rsid w:val="00FE279C"/>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12.xml"/><Relationship Id="rId247" Type="http://schemas.openxmlformats.org/officeDocument/2006/relationships/image" Target="media/image127.emf"/><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chart" Target="charts/chart2.xml"/><Relationship Id="rId237" Type="http://schemas.openxmlformats.org/officeDocument/2006/relationships/image" Target="media/image122.emf"/><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13.xml"/><Relationship Id="rId248" Type="http://schemas.openxmlformats.org/officeDocument/2006/relationships/oleObject" Target="embeddings/oleObject86.bin"/><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217"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image" Target="media/image120.emf"/><Relationship Id="rId238" Type="http://schemas.openxmlformats.org/officeDocument/2006/relationships/oleObject" Target="embeddings/oleObject81.bin"/><Relationship Id="rId254" Type="http://schemas.openxmlformats.org/officeDocument/2006/relationships/header" Target="header15.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9.xml"/><Relationship Id="rId228" Type="http://schemas.openxmlformats.org/officeDocument/2006/relationships/chart" Target="charts/chart14.xml"/><Relationship Id="rId244" Type="http://schemas.openxmlformats.org/officeDocument/2006/relationships/oleObject" Target="embeddings/oleObject84.bin"/><Relationship Id="rId249" Type="http://schemas.openxmlformats.org/officeDocument/2006/relationships/image" Target="media/image128.emf"/><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chart" Target="charts/chart4.xml"/><Relationship Id="rId234" Type="http://schemas.openxmlformats.org/officeDocument/2006/relationships/oleObject" Target="embeddings/oleObject79.bin"/><Relationship Id="rId239"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oleObject" Target="embeddings/oleObject87.bin"/><Relationship Id="rId255" Type="http://schemas.openxmlformats.org/officeDocument/2006/relationships/fontTable" Target="fontTable.xml"/><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chart" Target="charts/chart15.xml"/><Relationship Id="rId19" Type="http://schemas.openxmlformats.org/officeDocument/2006/relationships/header" Target="header9.xml"/><Relationship Id="rId224" Type="http://schemas.openxmlformats.org/officeDocument/2006/relationships/chart" Target="charts/chart10.xml"/><Relationship Id="rId240" Type="http://schemas.openxmlformats.org/officeDocument/2006/relationships/oleObject" Target="embeddings/oleObject82.bin"/><Relationship Id="rId245" Type="http://schemas.openxmlformats.org/officeDocument/2006/relationships/image" Target="media/image126.emf"/><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chart" Target="charts/chart5.xml"/><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1.xml"/><Relationship Id="rId235" Type="http://schemas.openxmlformats.org/officeDocument/2006/relationships/image" Target="media/image121.emf"/><Relationship Id="rId251" Type="http://schemas.openxmlformats.org/officeDocument/2006/relationships/image" Target="media/image129.emf"/><Relationship Id="rId256" Type="http://schemas.microsoft.com/office/2011/relationships/people" Target="people.xml"/><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chart" Target="charts/chart6.xml"/><Relationship Id="rId225" Type="http://schemas.openxmlformats.org/officeDocument/2006/relationships/chart" Target="charts/chart11.xml"/><Relationship Id="rId241" Type="http://schemas.openxmlformats.org/officeDocument/2006/relationships/image" Target="media/image124.emf"/><Relationship Id="rId246" Type="http://schemas.openxmlformats.org/officeDocument/2006/relationships/oleObject" Target="embeddings/oleObject85.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chart" Target="charts/chart1.xml"/><Relationship Id="rId236" Type="http://schemas.openxmlformats.org/officeDocument/2006/relationships/oleObject" Target="embeddings/oleObject80.bin"/><Relationship Id="rId257" Type="http://schemas.openxmlformats.org/officeDocument/2006/relationships/theme" Target="theme/theme1.xml"/><Relationship Id="rId26" Type="http://schemas.openxmlformats.org/officeDocument/2006/relationships/image" Target="media/image9.png"/><Relationship Id="rId231" Type="http://schemas.openxmlformats.org/officeDocument/2006/relationships/header" Target="header12.xml"/><Relationship Id="rId252" Type="http://schemas.openxmlformats.org/officeDocument/2006/relationships/oleObject" Target="embeddings/oleObject88.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chart" Target="charts/chart7.xml"/><Relationship Id="rId242" Type="http://schemas.openxmlformats.org/officeDocument/2006/relationships/oleObject" Target="embeddings/oleObject83.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header" Target="header13.xml"/><Relationship Id="rId253" Type="http://schemas.openxmlformats.org/officeDocument/2006/relationships/header" Target="header14.xml"/><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8.xml"/><Relationship Id="rId243" Type="http://schemas.openxmlformats.org/officeDocument/2006/relationships/image" Target="media/image125.emf"/><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Multiple Node</a:t>
            </a:r>
            <a:r>
              <a:rPr lang="en-US" sz="1200" baseline="0"/>
              <a:t> (7,6,5)</a:t>
            </a:r>
            <a:br>
              <a:rPr lang="en-US" sz="1200" baseline="0"/>
            </a:br>
            <a:r>
              <a:rPr lang="en-US" sz="1200" baseline="0"/>
              <a:t>(Averaged, with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Register, </a:t>
            </a:r>
            <a:r>
              <a:rPr lang="en-US" sz="1200" b="0" i="0" u="none" strike="noStrike" baseline="0">
                <a:effectLst/>
              </a:rPr>
              <a:t>with Query vs without Query</a:t>
            </a:r>
            <a:r>
              <a:rPr lang="en-US" sz="1200" baseline="0"/>
              <a:t> </a:t>
            </a:r>
            <a:br>
              <a:rPr lang="en-US" sz="1200" baseline="0"/>
            </a:br>
            <a:r>
              <a:rPr lang="en-US" sz="1200" baseline="0"/>
              <a:t>(Averaged)</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out</a:t>
            </a:r>
            <a:r>
              <a:rPr lang="en-US" sz="1200" baseline="0"/>
              <a:t> Document Register</a:t>
            </a:r>
            <a:br>
              <a:rPr lang="th-TH" sz="1200"/>
            </a:br>
            <a:r>
              <a:rPr lang="en-US" sz="1200"/>
              <a:t>(1 Transaction on Single Node</a:t>
            </a:r>
            <a:r>
              <a:rPr lang="th-TH" sz="1200"/>
              <a:t> </a:t>
            </a:r>
            <a:r>
              <a:rPr lang="en-US" sz="1200"/>
              <a:t>Inspected</a:t>
            </a:r>
            <a:r>
              <a:rPr lang="en-US" sz="1200" baseline="0"/>
              <a:t> from 1st Node</a:t>
            </a:r>
            <a:r>
              <a:rPr lang="en-US" sz="1200"/>
              <a: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a:t>
            </a:r>
            <a:r>
              <a:rPr lang="en-US" sz="1200" baseline="0"/>
              <a:t> Document register</a:t>
            </a:r>
            <a:br>
              <a:rPr lang="en-US" sz="1200"/>
            </a:br>
            <a:r>
              <a:rPr lang="en-US" sz="1200"/>
              <a:t>(1 Transaction on all Nodes 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Query, Single</a:t>
            </a:r>
            <a:r>
              <a:rPr lang="en-US" sz="1200" baseline="0"/>
              <a:t> Node vs Multiple Nodes</a:t>
            </a:r>
            <a:br>
              <a:rPr lang="en-US" sz="1200"/>
            </a:br>
            <a:r>
              <a:rPr lang="en-US" sz="1200"/>
              <a:t>(Averag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Multiple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p>
          <a:p>
            <a:pPr>
              <a:defRPr sz="1200"/>
            </a:pPr>
            <a:r>
              <a:rPr lang="en-US" sz="1200"/>
              <a:t>Node Numbers Variant</a:t>
            </a:r>
          </a:p>
          <a:p>
            <a:pPr>
              <a:defRPr sz="1200"/>
            </a:pPr>
            <a:r>
              <a:rPr lang="en-US" sz="1200"/>
              <a:t>Document Register</a:t>
            </a:r>
            <a:br>
              <a:rPr lang="en-US" sz="1200"/>
            </a:br>
            <a:r>
              <a:rPr lang="en-US" sz="1200"/>
              <a:t>(1 Transaction from Single Node without Query)</a:t>
            </a:r>
            <a:br>
              <a:rPr lang="en-US" sz="1200"/>
            </a:br>
            <a:r>
              <a:rPr lang="en-US" sz="1200"/>
              <a:t>(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p>
          <a:p>
            <a:pPr>
              <a:defRPr/>
            </a:pPr>
            <a:r>
              <a:rPr lang="en-US" sz="1200"/>
              <a:t>Document Register </a:t>
            </a:r>
          </a:p>
          <a:p>
            <a:pPr>
              <a:defRPr/>
            </a:pPr>
            <a:r>
              <a:rPr lang="en-US" sz="1200"/>
              <a:t>(1 Transaction from Multiple Node without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Single Node vs Multiple Node (7,6,5)</a:t>
            </a:r>
            <a:r>
              <a:rPr lang="en-US" sz="1200" baseline="0"/>
              <a:t> </a:t>
            </a:r>
            <a:br>
              <a:rPr lang="en-US" sz="1200" baseline="0"/>
            </a:br>
            <a:r>
              <a:rPr lang="en-US" sz="1200" baseline="0"/>
              <a:t>(Averaged, without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7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1-DF73-4B4A-AF9D-007255A35E3F}"/>
            </c:ext>
          </c:extLst>
        </c:ser>
        <c:ser>
          <c:idx val="2"/>
          <c:order val="2"/>
          <c:tx>
            <c:strRef>
              <c:f>Sheet1!$D$1</c:f>
              <c:strCache>
                <c:ptCount val="1"/>
                <c:pt idx="0">
                  <c:v>6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8-DF73-4B4A-AF9D-007255A35E3F}"/>
            </c:ext>
          </c:extLst>
        </c:ser>
        <c:ser>
          <c:idx val="3"/>
          <c:order val="3"/>
          <c:tx>
            <c:strRef>
              <c:f>Sheet1!$E$1</c:f>
              <c:strCache>
                <c:ptCount val="1"/>
                <c:pt idx="0">
                  <c:v>5 Nodes</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9-DF73-4B4A-AF9D-007255A35E3F}"/>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3</Pages>
  <Words>39002</Words>
  <Characters>222315</Characters>
  <Application>Microsoft Office Word</Application>
  <DocSecurity>0</DocSecurity>
  <Lines>1852</Lines>
  <Paragraphs>52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0</cp:revision>
  <cp:lastPrinted>2021-07-09T14:18:00Z</cp:lastPrinted>
  <dcterms:created xsi:type="dcterms:W3CDTF">2021-07-09T14:18:00Z</dcterms:created>
  <dcterms:modified xsi:type="dcterms:W3CDTF">2021-07-0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